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C16098" w14:textId="77777777" w:rsidR="0050110B" w:rsidRPr="007F5874" w:rsidRDefault="00081855" w:rsidP="0050110B">
      <w:pPr>
        <w:widowControl w:val="0"/>
        <w:autoSpaceDE w:val="0"/>
        <w:autoSpaceDN w:val="0"/>
        <w:adjustRightInd w:val="0"/>
        <w:ind w:left="90"/>
        <w:rPr>
          <w:rFonts w:cs="Times New Roman"/>
        </w:rPr>
      </w:pPr>
      <w:r w:rsidRPr="0046561D">
        <w:t>C</w:t>
      </w:r>
      <w:r>
        <w:t>linical Pharmacogenetics Implementation Consortium (C</w:t>
      </w:r>
      <w:r w:rsidRPr="0046561D">
        <w:t>PIC</w:t>
      </w:r>
      <w:r>
        <w:t>)</w:t>
      </w:r>
      <w:r w:rsidRPr="0046561D">
        <w:t xml:space="preserve"> guideline</w:t>
      </w:r>
      <w:r>
        <w:t>s</w:t>
      </w:r>
      <w:r w:rsidRPr="0046561D">
        <w:t xml:space="preserve"> for </w:t>
      </w:r>
      <w:r>
        <w:rPr>
          <w:rFonts w:eastAsia="Times New Roman"/>
          <w:color w:val="000000"/>
        </w:rPr>
        <w:t>h</w:t>
      </w:r>
      <w:r w:rsidRPr="001A79B2">
        <w:rPr>
          <w:rFonts w:eastAsia="Times New Roman"/>
          <w:color w:val="000000"/>
        </w:rPr>
        <w:t xml:space="preserve">alogenated volatile anesthetics </w:t>
      </w:r>
      <w:r>
        <w:rPr>
          <w:rFonts w:eastAsia="Times New Roman"/>
          <w:color w:val="000000"/>
        </w:rPr>
        <w:t>and</w:t>
      </w:r>
      <w:r w:rsidRPr="001A79B2">
        <w:rPr>
          <w:rFonts w:eastAsia="Times New Roman"/>
          <w:color w:val="000000"/>
        </w:rPr>
        <w:t xml:space="preserve"> depolarizing muscle relaxants</w:t>
      </w:r>
      <w:r>
        <w:t xml:space="preserve"> use based on</w:t>
      </w:r>
      <w:r w:rsidRPr="0046561D">
        <w:t xml:space="preserve"> </w:t>
      </w:r>
      <w:r>
        <w:rPr>
          <w:i/>
        </w:rPr>
        <w:t xml:space="preserve">RYR1 </w:t>
      </w:r>
      <w:r>
        <w:t xml:space="preserve">and </w:t>
      </w:r>
      <w:r>
        <w:rPr>
          <w:i/>
        </w:rPr>
        <w:t>CACNA1S</w:t>
      </w:r>
    </w:p>
    <w:p w14:paraId="1AA37E83" w14:textId="77777777" w:rsidR="0050110B" w:rsidRPr="007F5874" w:rsidRDefault="0050110B" w:rsidP="0050110B">
      <w:pPr>
        <w:widowControl w:val="0"/>
        <w:autoSpaceDE w:val="0"/>
        <w:autoSpaceDN w:val="0"/>
        <w:adjustRightInd w:val="0"/>
        <w:ind w:left="90"/>
        <w:rPr>
          <w:rFonts w:cs="Times New Roman"/>
        </w:rPr>
      </w:pPr>
    </w:p>
    <w:p w14:paraId="70AEEF0B" w14:textId="77777777" w:rsidR="004F2F76" w:rsidRPr="004F2F76" w:rsidRDefault="004F2F76" w:rsidP="009C2178">
      <w:pPr>
        <w:widowControl w:val="0"/>
        <w:autoSpaceDE w:val="0"/>
        <w:autoSpaceDN w:val="0"/>
        <w:adjustRightInd w:val="0"/>
        <w:rPr>
          <w:rFonts w:eastAsiaTheme="minorHAnsi" w:cs="Times New Roman"/>
          <w:vertAlign w:val="superscript"/>
        </w:rPr>
      </w:pPr>
      <w:r w:rsidRPr="004F2F76">
        <w:rPr>
          <w:rFonts w:eastAsiaTheme="minorHAnsi" w:cs="Times New Roman"/>
        </w:rPr>
        <w:t>Stephen G. Gonsalves, PhD, MPH</w:t>
      </w:r>
      <w:r w:rsidRPr="004F2F76">
        <w:rPr>
          <w:rFonts w:eastAsiaTheme="minorHAnsi" w:cs="Times New Roman"/>
          <w:vertAlign w:val="superscript"/>
        </w:rPr>
        <w:t>1</w:t>
      </w:r>
      <w:r w:rsidRPr="004F2F76">
        <w:rPr>
          <w:rFonts w:eastAsiaTheme="minorHAnsi" w:cs="Times New Roman"/>
        </w:rPr>
        <w:t>, Robert T. Dirksen, PhD</w:t>
      </w:r>
      <w:r w:rsidRPr="004F2F76">
        <w:rPr>
          <w:rFonts w:eastAsiaTheme="minorHAnsi" w:cs="Times New Roman"/>
          <w:vertAlign w:val="superscript"/>
        </w:rPr>
        <w:t>2</w:t>
      </w:r>
      <w:r w:rsidRPr="004F2F76">
        <w:rPr>
          <w:rFonts w:eastAsiaTheme="minorHAnsi" w:cs="Times New Roman"/>
        </w:rPr>
        <w:t>, Katrin Sangkuhl, PhD</w:t>
      </w:r>
      <w:r w:rsidRPr="004F2F76">
        <w:rPr>
          <w:rFonts w:eastAsiaTheme="minorHAnsi" w:cs="Times New Roman"/>
          <w:vertAlign w:val="superscript"/>
        </w:rPr>
        <w:t>3</w:t>
      </w:r>
      <w:r w:rsidRPr="004F2F76">
        <w:rPr>
          <w:rFonts w:eastAsiaTheme="minorHAnsi" w:cs="Times New Roman"/>
        </w:rPr>
        <w:t>, Rebecca Pulk, PharmD</w:t>
      </w:r>
      <w:r w:rsidRPr="004F2F76">
        <w:rPr>
          <w:rFonts w:eastAsiaTheme="minorHAnsi" w:cs="Times New Roman"/>
          <w:vertAlign w:val="superscript"/>
        </w:rPr>
        <w:t>4</w:t>
      </w:r>
      <w:r w:rsidRPr="004F2F76">
        <w:rPr>
          <w:rFonts w:eastAsiaTheme="minorHAnsi" w:cs="Times New Roman"/>
        </w:rPr>
        <w:t>, Maria Alvarellos, MS</w:t>
      </w:r>
      <w:r w:rsidRPr="004F2F76">
        <w:rPr>
          <w:rFonts w:eastAsiaTheme="minorHAnsi" w:cs="Times New Roman"/>
          <w:vertAlign w:val="superscript"/>
        </w:rPr>
        <w:t>3</w:t>
      </w:r>
      <w:r w:rsidRPr="004F2F76">
        <w:rPr>
          <w:rFonts w:eastAsiaTheme="minorHAnsi" w:cs="Times New Roman"/>
        </w:rPr>
        <w:t>, Teresa Vo, PharmD</w:t>
      </w:r>
      <w:r w:rsidRPr="004F2F76">
        <w:rPr>
          <w:rFonts w:eastAsiaTheme="minorHAnsi" w:cs="Times New Roman"/>
          <w:vertAlign w:val="superscript"/>
        </w:rPr>
        <w:t>5</w:t>
      </w:r>
      <w:r w:rsidRPr="004F2F76">
        <w:rPr>
          <w:rFonts w:eastAsiaTheme="minorHAnsi" w:cs="Times New Roman"/>
        </w:rPr>
        <w:t>, Keiko Hikino, MD</w:t>
      </w:r>
      <w:r w:rsidRPr="004F2F76">
        <w:rPr>
          <w:rFonts w:eastAsiaTheme="minorHAnsi" w:cs="Times New Roman"/>
          <w:vertAlign w:val="superscript"/>
        </w:rPr>
        <w:t>6</w:t>
      </w:r>
      <w:r w:rsidRPr="004F2F76">
        <w:rPr>
          <w:rFonts w:eastAsiaTheme="minorHAnsi" w:cs="Times New Roman"/>
        </w:rPr>
        <w:t>, Ronald Krauss, MD</w:t>
      </w:r>
      <w:r w:rsidRPr="004F2F76">
        <w:rPr>
          <w:rFonts w:eastAsiaTheme="minorHAnsi" w:cs="Times New Roman"/>
          <w:vertAlign w:val="superscript"/>
        </w:rPr>
        <w:t>7</w:t>
      </w:r>
      <w:r w:rsidRPr="004F2F76">
        <w:rPr>
          <w:rFonts w:eastAsiaTheme="minorHAnsi" w:cs="Times New Roman"/>
        </w:rPr>
        <w:t>, Dan Roden, MD</w:t>
      </w:r>
      <w:r w:rsidRPr="004F2F76">
        <w:rPr>
          <w:rFonts w:eastAsiaTheme="minorHAnsi" w:cs="Times New Roman"/>
          <w:vertAlign w:val="superscript"/>
        </w:rPr>
        <w:t>8</w:t>
      </w:r>
      <w:r w:rsidRPr="004F2F76">
        <w:rPr>
          <w:rFonts w:eastAsiaTheme="minorHAnsi" w:cs="Times New Roman"/>
        </w:rPr>
        <w:t>, Bruce Pstay, MD, PhD</w:t>
      </w:r>
      <w:r w:rsidRPr="004F2F76">
        <w:rPr>
          <w:rFonts w:eastAsiaTheme="minorHAnsi" w:cs="Times New Roman"/>
          <w:vertAlign w:val="superscript"/>
        </w:rPr>
        <w:t>9</w:t>
      </w:r>
      <w:r w:rsidRPr="004F2F76">
        <w:rPr>
          <w:rFonts w:eastAsiaTheme="minorHAnsi" w:cs="Times New Roman"/>
        </w:rPr>
        <w:t>, Teri Klein, PhD</w:t>
      </w:r>
      <w:r w:rsidRPr="004F2F76">
        <w:rPr>
          <w:rFonts w:eastAsiaTheme="minorHAnsi" w:cs="Times New Roman"/>
          <w:vertAlign w:val="superscript"/>
        </w:rPr>
        <w:t>3</w:t>
      </w:r>
      <w:r w:rsidRPr="004F2F76">
        <w:rPr>
          <w:rFonts w:eastAsiaTheme="minorHAnsi" w:cs="Times New Roman"/>
        </w:rPr>
        <w:t>, S. Mark Poler, MD</w:t>
      </w:r>
      <w:r w:rsidRPr="004F2F76">
        <w:rPr>
          <w:rFonts w:eastAsiaTheme="minorHAnsi" w:cs="Times New Roman"/>
          <w:vertAlign w:val="superscript"/>
        </w:rPr>
        <w:t>10</w:t>
      </w:r>
      <w:r w:rsidRPr="004F2F76">
        <w:rPr>
          <w:rFonts w:eastAsiaTheme="minorHAnsi" w:cs="Times New Roman"/>
        </w:rPr>
        <w:t>, Sephalie Patel, MD</w:t>
      </w:r>
      <w:r w:rsidRPr="004F2F76">
        <w:rPr>
          <w:rFonts w:eastAsiaTheme="minorHAnsi" w:cs="Times New Roman"/>
          <w:vertAlign w:val="superscript"/>
        </w:rPr>
        <w:t>11</w:t>
      </w:r>
      <w:r w:rsidRPr="004F2F76">
        <w:rPr>
          <w:rFonts w:eastAsiaTheme="minorHAnsi" w:cs="Times New Roman"/>
        </w:rPr>
        <w:t>, Kelly E. Caudle, PharmD, PhD</w:t>
      </w:r>
      <w:r w:rsidRPr="004F2F76">
        <w:rPr>
          <w:rFonts w:eastAsiaTheme="minorHAnsi" w:cs="Times New Roman"/>
          <w:vertAlign w:val="superscript"/>
        </w:rPr>
        <w:t>12</w:t>
      </w:r>
      <w:r w:rsidRPr="004F2F76">
        <w:rPr>
          <w:rFonts w:eastAsiaTheme="minorHAnsi" w:cs="Times New Roman"/>
        </w:rPr>
        <w:t>, Ronald Gordon, MD, PhD</w:t>
      </w:r>
      <w:r w:rsidRPr="004F2F76">
        <w:rPr>
          <w:rFonts w:eastAsiaTheme="minorHAnsi" w:cs="Times New Roman"/>
          <w:vertAlign w:val="superscript"/>
        </w:rPr>
        <w:t>13</w:t>
      </w:r>
      <w:r w:rsidRPr="004F2F76">
        <w:rPr>
          <w:rFonts w:eastAsiaTheme="minorHAnsi" w:cs="Times New Roman"/>
        </w:rPr>
        <w:t>, Barbara Brandom, MD</w:t>
      </w:r>
      <w:r w:rsidRPr="004F2F76">
        <w:rPr>
          <w:rFonts w:eastAsiaTheme="minorHAnsi" w:cs="Times New Roman"/>
          <w:vertAlign w:val="superscript"/>
        </w:rPr>
        <w:t>14</w:t>
      </w:r>
      <w:r w:rsidRPr="004F2F76">
        <w:rPr>
          <w:rFonts w:eastAsiaTheme="minorHAnsi" w:cs="Times New Roman"/>
        </w:rPr>
        <w:t>, Leslie G. Biesecker, MD.</w:t>
      </w:r>
      <w:r w:rsidRPr="004F2F76">
        <w:rPr>
          <w:rFonts w:eastAsiaTheme="minorHAnsi" w:cs="Times New Roman"/>
          <w:vertAlign w:val="superscript"/>
        </w:rPr>
        <w:t>1,15</w:t>
      </w:r>
    </w:p>
    <w:p w14:paraId="021561D3" w14:textId="77777777" w:rsidR="004F2F76" w:rsidRPr="004F2F76" w:rsidRDefault="004F2F76" w:rsidP="009C2178">
      <w:pPr>
        <w:widowControl w:val="0"/>
        <w:autoSpaceDE w:val="0"/>
        <w:autoSpaceDN w:val="0"/>
        <w:adjustRightInd w:val="0"/>
        <w:rPr>
          <w:rFonts w:eastAsiaTheme="minorHAnsi" w:cs="Times New Roman"/>
        </w:rPr>
      </w:pPr>
    </w:p>
    <w:p w14:paraId="095693A1" w14:textId="77777777" w:rsidR="004F2F76" w:rsidRPr="004F2F76" w:rsidRDefault="004F2F76" w:rsidP="009C2178">
      <w:pPr>
        <w:widowControl w:val="0"/>
        <w:autoSpaceDE w:val="0"/>
        <w:autoSpaceDN w:val="0"/>
        <w:adjustRightInd w:val="0"/>
        <w:rPr>
          <w:rFonts w:eastAsiaTheme="minorHAnsi" w:cs="Times New Roman"/>
        </w:rPr>
      </w:pPr>
      <w:r w:rsidRPr="004F2F76">
        <w:rPr>
          <w:rFonts w:eastAsiaTheme="minorHAnsi" w:cs="Times New Roman"/>
        </w:rPr>
        <w:t xml:space="preserve">Author Affiliations: </w:t>
      </w:r>
    </w:p>
    <w:p w14:paraId="596A2EE7" w14:textId="77777777" w:rsidR="004F2F76" w:rsidRPr="004F2F76" w:rsidRDefault="004F2F76" w:rsidP="009C2178">
      <w:pPr>
        <w:widowControl w:val="0"/>
        <w:autoSpaceDE w:val="0"/>
        <w:autoSpaceDN w:val="0"/>
        <w:adjustRightInd w:val="0"/>
        <w:rPr>
          <w:rFonts w:eastAsiaTheme="minorHAnsi" w:cs="Times New Roman"/>
        </w:rPr>
      </w:pPr>
      <w:r w:rsidRPr="004F2F76">
        <w:rPr>
          <w:rFonts w:eastAsiaTheme="minorHAnsi" w:cs="Times New Roman"/>
        </w:rPr>
        <w:t>1. Medical Genomics and Metabolic Genetics Branch, National Human Genome Research Institute, National Institutes of Health, Bethesda, Maryland, USA</w:t>
      </w:r>
    </w:p>
    <w:p w14:paraId="59963337" w14:textId="77777777" w:rsidR="004F2F76" w:rsidRPr="004F2F76" w:rsidRDefault="004F2F76" w:rsidP="009C2178">
      <w:pPr>
        <w:widowControl w:val="0"/>
        <w:autoSpaceDE w:val="0"/>
        <w:autoSpaceDN w:val="0"/>
        <w:adjustRightInd w:val="0"/>
        <w:rPr>
          <w:rFonts w:eastAsiaTheme="minorHAnsi" w:cs="Times New Roman"/>
        </w:rPr>
      </w:pPr>
      <w:r w:rsidRPr="004F2F76">
        <w:rPr>
          <w:rFonts w:eastAsiaTheme="minorHAnsi" w:cs="Times New Roman"/>
        </w:rPr>
        <w:t>2. Department of Pharmacology &amp; Physiology, University of Rochester School of Medicine and Dentistry, Rochester, New York, USA</w:t>
      </w:r>
    </w:p>
    <w:p w14:paraId="7237B7B1" w14:textId="77777777" w:rsidR="004F2F76" w:rsidRPr="004F2F76" w:rsidRDefault="004F2F76" w:rsidP="009C2178">
      <w:pPr>
        <w:widowControl w:val="0"/>
        <w:autoSpaceDE w:val="0"/>
        <w:autoSpaceDN w:val="0"/>
        <w:adjustRightInd w:val="0"/>
        <w:rPr>
          <w:rFonts w:eastAsiaTheme="minorHAnsi" w:cs="Times New Roman"/>
        </w:rPr>
      </w:pPr>
      <w:r w:rsidRPr="004F2F76">
        <w:rPr>
          <w:rFonts w:eastAsiaTheme="minorHAnsi" w:cs="Times New Roman"/>
        </w:rPr>
        <w:t>3. Department of Genetics, Stanford University, Stanford, California, USA</w:t>
      </w:r>
    </w:p>
    <w:p w14:paraId="5E8F0506" w14:textId="77777777" w:rsidR="004F2F76" w:rsidRPr="004F2F76" w:rsidRDefault="004F2F76" w:rsidP="009C2178">
      <w:pPr>
        <w:widowControl w:val="0"/>
        <w:autoSpaceDE w:val="0"/>
        <w:autoSpaceDN w:val="0"/>
        <w:adjustRightInd w:val="0"/>
        <w:rPr>
          <w:rFonts w:eastAsiaTheme="minorHAnsi" w:cs="Times New Roman"/>
        </w:rPr>
      </w:pPr>
      <w:r w:rsidRPr="004F2F76">
        <w:rPr>
          <w:rFonts w:eastAsiaTheme="minorHAnsi" w:cs="Times New Roman"/>
        </w:rPr>
        <w:t>4. Center for Pharmacy Innovation and Outcomes, Geisinger, Danville, Pennsylvania, USA</w:t>
      </w:r>
    </w:p>
    <w:p w14:paraId="2FC09D9C" w14:textId="77777777" w:rsidR="004F2F76" w:rsidRPr="004F2F76" w:rsidRDefault="004F2F76" w:rsidP="009C2178">
      <w:pPr>
        <w:widowControl w:val="0"/>
        <w:autoSpaceDE w:val="0"/>
        <w:autoSpaceDN w:val="0"/>
        <w:adjustRightInd w:val="0"/>
        <w:rPr>
          <w:rFonts w:eastAsiaTheme="minorHAnsi" w:cs="Times New Roman"/>
        </w:rPr>
      </w:pPr>
      <w:r w:rsidRPr="004F2F76">
        <w:rPr>
          <w:rFonts w:eastAsiaTheme="minorHAnsi" w:cs="Times New Roman"/>
        </w:rPr>
        <w:t>5. College of Medicine Internal Medicine and Dept of Pharmacy Practice, University of South Florida College of Pharmacy, Tampa, Florida, USA</w:t>
      </w:r>
    </w:p>
    <w:p w14:paraId="0B6B28C4" w14:textId="77777777" w:rsidR="004F2F76" w:rsidRPr="004F2F76" w:rsidRDefault="004F2F76" w:rsidP="009C2178">
      <w:pPr>
        <w:widowControl w:val="0"/>
        <w:autoSpaceDE w:val="0"/>
        <w:autoSpaceDN w:val="0"/>
        <w:adjustRightInd w:val="0"/>
        <w:rPr>
          <w:rFonts w:eastAsiaTheme="minorHAnsi" w:cs="Times New Roman"/>
        </w:rPr>
      </w:pPr>
      <w:r w:rsidRPr="004F2F76">
        <w:rPr>
          <w:rFonts w:eastAsiaTheme="minorHAnsi" w:cs="Times New Roman"/>
        </w:rPr>
        <w:t>6. Committee on Clinical Pharmacology and Pharmacogenomics, University of Chicago, Chicago, Illinois, USA</w:t>
      </w:r>
    </w:p>
    <w:p w14:paraId="2907986F" w14:textId="77777777" w:rsidR="004F2F76" w:rsidRPr="004F2F76" w:rsidRDefault="004F2F76" w:rsidP="009C2178">
      <w:pPr>
        <w:widowControl w:val="0"/>
        <w:autoSpaceDE w:val="0"/>
        <w:autoSpaceDN w:val="0"/>
        <w:adjustRightInd w:val="0"/>
        <w:rPr>
          <w:rFonts w:eastAsiaTheme="minorHAnsi" w:cs="Times New Roman"/>
        </w:rPr>
      </w:pPr>
      <w:r w:rsidRPr="004F2F76">
        <w:rPr>
          <w:rFonts w:eastAsiaTheme="minorHAnsi" w:cs="Times New Roman"/>
        </w:rPr>
        <w:t>7. Children's Hospital Oakland Research Institute, Oakland, California, USA</w:t>
      </w:r>
    </w:p>
    <w:p w14:paraId="236F9AC4" w14:textId="77777777" w:rsidR="004F2F76" w:rsidRPr="004F2F76" w:rsidRDefault="004F2F76" w:rsidP="009C2178">
      <w:pPr>
        <w:widowControl w:val="0"/>
        <w:autoSpaceDE w:val="0"/>
        <w:autoSpaceDN w:val="0"/>
        <w:adjustRightInd w:val="0"/>
        <w:rPr>
          <w:rFonts w:eastAsiaTheme="minorHAnsi" w:cs="Times New Roman"/>
        </w:rPr>
      </w:pPr>
      <w:r w:rsidRPr="004F2F76">
        <w:rPr>
          <w:rFonts w:eastAsiaTheme="minorHAnsi" w:cs="Times New Roman"/>
        </w:rPr>
        <w:t>8. Department of Medicine, Vanderbilt University Medical Center, Nashville, Tennessee, USA</w:t>
      </w:r>
    </w:p>
    <w:p w14:paraId="0B910CC6" w14:textId="77777777" w:rsidR="004F2F76" w:rsidRPr="004F2F76" w:rsidRDefault="004F2F76" w:rsidP="009C2178">
      <w:pPr>
        <w:widowControl w:val="0"/>
        <w:autoSpaceDE w:val="0"/>
        <w:autoSpaceDN w:val="0"/>
        <w:adjustRightInd w:val="0"/>
        <w:rPr>
          <w:rFonts w:eastAsiaTheme="minorHAnsi" w:cs="Times New Roman"/>
        </w:rPr>
      </w:pPr>
      <w:r w:rsidRPr="004F2F76">
        <w:rPr>
          <w:rFonts w:eastAsiaTheme="minorHAnsi" w:cs="Times New Roman"/>
        </w:rPr>
        <w:t>9. Cardiovascular Health Research Unit, University of Washington, Seattle, Washington, USA</w:t>
      </w:r>
    </w:p>
    <w:p w14:paraId="56A3CAEA" w14:textId="77777777" w:rsidR="004F2F76" w:rsidRPr="004F2F76" w:rsidRDefault="004F2F76" w:rsidP="009C2178">
      <w:pPr>
        <w:widowControl w:val="0"/>
        <w:autoSpaceDE w:val="0"/>
        <w:autoSpaceDN w:val="0"/>
        <w:adjustRightInd w:val="0"/>
        <w:rPr>
          <w:rFonts w:eastAsiaTheme="minorHAnsi" w:cs="Times New Roman"/>
        </w:rPr>
      </w:pPr>
      <w:r w:rsidRPr="004F2F76">
        <w:rPr>
          <w:rFonts w:eastAsiaTheme="minorHAnsi" w:cs="Times New Roman"/>
        </w:rPr>
        <w:t>10. Departments of Anesthesiology, Geisinger Medical Center, Danville, Pennsylvania, USA</w:t>
      </w:r>
    </w:p>
    <w:p w14:paraId="64AC5BAE" w14:textId="77777777" w:rsidR="004F2F76" w:rsidRPr="004F2F76" w:rsidRDefault="004F2F76" w:rsidP="009C2178">
      <w:pPr>
        <w:widowControl w:val="0"/>
        <w:autoSpaceDE w:val="0"/>
        <w:autoSpaceDN w:val="0"/>
        <w:adjustRightInd w:val="0"/>
        <w:rPr>
          <w:rFonts w:eastAsiaTheme="minorHAnsi" w:cs="Times New Roman"/>
        </w:rPr>
      </w:pPr>
      <w:r w:rsidRPr="004F2F76">
        <w:rPr>
          <w:rFonts w:eastAsiaTheme="minorHAnsi" w:cs="Times New Roman"/>
        </w:rPr>
        <w:t>11. H. Lee Moffitt Cancer Center, Department of Anesthesiology, Tampa, Florida, USA</w:t>
      </w:r>
    </w:p>
    <w:p w14:paraId="434618E6" w14:textId="77777777" w:rsidR="004F2F76" w:rsidRPr="004F2F76" w:rsidRDefault="004F2F76" w:rsidP="009C2178">
      <w:pPr>
        <w:widowControl w:val="0"/>
        <w:autoSpaceDE w:val="0"/>
        <w:autoSpaceDN w:val="0"/>
        <w:adjustRightInd w:val="0"/>
        <w:rPr>
          <w:rFonts w:eastAsiaTheme="minorHAnsi" w:cs="Times New Roman"/>
        </w:rPr>
      </w:pPr>
      <w:r w:rsidRPr="004F2F76">
        <w:rPr>
          <w:rFonts w:eastAsiaTheme="minorHAnsi" w:cs="Times New Roman"/>
        </w:rPr>
        <w:t>12. Department of Pharmaceutical Sciences, St. Jude Children's Research Hospital, Memphis, Tennessee, USA.</w:t>
      </w:r>
    </w:p>
    <w:p w14:paraId="7335FE9A" w14:textId="77777777" w:rsidR="004F2F76" w:rsidRPr="004F2F76" w:rsidRDefault="004F2F76" w:rsidP="009C2178">
      <w:pPr>
        <w:widowControl w:val="0"/>
        <w:autoSpaceDE w:val="0"/>
        <w:autoSpaceDN w:val="0"/>
        <w:adjustRightInd w:val="0"/>
        <w:rPr>
          <w:rFonts w:eastAsiaTheme="minorHAnsi" w:cs="Times New Roman"/>
        </w:rPr>
      </w:pPr>
      <w:r w:rsidRPr="004F2F76">
        <w:rPr>
          <w:rFonts w:eastAsiaTheme="minorHAnsi" w:cs="Times New Roman"/>
        </w:rPr>
        <w:t>13. University of California San Diego, Department of Anesthesiology, San Diego, California, USA</w:t>
      </w:r>
    </w:p>
    <w:p w14:paraId="79754BFC" w14:textId="77777777" w:rsidR="004F2F76" w:rsidRPr="004F2F76" w:rsidRDefault="004F2F76" w:rsidP="009C2178">
      <w:pPr>
        <w:widowControl w:val="0"/>
        <w:autoSpaceDE w:val="0"/>
        <w:autoSpaceDN w:val="0"/>
        <w:adjustRightInd w:val="0"/>
        <w:rPr>
          <w:rFonts w:eastAsiaTheme="minorHAnsi" w:cs="Times New Roman"/>
        </w:rPr>
      </w:pPr>
      <w:r w:rsidRPr="004F2F76">
        <w:rPr>
          <w:rFonts w:eastAsiaTheme="minorHAnsi" w:cs="Times New Roman"/>
        </w:rPr>
        <w:t>14. Department of Anesthesiology, Mercy Hospital UPMC, North American MH Registry of MHAUS, University of Pittsburgh Medical Center, Pittsburgh, Pennsylvania, USA.</w:t>
      </w:r>
    </w:p>
    <w:p w14:paraId="23F0EE12" w14:textId="77777777" w:rsidR="004F2F76" w:rsidRPr="004F2F76" w:rsidRDefault="004F2F76" w:rsidP="009C2178">
      <w:pPr>
        <w:widowControl w:val="0"/>
        <w:autoSpaceDE w:val="0"/>
        <w:autoSpaceDN w:val="0"/>
        <w:adjustRightInd w:val="0"/>
        <w:rPr>
          <w:rFonts w:eastAsiaTheme="minorHAnsi" w:cs="Times New Roman"/>
        </w:rPr>
      </w:pPr>
      <w:r w:rsidRPr="004F2F76">
        <w:rPr>
          <w:rFonts w:eastAsiaTheme="minorHAnsi" w:cs="Times New Roman"/>
        </w:rPr>
        <w:t>15. Johns Hopkins Bloomberg School of Public Health, Baltimore, Maryland, USA</w:t>
      </w:r>
    </w:p>
    <w:p w14:paraId="6CE9F530" w14:textId="77777777" w:rsidR="004F2F76" w:rsidRPr="004F2F76" w:rsidRDefault="004F2F76" w:rsidP="009C2178">
      <w:pPr>
        <w:widowControl w:val="0"/>
        <w:autoSpaceDE w:val="0"/>
        <w:autoSpaceDN w:val="0"/>
        <w:adjustRightInd w:val="0"/>
        <w:rPr>
          <w:rFonts w:eastAsiaTheme="minorHAnsi" w:cs="Times New Roman"/>
          <w:b/>
        </w:rPr>
      </w:pPr>
    </w:p>
    <w:p w14:paraId="66702BAB" w14:textId="77777777" w:rsidR="004F2F76" w:rsidRPr="004F2F76" w:rsidRDefault="004F2F76" w:rsidP="009C2178">
      <w:pPr>
        <w:widowControl w:val="0"/>
        <w:autoSpaceDE w:val="0"/>
        <w:autoSpaceDN w:val="0"/>
        <w:adjustRightInd w:val="0"/>
        <w:rPr>
          <w:rFonts w:eastAsiaTheme="minorHAnsi" w:cs="Times New Roman"/>
        </w:rPr>
      </w:pPr>
      <w:r w:rsidRPr="004F2F76">
        <w:rPr>
          <w:rFonts w:eastAsiaTheme="minorHAnsi" w:cs="Times New Roman"/>
          <w:b/>
        </w:rPr>
        <w:t>*Corresponding Author:</w:t>
      </w:r>
      <w:r w:rsidRPr="004F2F76">
        <w:rPr>
          <w:rFonts w:eastAsiaTheme="minorHAnsi" w:cs="Times New Roman"/>
        </w:rPr>
        <w:t xml:space="preserve"> Leslie G. Biesecker, M.D., </w:t>
      </w:r>
      <w:hyperlink r:id="rId7" w:history="1">
        <w:r w:rsidRPr="004F2F76">
          <w:rPr>
            <w:rFonts w:eastAsiaTheme="minorHAnsi" w:cs="Times New Roman"/>
            <w:color w:val="0563C1"/>
            <w:u w:val="single"/>
          </w:rPr>
          <w:t>lesb@mail.nih.gov</w:t>
        </w:r>
      </w:hyperlink>
      <w:r w:rsidRPr="004F2F76">
        <w:rPr>
          <w:rFonts w:eastAsiaTheme="minorHAnsi" w:cs="Times New Roman"/>
        </w:rPr>
        <w:t xml:space="preserve">, </w:t>
      </w:r>
      <w:r w:rsidRPr="004F2F76">
        <w:rPr>
          <w:rFonts w:eastAsia="Times New Roman" w:cs="Times New Roman"/>
          <w:shd w:val="clear" w:color="auto" w:fill="FFFFFF"/>
        </w:rPr>
        <w:t>50 South Drive Room 5140</w:t>
      </w:r>
      <w:r w:rsidRPr="004F2F76">
        <w:rPr>
          <w:rFonts w:eastAsiaTheme="minorHAnsi" w:cs="Times New Roman"/>
        </w:rPr>
        <w:t xml:space="preserve">, </w:t>
      </w:r>
      <w:r w:rsidRPr="004F2F76">
        <w:rPr>
          <w:rFonts w:eastAsia="Times New Roman" w:cs="Times New Roman"/>
          <w:shd w:val="clear" w:color="auto" w:fill="FFFFFF"/>
        </w:rPr>
        <w:t>Bethesda, MD, 20892</w:t>
      </w:r>
      <w:r w:rsidRPr="004F2F76">
        <w:rPr>
          <w:rFonts w:eastAsiaTheme="minorHAnsi" w:cs="Times New Roman"/>
        </w:rPr>
        <w:t>; Phone:</w:t>
      </w:r>
      <w:r w:rsidRPr="004F2F76">
        <w:rPr>
          <w:rFonts w:eastAsia="Times New Roman" w:cs="Times New Roman"/>
          <w:shd w:val="clear" w:color="auto" w:fill="FFFFFF"/>
        </w:rPr>
        <w:t xml:space="preserve"> (301) 402-204; </w:t>
      </w:r>
      <w:hyperlink r:id="rId8" w:history="1">
        <w:r w:rsidRPr="004F2F76">
          <w:rPr>
            <w:rFonts w:eastAsiaTheme="minorHAnsi" w:cs="Times New Roman"/>
            <w:color w:val="0563C1"/>
            <w:u w:val="single"/>
          </w:rPr>
          <w:t>contact@cpicpgx.org</w:t>
        </w:r>
      </w:hyperlink>
      <w:r w:rsidRPr="004F2F76">
        <w:rPr>
          <w:rFonts w:eastAsiaTheme="minorHAnsi" w:cs="Times New Roman"/>
        </w:rPr>
        <w:t xml:space="preserve"> </w:t>
      </w:r>
    </w:p>
    <w:p w14:paraId="031E9114" w14:textId="77777777" w:rsidR="0050110B" w:rsidRPr="007F5874" w:rsidRDefault="0050110B" w:rsidP="0050110B">
      <w:pPr>
        <w:rPr>
          <w:rFonts w:cs="Times New Roman"/>
          <w:lang w:bidi="en-US"/>
        </w:rPr>
      </w:pPr>
    </w:p>
    <w:p w14:paraId="46B04D75" w14:textId="77777777" w:rsidR="0050110B" w:rsidRPr="007F5874" w:rsidRDefault="0050110B" w:rsidP="0050110B">
      <w:pPr>
        <w:rPr>
          <w:rFonts w:cs="Times New Roman"/>
          <w:lang w:bidi="en-US"/>
        </w:rPr>
      </w:pPr>
    </w:p>
    <w:p w14:paraId="74986D40" w14:textId="77777777" w:rsidR="0050110B" w:rsidRPr="007F5874" w:rsidRDefault="0050110B" w:rsidP="0050110B">
      <w:pPr>
        <w:rPr>
          <w:rFonts w:cs="Times New Roman"/>
          <w:lang w:bidi="en-US"/>
        </w:rPr>
      </w:pPr>
    </w:p>
    <w:p w14:paraId="16A428BD" w14:textId="77777777" w:rsidR="0050110B" w:rsidRPr="007F5874" w:rsidRDefault="0050110B" w:rsidP="0050110B">
      <w:pPr>
        <w:rPr>
          <w:rFonts w:cs="Times New Roman"/>
          <w:lang w:bidi="en-US"/>
        </w:rPr>
      </w:pPr>
    </w:p>
    <w:p w14:paraId="32BB9122" w14:textId="77777777" w:rsidR="0050110B" w:rsidRPr="007F5874" w:rsidRDefault="0050110B" w:rsidP="0050110B">
      <w:pPr>
        <w:rPr>
          <w:rFonts w:cs="Times New Roman"/>
          <w:lang w:bidi="en-US"/>
        </w:rPr>
      </w:pPr>
    </w:p>
    <w:p w14:paraId="4B22A833" w14:textId="026FD1D7" w:rsidR="0050110B" w:rsidRPr="007F5874" w:rsidRDefault="00B1601F" w:rsidP="00B1601F">
      <w:pPr>
        <w:pStyle w:val="Heading1"/>
        <w:rPr>
          <w:lang w:bidi="en-US"/>
        </w:rPr>
      </w:pPr>
      <w:r>
        <w:rPr>
          <w:lang w:bidi="en-US"/>
        </w:rPr>
        <w:lastRenderedPageBreak/>
        <w:t>Literature Review</w:t>
      </w:r>
    </w:p>
    <w:p w14:paraId="263AC82A" w14:textId="40C28A9D" w:rsidR="00FC5C30" w:rsidRPr="007F5874" w:rsidRDefault="00FC5C30" w:rsidP="00FE1EF5">
      <w:pPr>
        <w:pStyle w:val="NormalWeb"/>
        <w:spacing w:line="360" w:lineRule="auto"/>
      </w:pPr>
      <w:r w:rsidRPr="007F5874">
        <w:rPr>
          <w:lang w:bidi="en-US"/>
        </w:rPr>
        <w:t>We searched</w:t>
      </w:r>
      <w:r w:rsidRPr="007F5874">
        <w:t xml:space="preserve"> the PubMed database (1966 to</w:t>
      </w:r>
      <w:r>
        <w:t xml:space="preserve"> February 2018</w:t>
      </w:r>
      <w:r w:rsidRPr="007F5874">
        <w:t xml:space="preserve">) for keywords </w:t>
      </w:r>
      <w:r>
        <w:t xml:space="preserve">(RYR1 OR ryanodine receptor type 1) AND (malignant hyperthermia) and </w:t>
      </w:r>
      <w:r w:rsidRPr="00E84D68">
        <w:t>(CACNA1S OR calcium voltage-gated channel subunit alpha1 S) AND (malignant hyperthermia)</w:t>
      </w:r>
      <w:r>
        <w:t>. Using the specified search criteria, 213 publications for RYR1 and 30 publications for CACNA1S were identified after excluding non-English</w:t>
      </w:r>
      <w:r w:rsidR="00F23DF1">
        <w:t xml:space="preserve"> publications</w:t>
      </w:r>
      <w:r>
        <w:t xml:space="preserve">, commentaries, proceedings, or review articles and non-human studies or in-vitro studies without subject information. Inclusion criteria included </w:t>
      </w:r>
      <w:r>
        <w:rPr>
          <w:rFonts w:ascii="TimesNewRomanPSMT" w:hAnsi="TimesNewRomanPSMT"/>
        </w:rPr>
        <w:t xml:space="preserve">analyses for the association </w:t>
      </w:r>
      <w:r w:rsidRPr="00F71C63">
        <w:rPr>
          <w:rFonts w:ascii="TimesNewRomanPSMT" w:hAnsi="TimesNewRomanPSMT"/>
        </w:rPr>
        <w:t xml:space="preserve">between </w:t>
      </w:r>
      <w:r w:rsidRPr="00F71C63">
        <w:rPr>
          <w:rFonts w:ascii="TimesNewRomanPS" w:hAnsi="TimesNewRomanPS"/>
          <w:iCs/>
        </w:rPr>
        <w:t>malign</w:t>
      </w:r>
      <w:r>
        <w:rPr>
          <w:rFonts w:ascii="TimesNewRomanPS" w:hAnsi="TimesNewRomanPS"/>
          <w:iCs/>
        </w:rPr>
        <w:t xml:space="preserve">ant hyperthermia susceptibility and the </w:t>
      </w:r>
      <w:r>
        <w:rPr>
          <w:rFonts w:ascii="TimesNewRomanPSMT" w:hAnsi="TimesNewRomanPSMT"/>
        </w:rPr>
        <w:t>variants on the European Malignant Hyperthermia Group (EMHG) diagnostic MH mutation list</w:t>
      </w:r>
      <w:r>
        <w:t xml:space="preserve">. Following application of the inclusion criteria, 101 publications for RYR1 and </w:t>
      </w:r>
      <w:r w:rsidR="00BB0EAA">
        <w:t>six</w:t>
      </w:r>
      <w:r>
        <w:t xml:space="preserve"> publications for CACNA1S were reviewed and included in the evidence table.</w:t>
      </w:r>
    </w:p>
    <w:p w14:paraId="48C5FCB3" w14:textId="77777777" w:rsidR="0050110B" w:rsidRPr="007F5874" w:rsidRDefault="0050110B" w:rsidP="00B1601F">
      <w:pPr>
        <w:pStyle w:val="Heading1"/>
        <w:rPr>
          <w:lang w:bidi="en-US"/>
        </w:rPr>
      </w:pPr>
      <w:r w:rsidRPr="007F5874">
        <w:rPr>
          <w:lang w:bidi="en-US"/>
        </w:rPr>
        <w:t>Available Genetic Test Options</w:t>
      </w:r>
    </w:p>
    <w:p w14:paraId="6E7C2A07" w14:textId="16D1CA7F" w:rsidR="0050110B" w:rsidRDefault="0050110B" w:rsidP="00FE1EF5">
      <w:pPr>
        <w:tabs>
          <w:tab w:val="left" w:pos="990"/>
        </w:tabs>
        <w:spacing w:line="360" w:lineRule="auto"/>
        <w:rPr>
          <w:rFonts w:cs="Times New Roman"/>
          <w:lang w:bidi="en-US"/>
        </w:rPr>
      </w:pPr>
      <w:r w:rsidRPr="007F5874">
        <w:rPr>
          <w:rFonts w:cs="Times New Roman"/>
          <w:lang w:bidi="en-US"/>
        </w:rPr>
        <w:t xml:space="preserve">Commercially available genetic testing options change over time. Below is some information that may assist in evaluating options.  </w:t>
      </w:r>
    </w:p>
    <w:p w14:paraId="2C6547EE" w14:textId="77777777" w:rsidR="0050110B" w:rsidRDefault="0050110B" w:rsidP="00FE1EF5">
      <w:pPr>
        <w:tabs>
          <w:tab w:val="left" w:pos="990"/>
        </w:tabs>
        <w:spacing w:line="360" w:lineRule="auto"/>
        <w:ind w:firstLine="720"/>
        <w:rPr>
          <w:rFonts w:cs="Times New Roman"/>
          <w:lang w:bidi="en-US"/>
        </w:rPr>
      </w:pPr>
    </w:p>
    <w:p w14:paraId="448532D4" w14:textId="241887D9" w:rsidR="0050110B" w:rsidRDefault="0050110B" w:rsidP="00FE1EF5">
      <w:pPr>
        <w:tabs>
          <w:tab w:val="left" w:pos="990"/>
        </w:tabs>
        <w:spacing w:line="360" w:lineRule="auto"/>
        <w:rPr>
          <w:rFonts w:cs="Times New Roman"/>
          <w:lang w:bidi="en-US"/>
        </w:rPr>
      </w:pPr>
      <w:r>
        <w:rPr>
          <w:rFonts w:cs="Times New Roman"/>
          <w:lang w:bidi="en-US"/>
        </w:rPr>
        <w:t>Desirable characteristics of</w:t>
      </w:r>
      <w:r w:rsidRPr="00C120E6">
        <w:rPr>
          <w:rFonts w:cs="Times New Roman"/>
          <w:lang w:bidi="en-US"/>
        </w:rPr>
        <w:t xml:space="preserve"> </w:t>
      </w:r>
      <w:r>
        <w:rPr>
          <w:rFonts w:cs="Times New Roman"/>
          <w:lang w:bidi="en-US"/>
        </w:rPr>
        <w:t>pharmacogenetic tests, including naming of alleles and test report contents, have been extensively reviewed by an international group, including CPIC members</w:t>
      </w:r>
      <w:r w:rsidR="008F521D">
        <w:rPr>
          <w:rFonts w:cs="Times New Roman"/>
          <w:lang w:bidi="en-US"/>
        </w:rPr>
        <w:t xml:space="preserve"> </w:t>
      </w:r>
      <w:r w:rsidR="008F521D">
        <w:rPr>
          <w:rFonts w:cs="Times New Roman"/>
          <w:lang w:bidi="en-US"/>
        </w:rPr>
        <w:fldChar w:fldCharType="begin">
          <w:fldData xml:space="preserve">PEVuZE5vdGU+PENpdGU+PEF1dGhvcj5LYWxtYW48L0F1dGhvcj48WWVhcj4yMDE2PC9ZZWFyPjxS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</w:fldData>
        </w:fldChar>
      </w:r>
      <w:r w:rsidR="008C3F27">
        <w:rPr>
          <w:rFonts w:cs="Times New Roman"/>
          <w:lang w:bidi="en-US"/>
        </w:rPr>
        <w:instrText xml:space="preserve"> ADDIN EN.CITE </w:instrText>
      </w:r>
      <w:r w:rsidR="008C3F27">
        <w:rPr>
          <w:rFonts w:cs="Times New Roman"/>
          <w:lang w:bidi="en-US"/>
        </w:rPr>
        <w:fldChar w:fldCharType="begin">
          <w:fldData xml:space="preserve">PEVuZE5vdGU+PENpdGU+PEF1dGhvcj5LYWxtYW48L0F1dGhvcj48WWVhcj4yMDE2PC9ZZWFyPjxS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</w:fldData>
        </w:fldChar>
      </w:r>
      <w:r w:rsidR="008C3F27">
        <w:rPr>
          <w:rFonts w:cs="Times New Roman"/>
          <w:lang w:bidi="en-US"/>
        </w:rPr>
        <w:instrText xml:space="preserve"> ADDIN EN.CITE.DATA </w:instrText>
      </w:r>
      <w:r w:rsidR="008C3F27">
        <w:rPr>
          <w:rFonts w:cs="Times New Roman"/>
          <w:lang w:bidi="en-US"/>
        </w:rPr>
      </w:r>
      <w:r w:rsidR="008C3F27">
        <w:rPr>
          <w:rFonts w:cs="Times New Roman"/>
          <w:lang w:bidi="en-US"/>
        </w:rPr>
        <w:fldChar w:fldCharType="end"/>
      </w:r>
      <w:r w:rsidR="008F521D">
        <w:rPr>
          <w:rFonts w:cs="Times New Roman"/>
          <w:lang w:bidi="en-US"/>
        </w:rPr>
      </w:r>
      <w:r w:rsidR="008F521D">
        <w:rPr>
          <w:rFonts w:cs="Times New Roman"/>
          <w:lang w:bidi="en-US"/>
        </w:rPr>
        <w:fldChar w:fldCharType="separate"/>
      </w:r>
      <w:r w:rsidR="008F521D">
        <w:rPr>
          <w:rFonts w:cs="Times New Roman"/>
          <w:noProof/>
          <w:lang w:bidi="en-US"/>
        </w:rPr>
        <w:t>(1)</w:t>
      </w:r>
      <w:r w:rsidR="008F521D">
        <w:rPr>
          <w:rFonts w:cs="Times New Roman"/>
          <w:lang w:bidi="en-US"/>
        </w:rPr>
        <w:fldChar w:fldCharType="end"/>
      </w:r>
      <w:r w:rsidR="008F521D">
        <w:t>.</w:t>
      </w:r>
      <w:r>
        <w:rPr>
          <w:rFonts w:cs="Times New Roman"/>
          <w:lang w:bidi="en-US"/>
        </w:rPr>
        <w:t xml:space="preserve"> CPIC recommends that clinical laboratories adhere to these test reporting standards. CPIC gene-specific tables</w:t>
      </w:r>
      <w:r w:rsidRPr="002B7652">
        <w:rPr>
          <w:rFonts w:cs="Times New Roman"/>
          <w:lang w:bidi="en-US"/>
        </w:rPr>
        <w:t xml:space="preserve"> </w:t>
      </w:r>
      <w:r>
        <w:rPr>
          <w:rFonts w:cs="Times New Roman"/>
          <w:lang w:bidi="en-US"/>
        </w:rPr>
        <w:t xml:space="preserve">(see </w:t>
      </w:r>
      <w:r w:rsidR="00E22ECD">
        <w:rPr>
          <w:rFonts w:cs="Times New Roman"/>
          <w:lang w:bidi="en-US"/>
        </w:rPr>
        <w:t xml:space="preserve">Allele Functionality Table (hyperlink) and Frequency Table </w:t>
      </w:r>
      <w:r w:rsidR="00C71CB6">
        <w:rPr>
          <w:rFonts w:cs="Times New Roman"/>
          <w:lang w:bidi="en-US"/>
        </w:rPr>
        <w:fldChar w:fldCharType="begin"/>
      </w:r>
      <w:r w:rsidR="00C71CB6">
        <w:rPr>
          <w:rFonts w:cs="Times New Roman"/>
          <w:lang w:bidi="en-US"/>
        </w:rPr>
        <w:instrText xml:space="preserve"> ADDIN EN.CITE &lt;EndNote&gt;&lt;Cite&gt;&lt;Author&gt;CPIC&lt;/Author&gt;&lt;RecNum&gt;164&lt;/RecNum&gt;&lt;DisplayText&gt;(2)&lt;/DisplayText&gt;&lt;record&gt;&lt;rec-number&gt;164&lt;/rec-number&gt;&lt;foreign-keys&gt;&lt;key app="EN" db-id="vp0fe9zeppxzwrerdwrxser59st9sadt5vet" timestamp="1520454167"&gt;164&lt;/key&gt;&lt;/foreign-keys&gt;&lt;ref-type name="Web Page"&gt;12&lt;/ref-type&gt;&lt;contributors&gt;&lt;authors&gt;&lt;author&gt;CPIC&lt;/author&gt;&lt;/authors&gt;&lt;/contributors&gt;&lt;titles&gt;&lt;/titles&gt;&lt;dates&gt;&lt;/dates&gt;&lt;urls&gt;&lt;related-urls&gt;&lt;url&gt;https://cpicpgx.org/guidelines/cpic-guidelines-for-ryr1-and-cacna1s&lt;/url&gt;&lt;/related-urls&gt;&lt;/urls&gt;&lt;/record&gt;&lt;/Cite&gt;&lt;/EndNote&gt;</w:instrText>
      </w:r>
      <w:r w:rsidR="00C71CB6">
        <w:rPr>
          <w:rFonts w:cs="Times New Roman"/>
          <w:lang w:bidi="en-US"/>
        </w:rPr>
        <w:fldChar w:fldCharType="separate"/>
      </w:r>
      <w:r w:rsidR="00C71CB6">
        <w:rPr>
          <w:rFonts w:cs="Times New Roman"/>
          <w:noProof/>
          <w:lang w:bidi="en-US"/>
        </w:rPr>
        <w:t>(2)</w:t>
      </w:r>
      <w:r w:rsidR="00C71CB6">
        <w:rPr>
          <w:rFonts w:cs="Times New Roman"/>
          <w:lang w:bidi="en-US"/>
        </w:rPr>
        <w:fldChar w:fldCharType="end"/>
      </w:r>
      <w:r>
        <w:rPr>
          <w:rFonts w:cs="Times New Roman"/>
          <w:lang w:bidi="en-US"/>
        </w:rPr>
        <w:t>) adhere to these allele nomenclature standards</w:t>
      </w:r>
      <w:r w:rsidR="008F521D">
        <w:rPr>
          <w:rFonts w:cs="Times New Roman"/>
          <w:lang w:bidi="en-US"/>
        </w:rPr>
        <w:t xml:space="preserve"> </w:t>
      </w:r>
      <w:r w:rsidR="008F521D">
        <w:rPr>
          <w:rFonts w:cs="Times New Roman"/>
          <w:lang w:bidi="en-US"/>
        </w:rPr>
        <w:fldChar w:fldCharType="begin">
          <w:fldData xml:space="preserve">PEVuZE5vdGU+PENpdGU+PEF1dGhvcj5LYWxtYW48L0F1dGhvcj48WWVhcj4yMDE2PC9ZZWFyPjxS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</w:fldData>
        </w:fldChar>
      </w:r>
      <w:r w:rsidR="008C3F27">
        <w:rPr>
          <w:rFonts w:cs="Times New Roman"/>
          <w:lang w:bidi="en-US"/>
        </w:rPr>
        <w:instrText xml:space="preserve"> ADDIN EN.CITE </w:instrText>
      </w:r>
      <w:r w:rsidR="008C3F27">
        <w:rPr>
          <w:rFonts w:cs="Times New Roman"/>
          <w:lang w:bidi="en-US"/>
        </w:rPr>
        <w:fldChar w:fldCharType="begin">
          <w:fldData xml:space="preserve">PEVuZE5vdGU+PENpdGU+PEF1dGhvcj5LYWxtYW48L0F1dGhvcj48WWVhcj4yMDE2PC9ZZWFyPjxS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</w:fldData>
        </w:fldChar>
      </w:r>
      <w:r w:rsidR="008C3F27">
        <w:rPr>
          <w:rFonts w:cs="Times New Roman"/>
          <w:lang w:bidi="en-US"/>
        </w:rPr>
        <w:instrText xml:space="preserve"> ADDIN EN.CITE.DATA </w:instrText>
      </w:r>
      <w:r w:rsidR="008C3F27">
        <w:rPr>
          <w:rFonts w:cs="Times New Roman"/>
          <w:lang w:bidi="en-US"/>
        </w:rPr>
      </w:r>
      <w:r w:rsidR="008C3F27">
        <w:rPr>
          <w:rFonts w:cs="Times New Roman"/>
          <w:lang w:bidi="en-US"/>
        </w:rPr>
        <w:fldChar w:fldCharType="end"/>
      </w:r>
      <w:r w:rsidR="008F521D">
        <w:rPr>
          <w:rFonts w:cs="Times New Roman"/>
          <w:lang w:bidi="en-US"/>
        </w:rPr>
      </w:r>
      <w:r w:rsidR="008F521D">
        <w:rPr>
          <w:rFonts w:cs="Times New Roman"/>
          <w:lang w:bidi="en-US"/>
        </w:rPr>
        <w:fldChar w:fldCharType="separate"/>
      </w:r>
      <w:r w:rsidR="008F521D">
        <w:rPr>
          <w:rFonts w:cs="Times New Roman"/>
          <w:noProof/>
          <w:lang w:bidi="en-US"/>
        </w:rPr>
        <w:t>(1)</w:t>
      </w:r>
      <w:r w:rsidR="008F521D">
        <w:rPr>
          <w:rFonts w:cs="Times New Roman"/>
          <w:lang w:bidi="en-US"/>
        </w:rPr>
        <w:fldChar w:fldCharType="end"/>
      </w:r>
      <w:r w:rsidR="008F521D">
        <w:rPr>
          <w:rFonts w:cs="Times New Roman"/>
          <w:lang w:bidi="en-US"/>
        </w:rPr>
        <w:t>.</w:t>
      </w:r>
      <w:r>
        <w:rPr>
          <w:rFonts w:cs="Times New Roman"/>
          <w:lang w:bidi="en-US"/>
        </w:rPr>
        <w:t xml:space="preserve"> Moreover, the Allele Functionality and Frequency Tables may be used to assemble lists of known functional and actionable pharmacogenetic variants and their population frequencies, which may inform decisions as to whether tests are adequately comprehensive in interrogations of alleles.</w:t>
      </w:r>
      <w:r w:rsidR="00E07DD2">
        <w:rPr>
          <w:rFonts w:cs="Times New Roman"/>
          <w:lang w:bidi="en-US"/>
        </w:rPr>
        <w:t xml:space="preserve"> Some of these general approaches do not align well with the genetics of </w:t>
      </w:r>
      <w:r w:rsidR="00E07DD2" w:rsidRPr="00E07DD2">
        <w:rPr>
          <w:rFonts w:cs="Times New Roman"/>
          <w:i/>
          <w:lang w:bidi="en-US"/>
        </w:rPr>
        <w:t>RYR1</w:t>
      </w:r>
      <w:r w:rsidR="00E07DD2">
        <w:rPr>
          <w:rFonts w:cs="Times New Roman"/>
          <w:lang w:bidi="en-US"/>
        </w:rPr>
        <w:t xml:space="preserve">, </w:t>
      </w:r>
      <w:r w:rsidR="00E07DD2" w:rsidRPr="00E07DD2">
        <w:rPr>
          <w:rFonts w:cs="Times New Roman"/>
          <w:i/>
          <w:lang w:bidi="en-US"/>
        </w:rPr>
        <w:t>CACNA1S</w:t>
      </w:r>
      <w:r w:rsidR="00E07DD2">
        <w:rPr>
          <w:rFonts w:cs="Times New Roman"/>
          <w:lang w:bidi="en-US"/>
        </w:rPr>
        <w:t>, and MHS and those issues are highlighted in the accompanying article.</w:t>
      </w:r>
    </w:p>
    <w:p w14:paraId="2E8D9AD8" w14:textId="60CD39E1" w:rsidR="0050110B" w:rsidRDefault="0050110B" w:rsidP="00E07DD2">
      <w:pPr>
        <w:tabs>
          <w:tab w:val="left" w:pos="990"/>
        </w:tabs>
        <w:spacing w:line="360" w:lineRule="auto"/>
        <w:rPr>
          <w:rFonts w:cs="Times New Roman"/>
          <w:i/>
          <w:lang w:bidi="en-US"/>
        </w:rPr>
      </w:pPr>
    </w:p>
    <w:p w14:paraId="097A1C13" w14:textId="05320783" w:rsidR="0050110B" w:rsidRDefault="002226C8" w:rsidP="00E07DD2">
      <w:pPr>
        <w:tabs>
          <w:tab w:val="left" w:pos="990"/>
        </w:tabs>
        <w:spacing w:line="360" w:lineRule="auto"/>
        <w:rPr>
          <w:rFonts w:cs="Times New Roman"/>
          <w:i/>
          <w:lang w:bidi="en-US"/>
        </w:rPr>
      </w:pPr>
      <w:r>
        <w:rPr>
          <w:rFonts w:cs="Times New Roman"/>
          <w:i/>
          <w:lang w:bidi="en-US"/>
        </w:rPr>
        <w:t>RYR1</w:t>
      </w:r>
      <w:r w:rsidR="0050110B">
        <w:rPr>
          <w:rFonts w:cs="Times New Roman"/>
          <w:i/>
          <w:lang w:bidi="en-US"/>
        </w:rPr>
        <w:t xml:space="preserve"> is a gene for which most actionable g</w:t>
      </w:r>
      <w:r w:rsidR="00E07DD2">
        <w:rPr>
          <w:rFonts w:cs="Times New Roman"/>
          <w:i/>
          <w:lang w:bidi="en-US"/>
        </w:rPr>
        <w:t>enomic variants are rare (MAF &lt;0.01</w:t>
      </w:r>
      <w:r w:rsidR="0050110B">
        <w:rPr>
          <w:rFonts w:cs="Times New Roman"/>
          <w:i/>
          <w:lang w:bidi="en-US"/>
        </w:rPr>
        <w:t>) in most populations, and thus sequencing-based approaches are recommended.</w:t>
      </w:r>
    </w:p>
    <w:p w14:paraId="2C93C2F2" w14:textId="77777777" w:rsidR="0050110B" w:rsidRDefault="0050110B" w:rsidP="00FE1EF5">
      <w:pPr>
        <w:tabs>
          <w:tab w:val="left" w:pos="990"/>
        </w:tabs>
        <w:spacing w:line="360" w:lineRule="auto"/>
        <w:ind w:left="720"/>
        <w:rPr>
          <w:rFonts w:cs="Times New Roman"/>
          <w:i/>
          <w:lang w:bidi="en-US"/>
        </w:rPr>
      </w:pPr>
    </w:p>
    <w:p w14:paraId="083A6BAD" w14:textId="712ECF5A" w:rsidR="002226C8" w:rsidRPr="008C3F27" w:rsidRDefault="002226C8" w:rsidP="00E07DD2">
      <w:pPr>
        <w:tabs>
          <w:tab w:val="left" w:pos="990"/>
        </w:tabs>
        <w:spacing w:line="360" w:lineRule="auto"/>
        <w:rPr>
          <w:rFonts w:cs="Times New Roman"/>
          <w:lang w:bidi="en-US"/>
        </w:rPr>
      </w:pPr>
      <w:r>
        <w:rPr>
          <w:rFonts w:cs="Times New Roman"/>
          <w:i/>
          <w:lang w:bidi="en-US"/>
        </w:rPr>
        <w:t>RYR1 is a gene that is included on the list of actionable secondary findings by the American College of Medical Genetics and Genomics</w:t>
      </w:r>
      <w:r w:rsidR="008C3F27">
        <w:rPr>
          <w:rFonts w:cs="Times New Roman"/>
          <w:i/>
          <w:lang w:bidi="en-US"/>
        </w:rPr>
        <w:t xml:space="preserve"> </w:t>
      </w:r>
      <w:r w:rsidR="008C3F27">
        <w:rPr>
          <w:rFonts w:cs="Times New Roman"/>
          <w:lang w:bidi="en-US"/>
        </w:rPr>
        <w:fldChar w:fldCharType="begin">
          <w:fldData xml:space="preserve">PEVuZE5vdGU+PENpdGU+PEF1dGhvcj5HcmVlbjwvQXV0aG9yPjxZZWFyPjIwMTM8L1llYXI+PFJl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</w:fldData>
        </w:fldChar>
      </w:r>
      <w:r w:rsidR="008C3F27">
        <w:rPr>
          <w:rFonts w:cs="Times New Roman"/>
          <w:lang w:bidi="en-US"/>
        </w:rPr>
        <w:instrText xml:space="preserve"> ADDIN EN.CITE </w:instrText>
      </w:r>
      <w:r w:rsidR="008C3F27">
        <w:rPr>
          <w:rFonts w:cs="Times New Roman"/>
          <w:lang w:bidi="en-US"/>
        </w:rPr>
        <w:fldChar w:fldCharType="begin">
          <w:fldData xml:space="preserve">PEVuZE5vdGU+PENpdGU+PEF1dGhvcj5HcmVlbjwvQXV0aG9yPjxZZWFyPjIwMTM8L1llYXI+PFJl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</w:fldData>
        </w:fldChar>
      </w:r>
      <w:r w:rsidR="008C3F27">
        <w:rPr>
          <w:rFonts w:cs="Times New Roman"/>
          <w:lang w:bidi="en-US"/>
        </w:rPr>
        <w:instrText xml:space="preserve"> ADDIN EN.CITE.DATA </w:instrText>
      </w:r>
      <w:r w:rsidR="008C3F27">
        <w:rPr>
          <w:rFonts w:cs="Times New Roman"/>
          <w:lang w:bidi="en-US"/>
        </w:rPr>
      </w:r>
      <w:r w:rsidR="008C3F27">
        <w:rPr>
          <w:rFonts w:cs="Times New Roman"/>
          <w:lang w:bidi="en-US"/>
        </w:rPr>
        <w:fldChar w:fldCharType="end"/>
      </w:r>
      <w:r w:rsidR="008C3F27">
        <w:rPr>
          <w:rFonts w:cs="Times New Roman"/>
          <w:lang w:bidi="en-US"/>
        </w:rPr>
      </w:r>
      <w:r w:rsidR="008C3F27">
        <w:rPr>
          <w:rFonts w:cs="Times New Roman"/>
          <w:lang w:bidi="en-US"/>
        </w:rPr>
        <w:fldChar w:fldCharType="separate"/>
      </w:r>
      <w:r w:rsidR="008C3F27">
        <w:rPr>
          <w:rFonts w:cs="Times New Roman"/>
          <w:noProof/>
          <w:lang w:bidi="en-US"/>
        </w:rPr>
        <w:t>(3, 4)</w:t>
      </w:r>
      <w:r w:rsidR="008C3F27">
        <w:rPr>
          <w:rFonts w:cs="Times New Roman"/>
          <w:lang w:bidi="en-US"/>
        </w:rPr>
        <w:fldChar w:fldCharType="end"/>
      </w:r>
      <w:r w:rsidR="008C3F27">
        <w:rPr>
          <w:rFonts w:cs="Times New Roman"/>
          <w:lang w:bidi="en-US"/>
        </w:rPr>
        <w:t>.</w:t>
      </w:r>
    </w:p>
    <w:p w14:paraId="4CB06CC2" w14:textId="77777777" w:rsidR="0050110B" w:rsidRPr="00C120E6" w:rsidRDefault="0050110B" w:rsidP="00E07DD2">
      <w:pPr>
        <w:tabs>
          <w:tab w:val="left" w:pos="990"/>
        </w:tabs>
        <w:spacing w:line="360" w:lineRule="auto"/>
        <w:rPr>
          <w:rFonts w:cs="Times New Roman"/>
          <w:i/>
        </w:rPr>
      </w:pPr>
    </w:p>
    <w:p w14:paraId="27492D0A" w14:textId="77777777" w:rsidR="0050110B" w:rsidRPr="007F5874" w:rsidRDefault="0050110B" w:rsidP="00FE1EF5">
      <w:pPr>
        <w:spacing w:line="360" w:lineRule="auto"/>
        <w:rPr>
          <w:rFonts w:cs="Times New Roman"/>
          <w:b/>
        </w:rPr>
      </w:pPr>
      <w:r>
        <w:rPr>
          <w:lang w:bidi="en-US"/>
        </w:rPr>
        <w:t>The</w:t>
      </w:r>
      <w:r w:rsidRPr="007F5874">
        <w:rPr>
          <w:lang w:bidi="en-US"/>
        </w:rPr>
        <w:t xml:space="preserve"> Genetic Testing Registry (GTR) provides a central location for voluntary submission of genetic test information by providers and is available at </w:t>
      </w:r>
      <w:r w:rsidRPr="007F5874">
        <w:t>http://www.ncbi.nlm.nih.gov/gtr/</w:t>
      </w:r>
      <w:r w:rsidRPr="007F5874">
        <w:rPr>
          <w:rStyle w:val="Hyperlink"/>
          <w:lang w:bidi="en-US"/>
        </w:rPr>
        <w:t>.</w:t>
      </w:r>
    </w:p>
    <w:p w14:paraId="3D5194F3" w14:textId="77777777" w:rsidR="0050110B" w:rsidRDefault="0050110B" w:rsidP="00FE1EF5">
      <w:pPr>
        <w:spacing w:line="360" w:lineRule="auto"/>
        <w:rPr>
          <w:rStyle w:val="Hyperlink"/>
          <w:lang w:bidi="en-US"/>
        </w:rPr>
      </w:pPr>
    </w:p>
    <w:p w14:paraId="7DCC1094" w14:textId="77777777" w:rsidR="0050110B" w:rsidRPr="007F5874" w:rsidRDefault="0050110B" w:rsidP="00FE1EF5">
      <w:pPr>
        <w:spacing w:line="360" w:lineRule="auto"/>
        <w:rPr>
          <w:rFonts w:cs="Times New Roman"/>
          <w:b/>
        </w:rPr>
      </w:pPr>
    </w:p>
    <w:p w14:paraId="18A509F6" w14:textId="77777777" w:rsidR="0050110B" w:rsidRPr="007F5874" w:rsidRDefault="0050110B" w:rsidP="00B1601F">
      <w:pPr>
        <w:pStyle w:val="Heading1"/>
      </w:pPr>
      <w:r w:rsidRPr="007F5874">
        <w:t>Levels of Evidence</w:t>
      </w:r>
    </w:p>
    <w:p w14:paraId="0E7BD027" w14:textId="6F94BE53" w:rsidR="0050110B" w:rsidRPr="007F5874" w:rsidRDefault="0050110B" w:rsidP="00FE1EF5">
      <w:pPr>
        <w:spacing w:line="360" w:lineRule="auto"/>
        <w:rPr>
          <w:rFonts w:cs="Times New Roman"/>
        </w:rPr>
      </w:pPr>
      <w:r w:rsidRPr="007F5874">
        <w:rPr>
          <w:rFonts w:cs="Times New Roman"/>
        </w:rPr>
        <w:t xml:space="preserve">The evidence summarized in Supplemental Table S5 is graded using a scaled modified slightly from Valdes et al. </w:t>
      </w:r>
      <w:r w:rsidRPr="007F5874">
        <w:rPr>
          <w:rFonts w:cs="Times New Roman"/>
        </w:rPr>
        <w:fldChar w:fldCharType="begin"/>
      </w:r>
      <w:r w:rsidR="008C3F27">
        <w:rPr>
          <w:rFonts w:cs="Times New Roman"/>
        </w:rPr>
        <w:instrText xml:space="preserve"> ADDIN EN.CITE &lt;EndNote&gt;&lt;Cite&gt;&lt;Author&gt;Valdes&lt;/Author&gt;&lt;Year&gt;2010&lt;/Year&gt;&lt;RecNum&gt;31&lt;/RecNum&gt;&lt;DisplayText&gt;(5)&lt;/DisplayText&gt;&lt;record&gt;&lt;rec-number&gt;31&lt;/rec-number&gt;&lt;foreign-keys&gt;&lt;key app="EN" db-id="vp0fe9zeppxzwrerdwrxser59st9sadt5vet" timestamp="1520448368"&gt;31&lt;/key&gt;&lt;/foreign-keys&gt;&lt;ref-type name="Electronic Article"&gt;43&lt;/ref-type&gt;&lt;contributors&gt;&lt;authors&gt;&lt;author&gt;Valdes, R., Payne, D.A. &amp;amp; Linder, M.W.&lt;/author&gt;&lt;/authors&gt;&lt;/contributors&gt;&lt;titles&gt;&lt;title&gt;Laboratory analysis and application of pharmacogenetics to clinical practice.&lt;/title&gt;&lt;secondary-title&gt;The National Academy of Clinical Biochemistry (NACB) - Laboratory Medicine Practice Guidelines&lt;/secondary-title&gt;&lt;/titles&gt;&lt;periodical&gt;&lt;full-title&gt;The National Academy of Clinical Biochemistry (NACB) - Laboratory Medicine Practice Guidelines&lt;/full-title&gt;&lt;/periodical&gt;&lt;dates&gt;&lt;year&gt;2010&lt;/year&gt;&lt;/dates&gt;&lt;urls&gt;&lt;/urls&gt;&lt;/record&gt;&lt;/Cite&gt;&lt;/EndNote&gt;</w:instrText>
      </w:r>
      <w:r w:rsidRPr="007F5874">
        <w:rPr>
          <w:rFonts w:cs="Times New Roman"/>
        </w:rPr>
        <w:fldChar w:fldCharType="separate"/>
      </w:r>
      <w:r w:rsidR="008C3F27">
        <w:rPr>
          <w:rFonts w:cs="Times New Roman"/>
          <w:noProof/>
        </w:rPr>
        <w:t>(5)</w:t>
      </w:r>
      <w:r w:rsidRPr="007F5874">
        <w:rPr>
          <w:rFonts w:cs="Times New Roman"/>
        </w:rPr>
        <w:fldChar w:fldCharType="end"/>
      </w:r>
    </w:p>
    <w:p w14:paraId="3EED1AF8" w14:textId="77777777" w:rsidR="0050110B" w:rsidRPr="007F5874" w:rsidRDefault="0050110B" w:rsidP="00FE1EF5">
      <w:pPr>
        <w:spacing w:line="360" w:lineRule="auto"/>
        <w:ind w:left="720"/>
        <w:rPr>
          <w:rFonts w:cs="Times New Roman"/>
        </w:rPr>
      </w:pPr>
      <w:r w:rsidRPr="007F5874">
        <w:rPr>
          <w:rFonts w:cs="Times New Roman"/>
        </w:rPr>
        <w:t>High: Evidence includes consistent results from well-designed, well-conducted studies.</w:t>
      </w:r>
    </w:p>
    <w:p w14:paraId="29307BC7" w14:textId="77777777" w:rsidR="0050110B" w:rsidRPr="007F5874" w:rsidRDefault="0050110B" w:rsidP="00FE1EF5">
      <w:pPr>
        <w:spacing w:line="360" w:lineRule="auto"/>
        <w:ind w:left="720"/>
        <w:rPr>
          <w:rFonts w:cs="Times New Roman"/>
        </w:rPr>
      </w:pPr>
      <w:r w:rsidRPr="007F5874">
        <w:rPr>
          <w:rFonts w:cs="Times New Roman"/>
        </w:rPr>
        <w:t>Moderate: Evidence is sufficient to determine effects, but the strength of the evidence is limited by the number, quality, or consistency of the individual studies; generalizability to routine practice; or indirect nature of the evidence.</w:t>
      </w:r>
    </w:p>
    <w:p w14:paraId="44095969" w14:textId="77777777" w:rsidR="0050110B" w:rsidRDefault="0050110B" w:rsidP="00FE1EF5">
      <w:pPr>
        <w:spacing w:line="360" w:lineRule="auto"/>
        <w:ind w:left="720"/>
        <w:rPr>
          <w:rFonts w:cs="Times New Roman"/>
        </w:rPr>
      </w:pPr>
      <w:r w:rsidRPr="007F5874">
        <w:rPr>
          <w:rFonts w:cs="Times New Roman"/>
        </w:rPr>
        <w:t>Weak: Evidence is insufficient to assess the effects on health outcomes because of limited number or power of studies, important flaws in their design or conduct, gaps in the chain of evidence, or lack of information</w:t>
      </w:r>
    </w:p>
    <w:p w14:paraId="04DC8ACB" w14:textId="77777777" w:rsidR="00AD632D" w:rsidRDefault="00AD632D" w:rsidP="00FE1EF5">
      <w:pPr>
        <w:spacing w:line="360" w:lineRule="auto"/>
        <w:ind w:left="720"/>
        <w:rPr>
          <w:rFonts w:cs="Times New Roman"/>
        </w:rPr>
      </w:pPr>
    </w:p>
    <w:p w14:paraId="4D1C7A77" w14:textId="43A3B72C" w:rsidR="00AD632D" w:rsidRDefault="00AD632D" w:rsidP="00FE1EF5">
      <w:pPr>
        <w:spacing w:line="360" w:lineRule="auto"/>
        <w:rPr>
          <w:rFonts w:cs="Times New Roman"/>
        </w:rPr>
      </w:pPr>
      <w:r>
        <w:rPr>
          <w:rFonts w:cs="Times New Roman"/>
        </w:rPr>
        <w:t>For this guideline, authors defined the above levels of evidence using the following criteria:</w:t>
      </w:r>
    </w:p>
    <w:p w14:paraId="67C4D2EC" w14:textId="619E196F" w:rsidR="00AD632D" w:rsidRPr="00AC1762" w:rsidRDefault="00AD632D" w:rsidP="00FE1EF5">
      <w:pPr>
        <w:spacing w:line="360" w:lineRule="auto"/>
        <w:rPr>
          <w:rFonts w:eastAsia="Times New Roman"/>
          <w:color w:val="000000" w:themeColor="text1"/>
        </w:rPr>
      </w:pPr>
      <w:r w:rsidRPr="00B45595">
        <w:rPr>
          <w:rFonts w:eastAsia="Times New Roman"/>
          <w:bCs/>
          <w:color w:val="000000" w:themeColor="text1"/>
          <w:u w:val="single"/>
        </w:rPr>
        <w:t>High</w:t>
      </w:r>
      <w:r w:rsidRPr="00B45595">
        <w:rPr>
          <w:rFonts w:eastAsia="Times New Roman"/>
          <w:bCs/>
          <w:color w:val="000000" w:themeColor="text1"/>
        </w:rPr>
        <w:t>: Includes evidence of positive IVCT or CHCT results.</w:t>
      </w:r>
      <w:r w:rsidRPr="00B45595">
        <w:rPr>
          <w:rFonts w:eastAsia="Times New Roman"/>
          <w:bCs/>
          <w:color w:val="000000" w:themeColor="text1"/>
        </w:rPr>
        <w:br/>
      </w:r>
      <w:r w:rsidRPr="00B45595">
        <w:rPr>
          <w:rStyle w:val="im"/>
          <w:rFonts w:eastAsia="Times New Roman"/>
          <w:bCs/>
          <w:color w:val="000000" w:themeColor="text1"/>
          <w:u w:val="single"/>
        </w:rPr>
        <w:t>Moderate</w:t>
      </w:r>
      <w:r w:rsidR="00E07DD2">
        <w:rPr>
          <w:rStyle w:val="im"/>
          <w:rFonts w:eastAsia="Times New Roman"/>
          <w:bCs/>
          <w:color w:val="000000" w:themeColor="text1"/>
        </w:rPr>
        <w:t xml:space="preserve">: </w:t>
      </w:r>
      <w:r w:rsidRPr="00B45595">
        <w:rPr>
          <w:rStyle w:val="im"/>
          <w:rFonts w:eastAsia="Times New Roman"/>
          <w:bCs/>
          <w:color w:val="000000" w:themeColor="text1"/>
        </w:rPr>
        <w:t>Includes evidence of an MH reaction BUT not the IVCT or CHCT. May include positive CICR results</w:t>
      </w:r>
      <w:r w:rsidR="00071ED8">
        <w:rPr>
          <w:rStyle w:val="im"/>
          <w:rFonts w:eastAsia="Times New Roman"/>
          <w:bCs/>
          <w:color w:val="000000" w:themeColor="text1"/>
        </w:rPr>
        <w:t>.</w:t>
      </w:r>
      <w:r w:rsidRPr="00B45595">
        <w:rPr>
          <w:rFonts w:eastAsia="Times New Roman"/>
          <w:bCs/>
          <w:color w:val="000000" w:themeColor="text1"/>
        </w:rPr>
        <w:br/>
      </w:r>
      <w:r w:rsidRPr="00B45595">
        <w:rPr>
          <w:rFonts w:eastAsia="Times New Roman"/>
          <w:bCs/>
          <w:color w:val="000000" w:themeColor="text1"/>
          <w:u w:val="single"/>
        </w:rPr>
        <w:t>Weak</w:t>
      </w:r>
      <w:r w:rsidRPr="00B45595">
        <w:rPr>
          <w:rFonts w:eastAsia="Times New Roman"/>
          <w:bCs/>
          <w:color w:val="000000" w:themeColor="text1"/>
        </w:rPr>
        <w:t>: Includes no evidence of positive contracture test results or MH reaction.</w:t>
      </w:r>
      <w:r w:rsidRPr="00AC1762">
        <w:rPr>
          <w:rStyle w:val="apple-converted-space"/>
          <w:rFonts w:eastAsia="Times New Roman"/>
          <w:bCs/>
          <w:color w:val="000000" w:themeColor="text1"/>
        </w:rPr>
        <w:t> </w:t>
      </w:r>
    </w:p>
    <w:p w14:paraId="065AE7B5" w14:textId="77777777" w:rsidR="00AD632D" w:rsidRPr="007F5874" w:rsidRDefault="00AD632D" w:rsidP="00FE1EF5">
      <w:pPr>
        <w:spacing w:line="360" w:lineRule="auto"/>
        <w:rPr>
          <w:rFonts w:cs="Times New Roman"/>
          <w:b/>
        </w:rPr>
      </w:pPr>
    </w:p>
    <w:p w14:paraId="35B7DC00" w14:textId="1105F4D0" w:rsidR="0050110B" w:rsidRPr="007F5874" w:rsidRDefault="0050110B" w:rsidP="00FE1EF5">
      <w:pPr>
        <w:spacing w:line="360" w:lineRule="auto"/>
        <w:rPr>
          <w:rFonts w:cs="Times New Roman"/>
          <w:b/>
          <w:lang w:bidi="en-US"/>
        </w:rPr>
      </w:pPr>
    </w:p>
    <w:p w14:paraId="697FB115" w14:textId="77777777" w:rsidR="0050110B" w:rsidRPr="007F5874" w:rsidRDefault="0050110B" w:rsidP="00B1601F">
      <w:pPr>
        <w:pStyle w:val="Heading1"/>
        <w:rPr>
          <w:lang w:bidi="en-US"/>
        </w:rPr>
      </w:pPr>
      <w:r w:rsidRPr="007F5874">
        <w:rPr>
          <w:lang w:bidi="en-US"/>
        </w:rPr>
        <w:t>Strength of Recommendations</w:t>
      </w:r>
    </w:p>
    <w:p w14:paraId="4C954B16" w14:textId="4AFD3337" w:rsidR="0050110B" w:rsidRPr="003B4447" w:rsidRDefault="0050110B" w:rsidP="00FE1EF5">
      <w:pPr>
        <w:spacing w:line="360" w:lineRule="auto"/>
        <w:rPr>
          <w:rFonts w:cs="Times New Roman"/>
          <w:color w:val="000000"/>
        </w:rPr>
      </w:pPr>
      <w:r w:rsidRPr="007F5874">
        <w:t xml:space="preserve">CPIC’s recommendations are based </w:t>
      </w:r>
      <w:r w:rsidR="00BF65F8">
        <w:t xml:space="preserve">on </w:t>
      </w:r>
      <w:r w:rsidRPr="007F5874">
        <w:t xml:space="preserve">weighing the evidence from a combination of preclinical functional and clinical data, as well as on some existing disease-specific </w:t>
      </w:r>
      <w:r w:rsidRPr="007F5874">
        <w:lastRenderedPageBreak/>
        <w:t xml:space="preserve">consensus guidelines </w:t>
      </w:r>
      <w:r w:rsidRPr="007F5874">
        <w:fldChar w:fldCharType="begin"/>
      </w:r>
      <w:r w:rsidR="008C3F27">
        <w:instrText xml:space="preserve"> ADDIN EN.CITE &lt;EndNote&gt;&lt;Cite&gt;&lt;Author&gt;Relling&lt;/Author&gt;&lt;Year&gt;2011&lt;/Year&gt;&lt;RecNum&gt;32&lt;/RecNum&gt;&lt;DisplayText&gt;(6)&lt;/DisplayText&gt;&lt;record&gt;&lt;rec-number&gt;32&lt;/rec-number&gt;&lt;foreign-keys&gt;&lt;key app="EN" db-id="vp0fe9zeppxzwrerdwrxser59st9sadt5vet" timestamp="1520448368"&gt;32&lt;/key&gt;&lt;/foreign-keys&gt;&lt;ref-type name="Journal Article"&gt;17&lt;/ref-type&gt;&lt;contributors&gt;&lt;authors&gt;&lt;author&gt;Relling, M. V.&lt;/author&gt;&lt;author&gt;Klein, T. E.&lt;/author&gt;&lt;/authors&gt;&lt;/contributors&gt;&lt;auth-address&gt;Department of Pharmaceutical Sciences, St Jude Children&amp;apos;s Research Hospital, Memphis, Tennessee, USA. mary.relling@stjude.org&lt;/auth-address&gt;&lt;titles&gt;&lt;title&gt;CPIC: Clinical Pharmacogenetics Implementation Consortium of the Pharmacogenomics Research Network&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464-7&lt;/pages&gt;&lt;volume&gt;89&lt;/volume&gt;&lt;number&gt;3&lt;/number&gt;&lt;edition&gt;2011/01/29&lt;/edition&gt;&lt;keywords&gt;&lt;keyword&gt;Evidence-Based Medicine&lt;/keyword&gt;&lt;keyword&gt;Genetic Testing/methods&lt;/keyword&gt;&lt;keyword&gt;Genotype&lt;/keyword&gt;&lt;keyword&gt;Humans&lt;/keyword&gt;&lt;keyword&gt;Pharmaceutical Preparations/*administration &amp;amp; dosage&lt;/keyword&gt;&lt;keyword&gt;*Pharmacogenetics&lt;/keyword&gt;&lt;keyword&gt;*Practice Guidelines as Topic&lt;/keyword&gt;&lt;/keywords&gt;&lt;dates&gt;&lt;year&gt;2011&lt;/year&gt;&lt;pub-dates&gt;&lt;date&gt;Mar&lt;/date&gt;&lt;/pub-dates&gt;&lt;/dates&gt;&lt;isbn&gt;1532-6535 (Electronic)&amp;#xD;0009-9236 (Linking)&lt;/isbn&gt;&lt;accession-num&gt;21270786&lt;/accession-num&gt;&lt;work-type&gt;Research Support, N.I.H., Extramural&amp;#xD;Research Support, Non-U.S. Gov&amp;apos;t&lt;/work-type&gt;&lt;urls&gt;&lt;related-urls&gt;&lt;url&gt;http://www.ncbi.nlm.nih.gov/pubmed/21270786&lt;/url&gt;&lt;/related-urls&gt;&lt;/urls&gt;&lt;custom2&gt;3098762&lt;/custom2&gt;&lt;electronic-resource-num&gt;10.1038/clpt.2010.279&lt;/electronic-resource-num&gt;&lt;language&gt;eng&lt;/language&gt;&lt;/record&gt;&lt;/Cite&gt;&lt;/EndNote&gt;</w:instrText>
      </w:r>
      <w:r w:rsidRPr="007F5874">
        <w:fldChar w:fldCharType="separate"/>
      </w:r>
      <w:r w:rsidR="008C3F27">
        <w:rPr>
          <w:noProof/>
        </w:rPr>
        <w:t>(6)</w:t>
      </w:r>
      <w:r w:rsidRPr="007F5874">
        <w:fldChar w:fldCharType="end"/>
      </w:r>
      <w:r w:rsidR="00FE1EF5">
        <w:t xml:space="preserve">. </w:t>
      </w:r>
      <w:r w:rsidRPr="003B4447">
        <w:rPr>
          <w:rFonts w:cs="Times New Roman"/>
        </w:rPr>
        <w:t xml:space="preserve">Overall, the therapeutic recommendations are simplified to allow rapid interpretation by clinicians. CPIC uses a slight modification of a transparent and simple system for just three categories for recommendations adopted from the rating scale for evidence-based recommendations on the use of </w:t>
      </w:r>
      <w:r>
        <w:rPr>
          <w:rFonts w:cs="Times New Roman"/>
        </w:rPr>
        <w:t>anti</w:t>
      </w:r>
      <w:r w:rsidRPr="003B4447">
        <w:rPr>
          <w:rFonts w:cs="Times New Roman"/>
        </w:rPr>
        <w:t xml:space="preserve">retroviral agents </w:t>
      </w:r>
      <w:r w:rsidRPr="003B4447">
        <w:rPr>
          <w:rFonts w:cs="Times New Roman"/>
        </w:rPr>
        <w:fldChar w:fldCharType="begin"/>
      </w:r>
      <w:r w:rsidR="008C3F27">
        <w:rPr>
          <w:rFonts w:cs="Times New Roman"/>
        </w:rPr>
        <w:instrText xml:space="preserve"> ADDIN EN.CITE &lt;EndNote&gt;&lt;Cite&gt;&lt;Author&gt;Adolescents&lt;/Author&gt;&lt;Year&gt;2011&lt;/Year&gt;&lt;RecNum&gt;33&lt;/RecNum&gt;&lt;DisplayText&gt;(7)&lt;/DisplayText&gt;&lt;record&gt;&lt;rec-number&gt;33&lt;/rec-number&gt;&lt;foreign-keys&gt;&lt;key app="EN" db-id="vp0fe9zeppxzwrerdwrxser59st9sadt5vet" timestamp="1520448368"&gt;33&lt;/key&gt;&lt;/foreign-keys&gt;&lt;ref-type name="Figure"&gt;37&lt;/ref-type&gt;&lt;contributors&gt;&lt;authors&gt;&lt;author&gt;Panel on Antiretroviral Guidelines for Adults and Adolescents&lt;/author&gt;&lt;/authors&gt;&lt;/contributors&gt;&lt;titles&gt;&lt;title&gt;Guidelines for the use of antiretroviral agents in HIV-1-infected adults and adolescents. Department of Health and Human Services.&lt;/title&gt;&lt;/titles&gt;&lt;pages&gt;1-166&lt;/pages&gt;&lt;keywords&gt;&lt;keyword&gt;Adolescent&lt;/keyword&gt;&lt;keyword&gt;Adult&lt;/keyword&gt;&lt;keyword&gt;Age Factors&lt;/keyword&gt;&lt;keyword&gt;Demography&lt;/keyword&gt;&lt;keyword&gt;Disease&lt;/keyword&gt;&lt;keyword&gt;HIV Infections&lt;/keyword&gt;&lt;keyword&gt;Health Planning Guidelines&lt;/keyword&gt;&lt;keyword&gt;Pharmaceutical Preparations&lt;/keyword&gt;&lt;keyword&gt;Population&lt;/keyword&gt;&lt;keyword&gt;Population Characteristics&lt;/keyword&gt;&lt;keyword&gt;Therapeutics&lt;/keyword&gt;&lt;keyword&gt;Virus Diseases&lt;/keyword&gt;&lt;/keywords&gt;&lt;dates&gt;&lt;year&gt;2011&lt;/year&gt;&lt;/dates&gt;&lt;accession-num&gt;12322315&lt;/accession-num&gt;&lt;label&gt;abacavir&lt;/label&gt;&lt;urls&gt;&lt;/urls&gt;&lt;/record&gt;&lt;/Cite&gt;&lt;/EndNote&gt;</w:instrText>
      </w:r>
      <w:r w:rsidRPr="003B4447">
        <w:rPr>
          <w:rFonts w:cs="Times New Roman"/>
        </w:rPr>
        <w:fldChar w:fldCharType="separate"/>
      </w:r>
      <w:r w:rsidR="008C3F27">
        <w:rPr>
          <w:rFonts w:cs="Times New Roman"/>
          <w:noProof/>
        </w:rPr>
        <w:t>(7)</w:t>
      </w:r>
      <w:r w:rsidRPr="003B4447">
        <w:rPr>
          <w:rFonts w:cs="Times New Roman"/>
        </w:rPr>
        <w:fldChar w:fldCharType="end"/>
      </w:r>
      <w:r w:rsidRPr="003B4447">
        <w:rPr>
          <w:rFonts w:cs="Times New Roman"/>
        </w:rPr>
        <w:t xml:space="preserve">: </w:t>
      </w:r>
    </w:p>
    <w:p w14:paraId="166E7BD6" w14:textId="77777777" w:rsidR="0050110B" w:rsidRPr="00435BF9" w:rsidRDefault="0050110B" w:rsidP="00FE1EF5">
      <w:pPr>
        <w:spacing w:line="360" w:lineRule="auto"/>
        <w:ind w:left="720"/>
        <w:rPr>
          <w:rFonts w:cs="Times New Roman"/>
          <w:b/>
          <w:color w:val="000000" w:themeColor="text1"/>
        </w:rPr>
      </w:pPr>
    </w:p>
    <w:p w14:paraId="27918959" w14:textId="77777777" w:rsidR="0050110B" w:rsidRPr="007F5874" w:rsidRDefault="0050110B" w:rsidP="00FE1EF5">
      <w:pPr>
        <w:spacing w:line="360" w:lineRule="auto"/>
        <w:rPr>
          <w:rFonts w:cs="Times New Roman"/>
          <w:color w:val="000000" w:themeColor="text1"/>
        </w:rPr>
      </w:pPr>
      <w:r w:rsidRPr="00435BF9">
        <w:rPr>
          <w:rFonts w:cs="Times New Roman"/>
          <w:b/>
          <w:color w:val="000000" w:themeColor="text1"/>
        </w:rPr>
        <w:t xml:space="preserve">Strong </w:t>
      </w:r>
      <w:r w:rsidRPr="00435BF9">
        <w:rPr>
          <w:rFonts w:cs="Times New Roman"/>
          <w:color w:val="000000" w:themeColor="text1"/>
        </w:rPr>
        <w:t>recommendation for the statement</w:t>
      </w:r>
      <w:r w:rsidRPr="00435BF9">
        <w:rPr>
          <w:rFonts w:cs="Times New Roman"/>
          <w:b/>
          <w:color w:val="000000" w:themeColor="text1"/>
        </w:rPr>
        <w:t>:</w:t>
      </w:r>
      <w:r>
        <w:rPr>
          <w:rFonts w:cs="Times New Roman"/>
          <w:color w:val="000000" w:themeColor="text1"/>
        </w:rPr>
        <w:t xml:space="preserve"> </w:t>
      </w:r>
      <w:r>
        <w:rPr>
          <w:rFonts w:cs="Times New Roman"/>
        </w:rPr>
        <w:t>“T</w:t>
      </w:r>
      <w:r w:rsidRPr="003B4447">
        <w:rPr>
          <w:rFonts w:cs="Times New Roman"/>
        </w:rPr>
        <w:t>he evidence is high quality and the desirable effects clearly o</w:t>
      </w:r>
      <w:r>
        <w:rPr>
          <w:rFonts w:cs="Times New Roman"/>
        </w:rPr>
        <w:t>utweigh the undesirable effects.”</w:t>
      </w:r>
    </w:p>
    <w:p w14:paraId="154EF58C" w14:textId="77777777" w:rsidR="0050110B" w:rsidRPr="007F5874" w:rsidRDefault="0050110B" w:rsidP="00FE1EF5">
      <w:pPr>
        <w:spacing w:line="360" w:lineRule="auto"/>
        <w:rPr>
          <w:rFonts w:cs="Times New Roman"/>
          <w:color w:val="000000" w:themeColor="text1"/>
        </w:rPr>
      </w:pPr>
      <w:r w:rsidRPr="00435BF9">
        <w:rPr>
          <w:rFonts w:cs="Times New Roman"/>
          <w:b/>
          <w:color w:val="000000" w:themeColor="text1"/>
        </w:rPr>
        <w:t xml:space="preserve">Moderate </w:t>
      </w:r>
      <w:r w:rsidRPr="00435BF9">
        <w:rPr>
          <w:rFonts w:cs="Times New Roman"/>
          <w:color w:val="000000" w:themeColor="text1"/>
        </w:rPr>
        <w:t>recommendation for the statement:</w:t>
      </w:r>
      <w:r>
        <w:rPr>
          <w:rFonts w:cs="Times New Roman"/>
          <w:color w:val="000000" w:themeColor="text1"/>
        </w:rPr>
        <w:t xml:space="preserve"> </w:t>
      </w:r>
      <w:r>
        <w:rPr>
          <w:rFonts w:cs="Times New Roman"/>
        </w:rPr>
        <w:t>“T</w:t>
      </w:r>
      <w:r w:rsidRPr="003B4447">
        <w:rPr>
          <w:rFonts w:cs="Times New Roman"/>
        </w:rPr>
        <w:t>here is a close or uncertain balance” as to whether the evidence is high quality and the desirable clearly outweigh the undesirable effects</w:t>
      </w:r>
      <w:r>
        <w:rPr>
          <w:rFonts w:cs="Times New Roman"/>
        </w:rPr>
        <w:t>.</w:t>
      </w:r>
    </w:p>
    <w:p w14:paraId="112ECA03" w14:textId="77777777" w:rsidR="0050110B" w:rsidRDefault="0050110B" w:rsidP="00FE1EF5">
      <w:pPr>
        <w:spacing w:line="360" w:lineRule="auto"/>
        <w:rPr>
          <w:rFonts w:cs="Times New Roman"/>
        </w:rPr>
      </w:pPr>
      <w:r w:rsidRPr="00435BF9">
        <w:rPr>
          <w:rFonts w:cs="Times New Roman"/>
          <w:b/>
          <w:color w:val="000000" w:themeColor="text1"/>
        </w:rPr>
        <w:t xml:space="preserve">Optional </w:t>
      </w:r>
      <w:r w:rsidRPr="00435BF9">
        <w:rPr>
          <w:rFonts w:cs="Times New Roman"/>
          <w:color w:val="000000" w:themeColor="text1"/>
        </w:rPr>
        <w:t>recommendation for the statement:</w:t>
      </w:r>
      <w:r>
        <w:rPr>
          <w:rFonts w:cs="Times New Roman"/>
          <w:color w:val="000000" w:themeColor="text1"/>
        </w:rPr>
        <w:t xml:space="preserve"> </w:t>
      </w:r>
      <w:r>
        <w:rPr>
          <w:rFonts w:cs="Times New Roman"/>
        </w:rPr>
        <w:t>T</w:t>
      </w:r>
      <w:r w:rsidRPr="003B4447">
        <w:rPr>
          <w:rFonts w:cs="Times New Roman"/>
        </w:rPr>
        <w:t xml:space="preserve">he desirable effects are closely balanced with undesirable </w:t>
      </w:r>
      <w:r w:rsidRPr="0089763D">
        <w:rPr>
          <w:rFonts w:cs="Times New Roman"/>
        </w:rPr>
        <w:t xml:space="preserve">effects, or the evidence is </w:t>
      </w:r>
      <w:r>
        <w:rPr>
          <w:rFonts w:cs="Times New Roman"/>
        </w:rPr>
        <w:t>weak or based on extrapolations. There</w:t>
      </w:r>
      <w:r w:rsidRPr="003B4447">
        <w:rPr>
          <w:rFonts w:cs="Times New Roman"/>
        </w:rPr>
        <w:t xml:space="preserve"> is room for differences in opinion as to the need for th</w:t>
      </w:r>
      <w:r>
        <w:rPr>
          <w:rFonts w:cs="Times New Roman"/>
        </w:rPr>
        <w:t>e recommended course of action.</w:t>
      </w:r>
    </w:p>
    <w:p w14:paraId="4B0899E0" w14:textId="77777777" w:rsidR="0050110B" w:rsidRPr="007F5874" w:rsidRDefault="0050110B" w:rsidP="00FE1EF5">
      <w:pPr>
        <w:spacing w:line="360" w:lineRule="auto"/>
        <w:rPr>
          <w:rFonts w:cs="Times New Roman"/>
          <w:color w:val="000000" w:themeColor="text1"/>
        </w:rPr>
      </w:pPr>
      <w:r w:rsidRPr="00435BF9">
        <w:rPr>
          <w:rFonts w:cs="Times New Roman"/>
          <w:b/>
        </w:rPr>
        <w:t>No recommendation</w:t>
      </w:r>
      <w:r>
        <w:rPr>
          <w:rFonts w:cs="Times New Roman"/>
        </w:rPr>
        <w:t>: T</w:t>
      </w:r>
      <w:r w:rsidRPr="0089763D">
        <w:rPr>
          <w:rFonts w:cs="Times New Roman"/>
        </w:rPr>
        <w:t>here is insufficient evidence, confidence, or agreement to provide a recommendation to guide clinical practice at this time</w:t>
      </w:r>
    </w:p>
    <w:p w14:paraId="2403F67A" w14:textId="77777777" w:rsidR="0050110B" w:rsidRDefault="0050110B" w:rsidP="00FE1EF5">
      <w:pPr>
        <w:spacing w:line="360" w:lineRule="auto"/>
      </w:pPr>
    </w:p>
    <w:p w14:paraId="47136077" w14:textId="77777777" w:rsidR="0050110B" w:rsidRPr="007F5874" w:rsidRDefault="0050110B" w:rsidP="00FE1EF5">
      <w:pPr>
        <w:spacing w:line="360" w:lineRule="auto"/>
        <w:rPr>
          <w:rFonts w:cs="Times New Roman"/>
          <w:b/>
          <w:lang w:bidi="en-US"/>
        </w:rPr>
      </w:pPr>
    </w:p>
    <w:p w14:paraId="4D688D45" w14:textId="559C2B5D" w:rsidR="0050110B" w:rsidRPr="00334998" w:rsidRDefault="0050110B" w:rsidP="00B1601F">
      <w:pPr>
        <w:pStyle w:val="Heading1"/>
      </w:pPr>
      <w:bookmarkStart w:id="0" w:name="_Toc380997314"/>
      <w:r w:rsidRPr="00334998">
        <w:t>Resources to Incorporate Pharmacogenetics into an E</w:t>
      </w:r>
      <w:r w:rsidR="00BD7115">
        <w:t xml:space="preserve">lectronic </w:t>
      </w:r>
      <w:r w:rsidRPr="00334998">
        <w:t>H</w:t>
      </w:r>
      <w:r w:rsidR="00BD7115">
        <w:t xml:space="preserve">ealth </w:t>
      </w:r>
      <w:r w:rsidRPr="00334998">
        <w:t>R</w:t>
      </w:r>
      <w:r w:rsidR="00BD7115">
        <w:t>ecord</w:t>
      </w:r>
      <w:r w:rsidRPr="00334998">
        <w:t xml:space="preserve"> with C</w:t>
      </w:r>
      <w:r w:rsidR="00BD7115">
        <w:t xml:space="preserve">linical </w:t>
      </w:r>
      <w:r w:rsidRPr="00334998">
        <w:t>D</w:t>
      </w:r>
      <w:r w:rsidR="00BD7115">
        <w:t xml:space="preserve">ecision </w:t>
      </w:r>
      <w:r w:rsidRPr="00334998">
        <w:t>S</w:t>
      </w:r>
      <w:bookmarkEnd w:id="0"/>
      <w:r w:rsidR="00BD7115">
        <w:t>upport</w:t>
      </w:r>
    </w:p>
    <w:p w14:paraId="3F007A51" w14:textId="77777777" w:rsidR="0050110B" w:rsidRDefault="0050110B" w:rsidP="00FE1EF5">
      <w:pPr>
        <w:spacing w:line="360" w:lineRule="auto"/>
        <w:rPr>
          <w:rFonts w:cs="Times New Roman"/>
          <w:b/>
          <w:lang w:bidi="en-US"/>
        </w:rPr>
      </w:pPr>
    </w:p>
    <w:p w14:paraId="7B02C613" w14:textId="079151E4" w:rsidR="00B1601F" w:rsidRDefault="00B1601F" w:rsidP="00B1601F">
      <w:pPr>
        <w:pStyle w:val="Default"/>
        <w:spacing w:line="360" w:lineRule="auto"/>
      </w:pPr>
      <w:r w:rsidRPr="001B0F99">
        <w:t>Clinical decision support (CDS) tools integrated within electronic health records (EHRs) can help guide clinical pharmacogenetics at the point of care</w:t>
      </w:r>
      <w:r w:rsidR="004E00FF">
        <w:t xml:space="preserve"> </w:t>
      </w:r>
      <w:r w:rsidR="004E00FF" w:rsidRPr="0056076D">
        <w:rPr>
          <w:rFonts w:eastAsia="Calibri"/>
        </w:rPr>
        <w:fldChar w:fldCharType="begin">
          <w:fldData xml:space="preserve">PEVuZE5vdGU+PENpdGU+PEF1dGhvcj5TaHVsZGluZXI8L0F1dGhvcj48WWVhcj4yMDEzPC9ZZWFy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</w:fldData>
        </w:fldChar>
      </w:r>
      <w:r w:rsidR="008C3F27">
        <w:rPr>
          <w:rFonts w:eastAsia="Calibri"/>
        </w:rPr>
        <w:instrText xml:space="preserve"> ADDIN EN.CITE </w:instrText>
      </w:r>
      <w:r w:rsidR="008C3F27">
        <w:rPr>
          <w:rFonts w:eastAsia="Calibri"/>
        </w:rPr>
        <w:fldChar w:fldCharType="begin">
          <w:fldData xml:space="preserve">PEVuZE5vdGU+PENpdGU+PEF1dGhvcj5TaHVsZGluZXI8L0F1dGhvcj48WWVhcj4yMDEzPC9ZZWFy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</w:fldData>
        </w:fldChar>
      </w:r>
      <w:r w:rsidR="008C3F27">
        <w:rPr>
          <w:rFonts w:eastAsia="Calibri"/>
        </w:rPr>
        <w:instrText xml:space="preserve"> ADDIN EN.CITE.DATA </w:instrText>
      </w:r>
      <w:r w:rsidR="008C3F27">
        <w:rPr>
          <w:rFonts w:eastAsia="Calibri"/>
        </w:rPr>
      </w:r>
      <w:r w:rsidR="008C3F27">
        <w:rPr>
          <w:rFonts w:eastAsia="Calibri"/>
        </w:rPr>
        <w:fldChar w:fldCharType="end"/>
      </w:r>
      <w:r w:rsidR="004E00FF" w:rsidRPr="0056076D">
        <w:rPr>
          <w:rFonts w:eastAsia="Calibri"/>
        </w:rPr>
      </w:r>
      <w:r w:rsidR="004E00FF" w:rsidRPr="0056076D">
        <w:rPr>
          <w:rFonts w:eastAsia="Calibri"/>
        </w:rPr>
        <w:fldChar w:fldCharType="separate"/>
      </w:r>
      <w:r w:rsidR="008C3F27">
        <w:rPr>
          <w:rFonts w:eastAsia="Calibri"/>
          <w:noProof/>
        </w:rPr>
        <w:t>(8-12)</w:t>
      </w:r>
      <w:r w:rsidR="004E00FF" w:rsidRPr="0056076D">
        <w:rPr>
          <w:rFonts w:eastAsia="Calibri"/>
        </w:rPr>
        <w:fldChar w:fldCharType="end"/>
      </w:r>
      <w:r w:rsidRPr="001B0F99">
        <w:t xml:space="preserve">. See </w:t>
      </w:r>
      <w:r w:rsidRPr="001B0F99">
        <w:rPr>
          <w:highlight w:val="yellow"/>
        </w:rPr>
        <w:t>https://cpicpgx.org/guidelines/guideline-</w:t>
      </w:r>
      <w:r>
        <w:rPr>
          <w:highlight w:val="yellow"/>
        </w:rPr>
        <w:t>RYR1</w:t>
      </w:r>
      <w:r w:rsidRPr="001B0F99">
        <w:rPr>
          <w:highlight w:val="yellow"/>
        </w:rPr>
        <w:t>/</w:t>
      </w:r>
      <w:r w:rsidRPr="001B0F99">
        <w:t xml:space="preserve"> for resources to support the adoption of CPIC guidelines within an EHR. Based on the capabilities of various EHRs and local preferences, we recognize that approaches may vary across organizations. Our intent is to synthesize foundational knowledge that provides a common starting point for incorporating the use of </w:t>
      </w:r>
      <w:r w:rsidRPr="001B0F99">
        <w:rPr>
          <w:i/>
          <w:iCs/>
        </w:rPr>
        <w:t xml:space="preserve">RYR1 </w:t>
      </w:r>
      <w:r w:rsidRPr="001B0F99">
        <w:rPr>
          <w:iCs/>
        </w:rPr>
        <w:t xml:space="preserve">and/or </w:t>
      </w:r>
      <w:r w:rsidRPr="001B0F99">
        <w:rPr>
          <w:i/>
          <w:iCs/>
        </w:rPr>
        <w:t>CACNA</w:t>
      </w:r>
      <w:r w:rsidR="00F954E8">
        <w:rPr>
          <w:i/>
          <w:iCs/>
        </w:rPr>
        <w:t>S</w:t>
      </w:r>
      <w:r w:rsidRPr="001B0F99">
        <w:rPr>
          <w:i/>
          <w:iCs/>
        </w:rPr>
        <w:t xml:space="preserve">1 </w:t>
      </w:r>
      <w:r w:rsidRPr="001B0F99">
        <w:t xml:space="preserve">genotype results to guide anesthesia dosing. </w:t>
      </w:r>
    </w:p>
    <w:p w14:paraId="04B6C373" w14:textId="77777777" w:rsidR="00B1601F" w:rsidRPr="001B0F99" w:rsidRDefault="00B1601F" w:rsidP="00B1601F">
      <w:pPr>
        <w:pStyle w:val="Default"/>
        <w:spacing w:line="360" w:lineRule="auto"/>
      </w:pPr>
    </w:p>
    <w:p w14:paraId="13EF39E9" w14:textId="4181EB89" w:rsidR="004E00FF" w:rsidRDefault="00B1601F" w:rsidP="00B1601F">
      <w:pPr>
        <w:pStyle w:val="Default"/>
        <w:spacing w:line="360" w:lineRule="auto"/>
        <w:rPr>
          <w:color w:val="auto"/>
        </w:rPr>
      </w:pPr>
      <w:r w:rsidRPr="001B0F99">
        <w:t xml:space="preserve">Effectively incorporating pharmacogenetic information into an EHR to optimize drug therapy should have some key attributes. Pharmacogenetic results, an interpreted phenotype, and a concise interpretation or summary of the result must be documented in the EHR </w:t>
      </w:r>
      <w:r w:rsidRPr="0056076D">
        <w:rPr>
          <w:rFonts w:eastAsia="Calibri"/>
        </w:rPr>
        <w:fldChar w:fldCharType="begin">
          <w:fldData xml:space="preserve">PEVuZE5vdGU+PENpdGU+PEF1dGhvcj5IaWNrczwvQXV0aG9yPjxZZWFyPjIwMTI8L1llYXI+PFJl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</w:fldData>
        </w:fldChar>
      </w:r>
      <w:r w:rsidR="008C3F27">
        <w:rPr>
          <w:rFonts w:eastAsia="Calibri"/>
        </w:rPr>
        <w:instrText xml:space="preserve"> ADDIN EN.CITE </w:instrText>
      </w:r>
      <w:r w:rsidR="008C3F27">
        <w:rPr>
          <w:rFonts w:eastAsia="Calibri"/>
        </w:rPr>
        <w:fldChar w:fldCharType="begin">
          <w:fldData xml:space="preserve">PEVuZE5vdGU+PENpdGU+PEF1dGhvcj5IaWNrczwvQXV0aG9yPjxZZWFyPjIwMTI8L1llYXI+PFJl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</w:fldData>
        </w:fldChar>
      </w:r>
      <w:r w:rsidR="008C3F27">
        <w:rPr>
          <w:rFonts w:eastAsia="Calibri"/>
        </w:rPr>
        <w:instrText xml:space="preserve"> ADDIN EN.CITE.DATA </w:instrText>
      </w:r>
      <w:r w:rsidR="008C3F27">
        <w:rPr>
          <w:rFonts w:eastAsia="Calibri"/>
        </w:rPr>
      </w:r>
      <w:r w:rsidR="008C3F27">
        <w:rPr>
          <w:rFonts w:eastAsia="Calibri"/>
        </w:rPr>
        <w:fldChar w:fldCharType="end"/>
      </w:r>
      <w:r w:rsidRPr="0056076D">
        <w:rPr>
          <w:rFonts w:eastAsia="Calibri"/>
        </w:rPr>
      </w:r>
      <w:r w:rsidRPr="0056076D">
        <w:rPr>
          <w:rFonts w:eastAsia="Calibri"/>
        </w:rPr>
        <w:fldChar w:fldCharType="separate"/>
      </w:r>
      <w:r w:rsidR="008C3F27">
        <w:rPr>
          <w:rFonts w:eastAsia="Calibri"/>
          <w:noProof/>
        </w:rPr>
        <w:t>(13, 14)</w:t>
      </w:r>
      <w:r w:rsidRPr="0056076D">
        <w:rPr>
          <w:rFonts w:eastAsia="Calibri"/>
        </w:rPr>
        <w:fldChar w:fldCharType="end"/>
      </w:r>
      <w:r w:rsidRPr="001B0F99">
        <w:t>. To incorporate a phenotype in the EHR in a standardized manner, genotype test results provided by the laboratory must be consistently translated into an interpreted phenotype (</w:t>
      </w:r>
      <w:r w:rsidRPr="001B0F99">
        <w:rPr>
          <w:b/>
          <w:bCs/>
        </w:rPr>
        <w:t>Table 1, main manuscript</w:t>
      </w:r>
      <w:r w:rsidRPr="001B0F99">
        <w:t xml:space="preserve">). Because clinicians must be able to easily find the information, the interpreted phenotype may be documented as a problem list entry or in a patient summary section; these phenotypes are best stored in the EHR at the “person level” rather than at the date-centric </w:t>
      </w:r>
      <w:r w:rsidRPr="001B0F99">
        <w:rPr>
          <w:color w:val="auto"/>
        </w:rPr>
        <w:t>“encounter level”. Additionally, results should be entered as standardized and discrete terms to facilitate using them to provide point-of-care CDS</w:t>
      </w:r>
      <w:r w:rsidR="004E00FF">
        <w:rPr>
          <w:color w:val="auto"/>
        </w:rPr>
        <w:t xml:space="preserve"> </w:t>
      </w:r>
      <w:r w:rsidR="004E00FF" w:rsidRPr="0056076D">
        <w:rPr>
          <w:rFonts w:eastAsia="Calibri"/>
        </w:rPr>
        <w:fldChar w:fldCharType="begin">
          <w:fldData xml:space="preserve">PEVuZE5vdGU+PENpdGU+PEF1dGhvcj5CZWxsPC9BdXRob3I+PFllYXI+MjAxMzwvWWVhcj48UmVj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</w:fldData>
        </w:fldChar>
      </w:r>
      <w:r w:rsidR="008C3F27">
        <w:rPr>
          <w:rFonts w:eastAsia="Calibri"/>
        </w:rPr>
        <w:instrText xml:space="preserve"> ADDIN EN.CITE </w:instrText>
      </w:r>
      <w:r w:rsidR="008C3F27">
        <w:rPr>
          <w:rFonts w:eastAsia="Calibri"/>
        </w:rPr>
        <w:fldChar w:fldCharType="begin">
          <w:fldData xml:space="preserve">PEVuZE5vdGU+PENpdGU+PEF1dGhvcj5CZWxsPC9BdXRob3I+PFllYXI+MjAxMzwvWWVhcj48UmVj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</w:fldData>
        </w:fldChar>
      </w:r>
      <w:r w:rsidR="008C3F27">
        <w:rPr>
          <w:rFonts w:eastAsia="Calibri"/>
        </w:rPr>
        <w:instrText xml:space="preserve"> ADDIN EN.CITE.DATA </w:instrText>
      </w:r>
      <w:r w:rsidR="008C3F27">
        <w:rPr>
          <w:rFonts w:eastAsia="Calibri"/>
        </w:rPr>
      </w:r>
      <w:r w:rsidR="008C3F27">
        <w:rPr>
          <w:rFonts w:eastAsia="Calibri"/>
        </w:rPr>
        <w:fldChar w:fldCharType="end"/>
      </w:r>
      <w:r w:rsidR="004E00FF" w:rsidRPr="0056076D">
        <w:rPr>
          <w:rFonts w:eastAsia="Calibri"/>
        </w:rPr>
      </w:r>
      <w:r w:rsidR="004E00FF" w:rsidRPr="0056076D">
        <w:rPr>
          <w:rFonts w:eastAsia="Calibri"/>
        </w:rPr>
        <w:fldChar w:fldCharType="separate"/>
      </w:r>
      <w:r w:rsidR="008C3F27">
        <w:rPr>
          <w:rFonts w:eastAsia="Calibri"/>
          <w:noProof/>
        </w:rPr>
        <w:t>(8, 15)</w:t>
      </w:r>
      <w:r w:rsidR="004E00FF" w:rsidRPr="0056076D">
        <w:rPr>
          <w:rFonts w:eastAsia="Calibri"/>
        </w:rPr>
        <w:fldChar w:fldCharType="end"/>
      </w:r>
      <w:r w:rsidRPr="001B0F99">
        <w:rPr>
          <w:color w:val="auto"/>
        </w:rPr>
        <w:t xml:space="preserve">. </w:t>
      </w:r>
    </w:p>
    <w:p w14:paraId="5BE22E15" w14:textId="77777777" w:rsidR="004E00FF" w:rsidRDefault="004E00FF" w:rsidP="00B1601F">
      <w:pPr>
        <w:pStyle w:val="Default"/>
        <w:spacing w:line="360" w:lineRule="auto"/>
        <w:rPr>
          <w:color w:val="auto"/>
        </w:rPr>
      </w:pPr>
    </w:p>
    <w:p w14:paraId="3475D0FF" w14:textId="62337D3D" w:rsidR="00B1601F" w:rsidRPr="001B0F99" w:rsidRDefault="00B1601F" w:rsidP="00B1601F">
      <w:pPr>
        <w:pStyle w:val="Default"/>
        <w:spacing w:line="360" w:lineRule="auto"/>
        <w:rPr>
          <w:color w:val="auto"/>
        </w:rPr>
      </w:pPr>
      <w:r w:rsidRPr="001B0F99">
        <w:rPr>
          <w:color w:val="auto"/>
        </w:rPr>
        <w:t xml:space="preserve">Because pharmacogenetic results have lifetime implications and clinical significance, results should be placed into a section of the EHR that is accessible independent of the test result date to allow clinicians to quickly find the result at any time after it is initially placed in the EHR. To facilitate this process, CPIC is providing gene-specific information figures and tables that include full </w:t>
      </w:r>
      <w:r>
        <w:rPr>
          <w:color w:val="auto"/>
        </w:rPr>
        <w:t>gen</w:t>
      </w:r>
      <w:r w:rsidRPr="001B0F99">
        <w:rPr>
          <w:color w:val="auto"/>
        </w:rPr>
        <w:t xml:space="preserve">otype to phenotype tables, diagram(s) that illustrate how </w:t>
      </w:r>
      <w:r w:rsidRPr="001B0F99">
        <w:rPr>
          <w:i/>
          <w:iCs/>
          <w:color w:val="auto"/>
        </w:rPr>
        <w:t xml:space="preserve">RYR1 </w:t>
      </w:r>
      <w:r w:rsidRPr="001B0F99">
        <w:rPr>
          <w:color w:val="auto"/>
        </w:rPr>
        <w:t xml:space="preserve">and/or </w:t>
      </w:r>
      <w:r w:rsidRPr="001B0F99">
        <w:rPr>
          <w:i/>
          <w:iCs/>
          <w:color w:val="auto"/>
        </w:rPr>
        <w:t xml:space="preserve">CACNA1S </w:t>
      </w:r>
      <w:r w:rsidRPr="001B0F99">
        <w:rPr>
          <w:color w:val="auto"/>
        </w:rPr>
        <w:t xml:space="preserve">pharmacogenetic test results could be entered into an EHR, example EHR consultation/genetic test interpretation language and widely used nomenclature systems for genes relevant to the CPIC guideline (see </w:t>
      </w:r>
      <w:r w:rsidRPr="004E00FF">
        <w:rPr>
          <w:b/>
          <w:bCs/>
          <w:color w:val="auto"/>
        </w:rPr>
        <w:t>https://www.pharmgkb.org/page/RYR1RefMaterials</w:t>
      </w:r>
      <w:r w:rsidR="004E00FF">
        <w:rPr>
          <w:b/>
          <w:bCs/>
          <w:color w:val="auto"/>
        </w:rPr>
        <w:t>)</w:t>
      </w:r>
      <w:r w:rsidR="008C3F27">
        <w:rPr>
          <w:b/>
          <w:bCs/>
          <w:color w:val="auto"/>
        </w:rPr>
        <w:fldChar w:fldCharType="begin"/>
      </w:r>
      <w:r w:rsidR="008C3F27">
        <w:rPr>
          <w:b/>
          <w:bCs/>
          <w:color w:val="auto"/>
        </w:rPr>
        <w:instrText xml:space="preserve"> ADDIN EN.CITE &lt;EndNote&gt;&lt;Cite ExcludeYear="1"&gt;&lt;Author&gt;CPIC&lt;/Author&gt;&lt;RecNum&gt;164&lt;/RecNum&gt;&lt;DisplayText&gt;(2)&lt;/DisplayText&gt;&lt;record&gt;&lt;rec-number&gt;164&lt;/rec-number&gt;&lt;foreign-keys&gt;&lt;key app="EN" db-id="vp0fe9zeppxzwrerdwrxser59st9sadt5vet" timestamp="1520454167"&gt;164&lt;/key&gt;&lt;/foreign-keys&gt;&lt;ref-type name="Web Page"&gt;12&lt;/ref-type&gt;&lt;contributors&gt;&lt;authors&gt;&lt;author&gt;CPIC&lt;/author&gt;&lt;/authors&gt;&lt;/contributors&gt;&lt;titles&gt;&lt;/titles&gt;&lt;dates&gt;&lt;/dates&gt;&lt;urls&gt;&lt;related-urls&gt;&lt;url&gt;https://cpicpgx.org/guidelines/cpic-guidelines-for-ryr1-and-cacna1s&lt;/url&gt;&lt;/related-urls&gt;&lt;/urls&gt;&lt;/record&gt;&lt;/Cite&gt;&lt;/EndNote&gt;</w:instrText>
      </w:r>
      <w:r w:rsidR="008C3F27">
        <w:rPr>
          <w:b/>
          <w:bCs/>
          <w:color w:val="auto"/>
        </w:rPr>
        <w:fldChar w:fldCharType="separate"/>
      </w:r>
      <w:r w:rsidR="008C3F27">
        <w:rPr>
          <w:b/>
          <w:bCs/>
          <w:noProof/>
          <w:color w:val="auto"/>
        </w:rPr>
        <w:t>(2)</w:t>
      </w:r>
      <w:r w:rsidR="008C3F27">
        <w:rPr>
          <w:b/>
          <w:bCs/>
          <w:color w:val="auto"/>
        </w:rPr>
        <w:fldChar w:fldCharType="end"/>
      </w:r>
      <w:r w:rsidRPr="004E00FF">
        <w:rPr>
          <w:color w:val="auto"/>
        </w:rPr>
        <w:t>.</w:t>
      </w:r>
      <w:r w:rsidRPr="001B0F99">
        <w:rPr>
          <w:color w:val="auto"/>
        </w:rPr>
        <w:t xml:space="preserve"> </w:t>
      </w:r>
    </w:p>
    <w:p w14:paraId="26DF977C" w14:textId="77777777" w:rsidR="00B1601F" w:rsidRPr="001B0F99" w:rsidRDefault="00B1601F" w:rsidP="00B1601F">
      <w:pPr>
        <w:spacing w:line="360" w:lineRule="auto"/>
        <w:rPr>
          <w:rFonts w:cs="Times New Roman"/>
          <w:b/>
        </w:rPr>
      </w:pPr>
    </w:p>
    <w:p w14:paraId="6AC34982" w14:textId="77777777" w:rsidR="00B1601F" w:rsidRPr="00223865" w:rsidRDefault="00B1601F" w:rsidP="00B1601F">
      <w:pPr>
        <w:spacing w:line="360" w:lineRule="auto"/>
        <w:rPr>
          <w:rFonts w:cs="Times New Roman"/>
          <w:b/>
        </w:rPr>
      </w:pPr>
      <w:r w:rsidRPr="00223865">
        <w:rPr>
          <w:rFonts w:cs="Times New Roman"/>
          <w:b/>
        </w:rPr>
        <w:t>Passive Clinical Decision Support</w:t>
      </w:r>
    </w:p>
    <w:p w14:paraId="60E7FBC8" w14:textId="19AA8DB4" w:rsidR="00B1601F" w:rsidRPr="001B0F99" w:rsidRDefault="00B1601F" w:rsidP="00B1601F">
      <w:pPr>
        <w:spacing w:line="360" w:lineRule="auto"/>
        <w:rPr>
          <w:rFonts w:cs="Times New Roman"/>
        </w:rPr>
      </w:pPr>
      <w:r w:rsidRPr="001B0F99">
        <w:rPr>
          <w:rFonts w:cs="Times New Roman"/>
        </w:rPr>
        <w:t xml:space="preserve">Given genomic information relating to </w:t>
      </w:r>
      <w:r w:rsidRPr="004E00FF">
        <w:rPr>
          <w:rFonts w:cs="Times New Roman"/>
          <w:i/>
        </w:rPr>
        <w:t>RYR1</w:t>
      </w:r>
      <w:r w:rsidRPr="001B0F99">
        <w:rPr>
          <w:rFonts w:cs="Times New Roman"/>
        </w:rPr>
        <w:t xml:space="preserve"> and </w:t>
      </w:r>
      <w:r w:rsidRPr="004E00FF">
        <w:rPr>
          <w:rFonts w:cs="Times New Roman"/>
          <w:i/>
        </w:rPr>
        <w:t>CACNA1S</w:t>
      </w:r>
      <w:r w:rsidRPr="001B0F99">
        <w:rPr>
          <w:rFonts w:cs="Times New Roman"/>
        </w:rPr>
        <w:t xml:space="preserve"> has high value outside of traditional pharmacy ordering pathways, traditional CDS approaches have limited utility </w:t>
      </w:r>
      <w:r w:rsidRPr="00E07DD2">
        <w:rPr>
          <w:rFonts w:cs="Times New Roman"/>
        </w:rPr>
        <w:t>in integrating this genetic information into clinical care.</w:t>
      </w:r>
    </w:p>
    <w:p w14:paraId="3EB315A7" w14:textId="77777777" w:rsidR="00B1601F" w:rsidRPr="001B0F99" w:rsidRDefault="00B1601F" w:rsidP="00B1601F">
      <w:pPr>
        <w:pStyle w:val="Default"/>
        <w:spacing w:line="360" w:lineRule="auto"/>
        <w:rPr>
          <w:color w:val="auto"/>
        </w:rPr>
      </w:pPr>
    </w:p>
    <w:p w14:paraId="77527404" w14:textId="77777777" w:rsidR="00B1601F" w:rsidRPr="001B0F99" w:rsidRDefault="00B1601F" w:rsidP="00B1601F">
      <w:pPr>
        <w:spacing w:line="360" w:lineRule="auto"/>
        <w:rPr>
          <w:rFonts w:cs="Times New Roman"/>
        </w:rPr>
      </w:pPr>
      <w:r w:rsidRPr="001B0F99">
        <w:rPr>
          <w:rFonts w:cs="Times New Roman"/>
        </w:rPr>
        <w:t>Point-of-care CDS should be designed to effectively notify clinicians of prescribing implications at any time after the test result is entered into the EHR. CPIC is also providing gene-drug specific tables that provide guidance to achieve these objectives with diagrams that illustrate how point-of-care CDS should be entered into the EHR, example pre- and post-test alert language, and widely used nomenclature systems for drugs relevant to the CPIC guideline (</w:t>
      </w:r>
      <w:r w:rsidRPr="001B0F99">
        <w:rPr>
          <w:rFonts w:cs="Times New Roman"/>
          <w:b/>
          <w:bCs/>
          <w:highlight w:val="yellow"/>
        </w:rPr>
        <w:t>see https://cpicpgx.org/guidelines/guideline-for-</w:t>
      </w:r>
      <w:r>
        <w:rPr>
          <w:rFonts w:cs="Times New Roman"/>
          <w:b/>
          <w:bCs/>
          <w:highlight w:val="yellow"/>
        </w:rPr>
        <w:t>RYR1</w:t>
      </w:r>
      <w:r w:rsidRPr="001B0F99">
        <w:rPr>
          <w:rFonts w:cs="Times New Roman"/>
          <w:b/>
          <w:bCs/>
          <w:highlight w:val="yellow"/>
        </w:rPr>
        <w:t>/</w:t>
      </w:r>
      <w:r w:rsidRPr="001B0F99">
        <w:rPr>
          <w:rFonts w:cs="Times New Roman"/>
          <w:highlight w:val="yellow"/>
        </w:rPr>
        <w:t>).</w:t>
      </w:r>
    </w:p>
    <w:p w14:paraId="3139C12E" w14:textId="77777777" w:rsidR="00B1601F" w:rsidRDefault="00B1601F" w:rsidP="00B1601F">
      <w:pPr>
        <w:spacing w:line="360" w:lineRule="auto"/>
        <w:rPr>
          <w:rFonts w:cs="Times New Roman"/>
          <w:lang w:bidi="en-US"/>
        </w:rPr>
      </w:pPr>
    </w:p>
    <w:p w14:paraId="0FB4C1C7" w14:textId="77777777" w:rsidR="00B1601F" w:rsidRPr="008C773D" w:rsidRDefault="00B1601F" w:rsidP="00B1601F">
      <w:pPr>
        <w:spacing w:line="360" w:lineRule="auto"/>
        <w:rPr>
          <w:rFonts w:cs="Times New Roman"/>
          <w:b/>
          <w:lang w:bidi="en-US"/>
        </w:rPr>
      </w:pPr>
      <w:r w:rsidRPr="00223865">
        <w:rPr>
          <w:rFonts w:cs="Times New Roman"/>
          <w:b/>
          <w:lang w:bidi="en-US"/>
        </w:rPr>
        <w:t>Additional Implementation Resources</w:t>
      </w:r>
      <w:bookmarkStart w:id="1" w:name="_GoBack"/>
      <w:bookmarkEnd w:id="1"/>
    </w:p>
    <w:p w14:paraId="247AAE62" w14:textId="77777777" w:rsidR="00B1601F" w:rsidRPr="001B0F99" w:rsidRDefault="00B1601F" w:rsidP="00B1601F">
      <w:pPr>
        <w:pStyle w:val="Default"/>
        <w:spacing w:line="360" w:lineRule="auto"/>
        <w:rPr>
          <w:color w:val="auto"/>
        </w:rPr>
      </w:pPr>
    </w:p>
    <w:p w14:paraId="1180BD32" w14:textId="77777777" w:rsidR="00B1601F" w:rsidRPr="001B0F99" w:rsidRDefault="00B1601F" w:rsidP="00B1601F">
      <w:pPr>
        <w:spacing w:line="360" w:lineRule="auto"/>
        <w:rPr>
          <w:rFonts w:cs="Times New Roman"/>
          <w:b/>
        </w:rPr>
      </w:pPr>
      <w:r w:rsidRPr="001B0F99">
        <w:rPr>
          <w:rFonts w:cs="Times New Roman"/>
          <w:b/>
        </w:rPr>
        <w:t>Anesthesia Work Flows</w:t>
      </w:r>
    </w:p>
    <w:p w14:paraId="12E6E79B" w14:textId="51015DAC" w:rsidR="00B1601F" w:rsidRDefault="00B1601F" w:rsidP="00B1601F">
      <w:pPr>
        <w:spacing w:line="360" w:lineRule="auto"/>
        <w:rPr>
          <w:rFonts w:cs="Times New Roman"/>
        </w:rPr>
      </w:pPr>
      <w:r w:rsidRPr="001B0F99">
        <w:rPr>
          <w:rFonts w:cs="Times New Roman"/>
        </w:rPr>
        <w:t>Anesthesia providers are uniquely positioned among medical professionals to order, prepare, and administer medications without the intervention of a pharmacist. This is particula</w:t>
      </w:r>
      <w:r w:rsidR="004E00FF">
        <w:rPr>
          <w:rFonts w:cs="Times New Roman"/>
        </w:rPr>
        <w:t>rly true of inhaled anesthetics</w:t>
      </w:r>
      <w:r w:rsidRPr="001B0F99">
        <w:rPr>
          <w:rFonts w:cs="Times New Roman"/>
        </w:rPr>
        <w:t xml:space="preserve"> and complicates the implementation of this guideline. We acknowledge that pharmacy support for surgery varies by practice site. An in depth understanding of anesthesia work flows and documentation practices at an institutional level is essential to the impl</w:t>
      </w:r>
      <w:r w:rsidR="00E07DD2">
        <w:rPr>
          <w:rFonts w:cs="Times New Roman"/>
        </w:rPr>
        <w:t>ementation of this guideline.</w:t>
      </w:r>
    </w:p>
    <w:p w14:paraId="3F4FE0E1" w14:textId="77777777" w:rsidR="00B1601F" w:rsidRPr="00223865" w:rsidRDefault="00B1601F" w:rsidP="00B1601F">
      <w:pPr>
        <w:spacing w:line="360" w:lineRule="auto"/>
        <w:rPr>
          <w:rFonts w:cs="Times New Roman"/>
          <w:b/>
          <w:lang w:bidi="en-US"/>
        </w:rPr>
      </w:pPr>
    </w:p>
    <w:p w14:paraId="7672DAB9" w14:textId="77777777" w:rsidR="00B1601F" w:rsidRDefault="00B1601F" w:rsidP="00B1601F">
      <w:pPr>
        <w:spacing w:line="360" w:lineRule="auto"/>
        <w:rPr>
          <w:rFonts w:cs="Times New Roman"/>
          <w:b/>
          <w:lang w:bidi="en-US"/>
        </w:rPr>
      </w:pPr>
      <w:r w:rsidRPr="00223865">
        <w:rPr>
          <w:rFonts w:cs="Times New Roman"/>
          <w:b/>
          <w:lang w:bidi="en-US"/>
        </w:rPr>
        <w:t xml:space="preserve">Genetic Counselor Involvement </w:t>
      </w:r>
    </w:p>
    <w:p w14:paraId="71F6557F" w14:textId="284087DF" w:rsidR="00B1601F" w:rsidRPr="00E07DD2" w:rsidRDefault="00B1601F" w:rsidP="00B1601F">
      <w:pPr>
        <w:spacing w:line="360" w:lineRule="auto"/>
        <w:rPr>
          <w:rFonts w:cs="Times New Roman"/>
          <w:lang w:bidi="en-US"/>
        </w:rPr>
      </w:pPr>
      <w:r>
        <w:rPr>
          <w:rFonts w:cs="Times New Roman"/>
          <w:lang w:bidi="en-US"/>
        </w:rPr>
        <w:t>MHS i</w:t>
      </w:r>
      <w:r w:rsidR="00E07DD2">
        <w:rPr>
          <w:rFonts w:cs="Times New Roman"/>
          <w:lang w:bidi="en-US"/>
        </w:rPr>
        <w:t xml:space="preserve">s an autosomal dominant trait. </w:t>
      </w:r>
      <w:r>
        <w:rPr>
          <w:rFonts w:cs="Times New Roman"/>
          <w:lang w:bidi="en-US"/>
        </w:rPr>
        <w:t xml:space="preserve">As such, a positive result for a patient has far reaching familial ramifications beyond those conferred with general pharmacogenomic </w:t>
      </w:r>
      <w:r w:rsidR="00E07DD2">
        <w:rPr>
          <w:rFonts w:cs="Times New Roman"/>
          <w:lang w:bidi="en-US"/>
        </w:rPr>
        <w:t xml:space="preserve">findings. </w:t>
      </w:r>
      <w:r>
        <w:rPr>
          <w:rFonts w:cs="Times New Roman"/>
          <w:lang w:bidi="en-US"/>
        </w:rPr>
        <w:t xml:space="preserve">We recommend that patients identified to have </w:t>
      </w:r>
      <w:r w:rsidR="00E07DD2">
        <w:rPr>
          <w:rFonts w:cs="Times New Roman"/>
          <w:lang w:bidi="en-US"/>
        </w:rPr>
        <w:t>MHS</w:t>
      </w:r>
      <w:r>
        <w:rPr>
          <w:rFonts w:cs="Times New Roman"/>
          <w:lang w:bidi="en-US"/>
        </w:rPr>
        <w:t xml:space="preserve"> be re</w:t>
      </w:r>
      <w:r w:rsidRPr="00223865">
        <w:rPr>
          <w:rFonts w:cs="Times New Roman"/>
          <w:lang w:bidi="en-US"/>
        </w:rPr>
        <w:t>fer</w:t>
      </w:r>
      <w:r>
        <w:rPr>
          <w:rFonts w:cs="Times New Roman"/>
          <w:lang w:bidi="en-US"/>
        </w:rPr>
        <w:t>red</w:t>
      </w:r>
      <w:r w:rsidRPr="00223865">
        <w:rPr>
          <w:rFonts w:cs="Times New Roman"/>
          <w:lang w:bidi="en-US"/>
        </w:rPr>
        <w:t xml:space="preserve"> to</w:t>
      </w:r>
      <w:r>
        <w:rPr>
          <w:rFonts w:cs="Times New Roman"/>
          <w:lang w:bidi="en-US"/>
        </w:rPr>
        <w:t xml:space="preserve"> a</w:t>
      </w:r>
      <w:r w:rsidRPr="00223865">
        <w:rPr>
          <w:rFonts w:cs="Times New Roman"/>
          <w:lang w:bidi="en-US"/>
        </w:rPr>
        <w:t xml:space="preserve"> genetic counselor for explanation of results and to initiate testing</w:t>
      </w:r>
      <w:r w:rsidR="00E07DD2">
        <w:rPr>
          <w:rFonts w:cs="Times New Roman"/>
          <w:lang w:bidi="en-US"/>
        </w:rPr>
        <w:t xml:space="preserve"> of at-risk relatives</w:t>
      </w:r>
      <w:r>
        <w:rPr>
          <w:rFonts w:cs="Times New Roman"/>
          <w:lang w:bidi="en-US"/>
        </w:rPr>
        <w:t xml:space="preserve">. </w:t>
      </w:r>
    </w:p>
    <w:p w14:paraId="123AE585" w14:textId="77777777" w:rsidR="00B1601F" w:rsidRDefault="00B1601F" w:rsidP="00B1601F">
      <w:pPr>
        <w:spacing w:line="360" w:lineRule="auto"/>
        <w:rPr>
          <w:rFonts w:cs="Times New Roman"/>
          <w:b/>
          <w:lang w:bidi="en-US"/>
        </w:rPr>
      </w:pPr>
    </w:p>
    <w:p w14:paraId="7883E6DF" w14:textId="77777777" w:rsidR="00B1601F" w:rsidRDefault="00B1601F" w:rsidP="00B1601F">
      <w:pPr>
        <w:spacing w:line="360" w:lineRule="auto"/>
        <w:rPr>
          <w:rFonts w:cs="Times New Roman"/>
          <w:b/>
          <w:lang w:bidi="en-US"/>
        </w:rPr>
      </w:pPr>
      <w:r>
        <w:rPr>
          <w:rFonts w:cs="Times New Roman"/>
          <w:b/>
          <w:lang w:bidi="en-US"/>
        </w:rPr>
        <w:t>Additional Professional Resources</w:t>
      </w:r>
    </w:p>
    <w:p w14:paraId="773CE4C1" w14:textId="77777777" w:rsidR="00B1601F" w:rsidRDefault="00B1601F" w:rsidP="00B1601F">
      <w:pPr>
        <w:spacing w:line="360" w:lineRule="auto"/>
        <w:rPr>
          <w:rFonts w:cs="Times New Roman"/>
          <w:b/>
          <w:lang w:bidi="en-US"/>
        </w:rPr>
      </w:pPr>
    </w:p>
    <w:p w14:paraId="7620C81B" w14:textId="4586878C" w:rsidR="00B1601F" w:rsidRPr="00223865" w:rsidRDefault="00E07DD2" w:rsidP="00B1601F">
      <w:pPr>
        <w:spacing w:line="360" w:lineRule="auto"/>
        <w:rPr>
          <w:rFonts w:cs="Times New Roman"/>
          <w:lang w:bidi="en-US"/>
        </w:rPr>
        <w:sectPr w:rsidR="00B1601F" w:rsidRPr="00223865" w:rsidSect="0095275F">
          <w:pgSz w:w="12240" w:h="15840"/>
          <w:pgMar w:top="1440" w:right="1800" w:bottom="1440" w:left="1800" w:header="720" w:footer="720" w:gutter="0"/>
          <w:cols w:space="720"/>
          <w:docGrid w:linePitch="360"/>
        </w:sectPr>
      </w:pPr>
      <w:r>
        <w:rPr>
          <w:rFonts w:cs="Times New Roman"/>
          <w:lang w:bidi="en-US"/>
        </w:rPr>
        <w:t xml:space="preserve">The </w:t>
      </w:r>
      <w:r w:rsidR="00B1601F">
        <w:rPr>
          <w:rFonts w:cs="Times New Roman"/>
          <w:lang w:bidi="en-US"/>
        </w:rPr>
        <w:t>Malignant Hyperthermia Association of the United States (MHAUS) is a non-profit focused on increasing patient and provider knowledge of malignant hyperthermia</w:t>
      </w:r>
      <w:r>
        <w:rPr>
          <w:rFonts w:cs="Times New Roman"/>
          <w:lang w:bidi="en-US"/>
        </w:rPr>
        <w:t xml:space="preserve"> (www.mhaus.org).</w:t>
      </w:r>
      <w:r w:rsidR="00B1601F">
        <w:rPr>
          <w:rFonts w:cs="Times New Roman"/>
          <w:lang w:bidi="en-US"/>
        </w:rPr>
        <w:t xml:space="preserve"> Through their mission of promoting optimal care and scientific understanding of MHS and related disorders, they have developed healthcare professional facing resources to prepare facilities to manag</w:t>
      </w:r>
      <w:r w:rsidR="004E00FF">
        <w:rPr>
          <w:rFonts w:cs="Times New Roman"/>
          <w:lang w:bidi="en-US"/>
        </w:rPr>
        <w:t xml:space="preserve">e a MH crisis and have curated </w:t>
      </w:r>
      <w:r w:rsidR="00B1601F">
        <w:rPr>
          <w:rFonts w:cs="Times New Roman"/>
          <w:lang w:bidi="en-US"/>
        </w:rPr>
        <w:t>recommendations for the treatment of affected patients</w:t>
      </w:r>
      <w:r>
        <w:rPr>
          <w:rFonts w:cs="Times New Roman"/>
          <w:lang w:bidi="en-US"/>
        </w:rPr>
        <w:t>.</w:t>
      </w:r>
    </w:p>
    <w:p w14:paraId="606D2989" w14:textId="77777777" w:rsidR="00081855" w:rsidRDefault="00081855" w:rsidP="00081855">
      <w:pPr>
        <w:pStyle w:val="Heading1"/>
        <w:spacing w:line="360" w:lineRule="auto"/>
      </w:pPr>
      <w:bookmarkStart w:id="2" w:name="_Toc372790714"/>
      <w:r w:rsidRPr="0061569E">
        <w:t>Supplemental Table S</w:t>
      </w:r>
      <w:r>
        <w:t>1</w:t>
      </w:r>
      <w:r w:rsidRPr="0061569E">
        <w:t xml:space="preserve">. Evidence linking </w:t>
      </w:r>
      <w:r w:rsidRPr="00FE1EF5">
        <w:rPr>
          <w:i/>
        </w:rPr>
        <w:t>RYR1</w:t>
      </w:r>
      <w:r>
        <w:t xml:space="preserve"> genotype</w:t>
      </w:r>
      <w:r w:rsidRPr="0061569E">
        <w:t xml:space="preserve"> with </w:t>
      </w:r>
      <w:bookmarkEnd w:id="2"/>
      <w:r>
        <w:t>Malignant Hyperthermia</w:t>
      </w:r>
    </w:p>
    <w:tbl>
      <w:tblPr>
        <w:tblStyle w:val="TableGrid1"/>
        <w:tblW w:w="13050" w:type="dxa"/>
        <w:tblInd w:w="-95" w:type="dxa"/>
        <w:tblLook w:val="04A0" w:firstRow="1" w:lastRow="0" w:firstColumn="1" w:lastColumn="0" w:noHBand="0" w:noVBand="1"/>
      </w:tblPr>
      <w:tblGrid>
        <w:gridCol w:w="1603"/>
        <w:gridCol w:w="2920"/>
        <w:gridCol w:w="3577"/>
        <w:gridCol w:w="3510"/>
        <w:gridCol w:w="1440"/>
      </w:tblGrid>
      <w:tr w:rsidR="00FE1EF5" w:rsidRPr="008D5BC5" w14:paraId="2FC8ADB8" w14:textId="32512A7D" w:rsidTr="00FE1EF5">
        <w:tc>
          <w:tcPr>
            <w:tcW w:w="1603" w:type="dxa"/>
            <w:shd w:val="clear" w:color="auto" w:fill="auto"/>
          </w:tcPr>
          <w:p w14:paraId="571D288A" w14:textId="77777777" w:rsidR="00FE1EF5" w:rsidRPr="008D5BC5" w:rsidRDefault="00FE1EF5" w:rsidP="00C77F14">
            <w:pPr>
              <w:jc w:val="center"/>
              <w:rPr>
                <w:rFonts w:ascii="Times New Roman" w:hAnsi="Times New Roman" w:cs="Times New Roman"/>
                <w:b/>
              </w:rPr>
            </w:pPr>
            <w:r w:rsidRPr="008D5BC5">
              <w:rPr>
                <w:rFonts w:ascii="Times New Roman" w:hAnsi="Times New Roman" w:cs="Times New Roman"/>
                <w:b/>
              </w:rPr>
              <w:t>Type of Study</w:t>
            </w:r>
          </w:p>
          <w:p w14:paraId="14A91DB0" w14:textId="77777777" w:rsidR="00FE1EF5" w:rsidRPr="008D5BC5" w:rsidRDefault="00FE1EF5" w:rsidP="00C77F14">
            <w:pPr>
              <w:jc w:val="center"/>
              <w:rPr>
                <w:rFonts w:ascii="Times New Roman" w:hAnsi="Times New Roman" w:cs="Times New Roman"/>
                <w:b/>
              </w:rPr>
            </w:pPr>
            <w:r w:rsidRPr="008D5BC5">
              <w:rPr>
                <w:rFonts w:ascii="Times New Roman" w:hAnsi="Times New Roman" w:cs="Times New Roman"/>
                <w:b/>
              </w:rPr>
              <w:t>(</w:t>
            </w:r>
            <w:r w:rsidRPr="008D5BC5">
              <w:rPr>
                <w:rFonts w:ascii="Times New Roman" w:hAnsi="Times New Roman" w:cs="Times New Roman"/>
                <w:b/>
                <w:i/>
              </w:rPr>
              <w:t>in vitro</w:t>
            </w:r>
            <w:r w:rsidRPr="008D5BC5">
              <w:rPr>
                <w:rFonts w:ascii="Times New Roman" w:hAnsi="Times New Roman" w:cs="Times New Roman"/>
                <w:b/>
              </w:rPr>
              <w:t xml:space="preserve">, </w:t>
            </w:r>
            <w:r w:rsidRPr="008D5BC5">
              <w:rPr>
                <w:rFonts w:ascii="Times New Roman" w:hAnsi="Times New Roman" w:cs="Times New Roman"/>
                <w:b/>
                <w:i/>
              </w:rPr>
              <w:t>in vivo</w:t>
            </w:r>
            <w:r w:rsidRPr="008D5BC5">
              <w:rPr>
                <w:rFonts w:ascii="Times New Roman" w:hAnsi="Times New Roman" w:cs="Times New Roman"/>
                <w:b/>
              </w:rPr>
              <w:t>, preclinical, or clinical)</w:t>
            </w:r>
          </w:p>
        </w:tc>
        <w:tc>
          <w:tcPr>
            <w:tcW w:w="2920" w:type="dxa"/>
            <w:shd w:val="clear" w:color="auto" w:fill="auto"/>
          </w:tcPr>
          <w:p w14:paraId="36E49D77" w14:textId="77777777" w:rsidR="00FE1EF5" w:rsidRPr="008D5BC5" w:rsidRDefault="00FE1EF5" w:rsidP="00C77F14">
            <w:pPr>
              <w:jc w:val="center"/>
              <w:rPr>
                <w:rFonts w:ascii="Times New Roman" w:hAnsi="Times New Roman" w:cs="Times New Roman"/>
                <w:b/>
              </w:rPr>
            </w:pPr>
            <w:r w:rsidRPr="008D5BC5">
              <w:rPr>
                <w:rFonts w:ascii="Times New Roman" w:hAnsi="Times New Roman" w:cs="Times New Roman"/>
                <w:b/>
              </w:rPr>
              <w:t xml:space="preserve">Variant rsID </w:t>
            </w:r>
          </w:p>
          <w:p w14:paraId="7B799E5E" w14:textId="1FC49580" w:rsidR="00FE1EF5" w:rsidRPr="008D5BC5" w:rsidRDefault="00FE1EF5" w:rsidP="00C77F14">
            <w:pPr>
              <w:jc w:val="center"/>
              <w:rPr>
                <w:rFonts w:ascii="Times New Roman" w:hAnsi="Times New Roman" w:cs="Times New Roman"/>
                <w:b/>
              </w:rPr>
            </w:pPr>
            <w:r w:rsidRPr="008D5BC5">
              <w:rPr>
                <w:rFonts w:ascii="Times New Roman" w:eastAsia="Times New Roman" w:hAnsi="Times New Roman" w:cs="Times New Roman"/>
                <w:b/>
                <w:bCs/>
                <w:color w:val="000000"/>
              </w:rPr>
              <w:t>cDNA and Predicted Protein Change</w:t>
            </w:r>
            <w:r w:rsidRPr="008D5BC5">
              <w:rPr>
                <w:rFonts w:ascii="Times New Roman" w:eastAsia="Times New Roman" w:hAnsi="Times New Roman" w:cs="Times New Roman"/>
                <w:b/>
                <w:bCs/>
                <w:color w:val="000000"/>
              </w:rPr>
              <w:br/>
              <w:t>(</w:t>
            </w:r>
            <w:r w:rsidRPr="008D5BC5">
              <w:rPr>
                <w:rFonts w:ascii="Times New Roman" w:eastAsia="Times New Roman" w:hAnsi="Times New Roman" w:cs="Times New Roman"/>
                <w:b/>
                <w:bCs/>
                <w:i/>
                <w:color w:val="000000" w:themeColor="text1"/>
              </w:rPr>
              <w:t>RYR1</w:t>
            </w:r>
            <w:r w:rsidRPr="008D5BC5">
              <w:rPr>
                <w:rFonts w:ascii="Times New Roman" w:eastAsia="Times New Roman" w:hAnsi="Times New Roman" w:cs="Times New Roman"/>
                <w:b/>
                <w:bCs/>
                <w:color w:val="000000" w:themeColor="text1"/>
              </w:rPr>
              <w:t xml:space="preserve"> NM_000540.2; NP_000531.2, </w:t>
            </w:r>
            <w:r w:rsidRPr="008D5BC5">
              <w:rPr>
                <w:rFonts w:ascii="Times New Roman" w:eastAsia="Times New Roman" w:hAnsi="Times New Roman" w:cs="Times New Roman"/>
                <w:b/>
                <w:bCs/>
                <w:i/>
                <w:color w:val="000000" w:themeColor="text1"/>
              </w:rPr>
              <w:t>CACNA1S</w:t>
            </w:r>
            <w:r w:rsidRPr="008D5BC5">
              <w:rPr>
                <w:rFonts w:ascii="Times New Roman" w:eastAsia="Times New Roman" w:hAnsi="Times New Roman" w:cs="Times New Roman"/>
                <w:b/>
                <w:bCs/>
                <w:iCs/>
                <w:color w:val="000000" w:themeColor="text1"/>
              </w:rPr>
              <w:t xml:space="preserve"> NM_000069.2; NP_000060.2</w:t>
            </w:r>
            <w:r w:rsidRPr="008D5BC5">
              <w:rPr>
                <w:rFonts w:ascii="Times New Roman" w:eastAsia="Times New Roman" w:hAnsi="Times New Roman" w:cs="Times New Roman"/>
                <w:b/>
                <w:bCs/>
                <w:color w:val="000000"/>
              </w:rPr>
              <w:t>)</w:t>
            </w:r>
          </w:p>
        </w:tc>
        <w:tc>
          <w:tcPr>
            <w:tcW w:w="3577" w:type="dxa"/>
            <w:shd w:val="clear" w:color="auto" w:fill="auto"/>
          </w:tcPr>
          <w:p w14:paraId="03BD6893" w14:textId="77777777" w:rsidR="00FE1EF5" w:rsidRPr="008D5BC5" w:rsidRDefault="00FE1EF5" w:rsidP="00C77F14">
            <w:pPr>
              <w:jc w:val="center"/>
              <w:rPr>
                <w:rFonts w:ascii="Times New Roman" w:hAnsi="Times New Roman" w:cs="Times New Roman"/>
                <w:b/>
              </w:rPr>
            </w:pPr>
            <w:r w:rsidRPr="008D5BC5">
              <w:rPr>
                <w:rFonts w:ascii="Times New Roman" w:hAnsi="Times New Roman" w:cs="Times New Roman"/>
                <w:b/>
              </w:rPr>
              <w:t>Major Findings</w:t>
            </w:r>
          </w:p>
        </w:tc>
        <w:tc>
          <w:tcPr>
            <w:tcW w:w="3510" w:type="dxa"/>
            <w:shd w:val="clear" w:color="auto" w:fill="auto"/>
          </w:tcPr>
          <w:p w14:paraId="14617C96" w14:textId="77777777" w:rsidR="00FE1EF5" w:rsidRPr="008D5BC5" w:rsidRDefault="00FE1EF5" w:rsidP="00C77F14">
            <w:pPr>
              <w:jc w:val="center"/>
              <w:rPr>
                <w:rFonts w:ascii="Times New Roman" w:hAnsi="Times New Roman" w:cs="Times New Roman"/>
                <w:b/>
              </w:rPr>
            </w:pPr>
            <w:r w:rsidRPr="008D5BC5">
              <w:rPr>
                <w:rFonts w:ascii="Times New Roman" w:hAnsi="Times New Roman" w:cs="Times New Roman"/>
                <w:b/>
              </w:rPr>
              <w:t>References (PMID)</w:t>
            </w:r>
          </w:p>
        </w:tc>
        <w:tc>
          <w:tcPr>
            <w:tcW w:w="1440" w:type="dxa"/>
            <w:shd w:val="clear" w:color="auto" w:fill="auto"/>
          </w:tcPr>
          <w:p w14:paraId="7AF54E45" w14:textId="77777777" w:rsidR="00FE1EF5" w:rsidRPr="008D5BC5" w:rsidRDefault="00FE1EF5" w:rsidP="00C77F14">
            <w:pPr>
              <w:jc w:val="center"/>
              <w:rPr>
                <w:rFonts w:ascii="Times New Roman" w:hAnsi="Times New Roman" w:cs="Times New Roman"/>
                <w:b/>
              </w:rPr>
            </w:pPr>
            <w:r w:rsidRPr="008D5BC5">
              <w:rPr>
                <w:rFonts w:ascii="Times New Roman" w:hAnsi="Times New Roman" w:cs="Times New Roman"/>
                <w:b/>
              </w:rPr>
              <w:t>Level of Evidence</w:t>
            </w:r>
          </w:p>
        </w:tc>
      </w:tr>
      <w:tr w:rsidR="00FE1EF5" w:rsidRPr="008D5BC5" w14:paraId="42ABC0F9" w14:textId="657B712F" w:rsidTr="00FE1EF5">
        <w:trPr>
          <w:trHeight w:val="926"/>
        </w:trPr>
        <w:tc>
          <w:tcPr>
            <w:tcW w:w="1603" w:type="dxa"/>
            <w:shd w:val="clear" w:color="auto" w:fill="auto"/>
          </w:tcPr>
          <w:p w14:paraId="40BD410A"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Clinical</w:t>
            </w:r>
          </w:p>
        </w:tc>
        <w:tc>
          <w:tcPr>
            <w:tcW w:w="2920" w:type="dxa"/>
            <w:shd w:val="clear" w:color="auto" w:fill="auto"/>
          </w:tcPr>
          <w:p w14:paraId="3774E444"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rs193922747 </w:t>
            </w:r>
          </w:p>
          <w:p w14:paraId="1A65D10F" w14:textId="297ADC79"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c.103T&gt;C; p.(Cys35Arg)</w:t>
            </w:r>
          </w:p>
          <w:p w14:paraId="4F11E372" w14:textId="77777777" w:rsidR="00FE1EF5" w:rsidRPr="008D5BC5" w:rsidRDefault="00FE1EF5" w:rsidP="00C77F14">
            <w:pPr>
              <w:rPr>
                <w:rFonts w:ascii="Times New Roman" w:hAnsi="Times New Roman" w:cs="Times New Roman"/>
                <w:color w:val="000000"/>
              </w:rPr>
            </w:pPr>
          </w:p>
        </w:tc>
        <w:tc>
          <w:tcPr>
            <w:tcW w:w="3577" w:type="dxa"/>
            <w:shd w:val="clear" w:color="auto" w:fill="auto"/>
          </w:tcPr>
          <w:p w14:paraId="7C4F72B0"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variants associated with Malignant Hyperthermia (MH) based on positive IVCTs and MH reaction. </w:t>
            </w:r>
          </w:p>
        </w:tc>
        <w:tc>
          <w:tcPr>
            <w:tcW w:w="3510" w:type="dxa"/>
            <w:shd w:val="clear" w:color="auto" w:fill="auto"/>
          </w:tcPr>
          <w:p w14:paraId="0EEFC7D2" w14:textId="7C0BF1F1"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Lynch, et al. (1997) </w:t>
            </w:r>
            <w:r w:rsidRPr="008D5BC5">
              <w:rPr>
                <w:rFonts w:eastAsia="Times New Roman" w:cs="Times New Roman"/>
                <w:color w:val="000000"/>
              </w:rPr>
              <w:fldChar w:fldCharType="begin">
                <w:fldData xml:space="preserve">PEVuZE5vdGU+PENpdGU+PEF1dGhvcj5MeW5jaDwvQXV0aG9yPjxZZWFyPjE5OTc8L1llYXI+PFJl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MeW5jaDwvQXV0aG9yPjxZZWFyPjE5OTc8L1llYXI+PFJl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16)</w:t>
            </w:r>
            <w:r w:rsidRPr="008D5BC5">
              <w:rPr>
                <w:rFonts w:eastAsia="Times New Roman" w:cs="Times New Roman"/>
                <w:color w:val="000000"/>
              </w:rPr>
              <w:fldChar w:fldCharType="end"/>
            </w:r>
          </w:p>
          <w:p w14:paraId="1FD17CC3" w14:textId="6FB30EB7"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Monnier, et al. (2005) </w:t>
            </w:r>
            <w:r w:rsidRPr="008D5BC5">
              <w:rPr>
                <w:rFonts w:eastAsia="Times New Roman"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17)</w:t>
            </w:r>
            <w:r w:rsidRPr="008D5BC5">
              <w:rPr>
                <w:rFonts w:eastAsia="Times New Roman" w:cs="Times New Roman"/>
                <w:color w:val="000000"/>
              </w:rPr>
              <w:fldChar w:fldCharType="end"/>
            </w:r>
          </w:p>
          <w:p w14:paraId="42AC0487" w14:textId="7570358E"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Heytens, et al. (2007)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Heytens&lt;/Author&gt;&lt;Year&gt;2007&lt;/Year&gt;&lt;RecNum&gt;34&lt;/RecNum&gt;&lt;DisplayText&gt;(18)&lt;/DisplayText&gt;&lt;record&gt;&lt;rec-number&gt;34&lt;/rec-number&gt;&lt;foreign-keys&gt;&lt;key app="EN" db-id="vp0fe9zeppxzwrerdwrxser59st9sadt5vet" timestamp="1520448368"&gt;34&lt;/key&gt;&lt;/foreign-keys&gt;&lt;ref-type name="Journal Article"&gt;17&lt;/ref-type&gt;&lt;contributors&gt;&lt;authors&gt;&lt;author&gt;Heytens, L.&lt;/author&gt;&lt;/authors&gt;&lt;/contributors&gt;&lt;auth-address&gt;University of Antwerp Campus Drie Eiken, Wilrijk, Belgium.&lt;/auth-address&gt;&lt;titles&gt;&lt;title&gt;Molecular genetic detection of susceptibility to malignant hyperthermia in Belgian families&lt;/title&gt;&lt;secondary-title&gt;Acta Anaesthesiol Belg&lt;/secondary-title&gt;&lt;/titles&gt;&lt;periodical&gt;&lt;full-title&gt;Acta Anaesthesiol Belg&lt;/full-title&gt;&lt;/periodical&gt;&lt;pages&gt;113-8&lt;/pages&gt;&lt;volume&gt;58&lt;/volume&gt;&lt;number&gt;2&lt;/number&gt;&lt;keywords&gt;&lt;keyword&gt;Amino Acid Substitution/genetics/physiology&lt;/keyword&gt;&lt;keyword&gt;Belgium/epidemiology&lt;/keyword&gt;&lt;keyword&gt;DNA/blood/genetics&lt;/keyword&gt;&lt;keyword&gt;DNA Primers&lt;/keyword&gt;&lt;keyword&gt;Exons/genetics&lt;/keyword&gt;&lt;keyword&gt;Genotype&lt;/keyword&gt;&lt;keyword&gt;Humans&lt;/keyword&gt;&lt;keyword&gt;Malignant Hyperthermia/epidemiology/*genetics&lt;/keyword&gt;&lt;keyword&gt;Molecular Biology&lt;/keyword&gt;&lt;keyword&gt;Mutation/physiology&lt;/keyword&gt;&lt;keyword&gt;Pedigree&lt;/keyword&gt;&lt;keyword&gt;Phenotype&lt;/keyword&gt;&lt;keyword&gt;Reverse Transcriptase Polymerase Chain Reaction&lt;/keyword&gt;&lt;keyword&gt;Ryanodine Receptor Calcium Release Channel/*genetics&lt;/keyword&gt;&lt;/keywords&gt;&lt;dates&gt;&lt;year&gt;2007&lt;/year&gt;&lt;/dates&gt;&lt;isbn&gt;0001-5164 (Print)&amp;#xD;0001-5164 (Linking)&lt;/isbn&gt;&lt;accession-num&gt;17710899&lt;/accession-num&gt;&lt;urls&gt;&lt;related-urls&gt;&lt;url&gt;https://www.ncbi.nlm.nih.gov/pubmed/17710899&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18)</w:t>
            </w:r>
            <w:r w:rsidRPr="008D5BC5">
              <w:rPr>
                <w:rFonts w:eastAsia="Times New Roman" w:cs="Times New Roman"/>
                <w:color w:val="000000"/>
              </w:rPr>
              <w:fldChar w:fldCharType="end"/>
            </w:r>
          </w:p>
          <w:p w14:paraId="5C369804" w14:textId="6A86B0C1"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Tammaro, et al. (2011)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Tammaro&lt;/Author&gt;&lt;Year&gt;2011&lt;/Year&gt;&lt;RecNum&gt;35&lt;/RecNum&gt;&lt;DisplayText&gt;(19)&lt;/DisplayText&gt;&lt;record&gt;&lt;rec-number&gt;35&lt;/rec-number&gt;&lt;foreign-keys&gt;&lt;key app="EN" db-id="vp0fe9zeppxzwrerdwrxser59st9sadt5vet" timestamp="1520448368"&gt;35&lt;/key&gt;&lt;/foreign-keys&gt;&lt;ref-type name="Journal Article"&gt;17&lt;/ref-type&gt;&lt;contributors&gt;&lt;authors&gt;&lt;author&gt;Tammaro, A.&lt;/author&gt;&lt;author&gt;Di Martino, A.&lt;/author&gt;&lt;author&gt;Bracco, A.&lt;/author&gt;&lt;author&gt;Cozzolino, S.&lt;/author&gt;&lt;author&gt;Savoia, G.&lt;/author&gt;&lt;author&gt;Andria, B.&lt;/author&gt;&lt;author&gt;Cannavo, A.&lt;/author&gt;&lt;author&gt;Spagnuolo, M.&lt;/author&gt;&lt;author&gt;Piluso, G.&lt;/author&gt;&lt;author&gt;Aurino, S.&lt;/author&gt;&lt;author&gt;Nigro, V.&lt;/author&gt;&lt;/authors&gt;&lt;/contributors&gt;&lt;auth-address&gt;Centro di Biotecnologie, AORN Cardarelli, Napoli, Italy.&lt;/auth-address&gt;&lt;titles&gt;&lt;title&gt;Novel missense mutations and unexpected multiple changes of RYR1 gene in 75 malignant hyperthermia families&lt;/title&gt;&lt;secondary-title&gt;Clin Genet&lt;/secondary-title&gt;&lt;/titles&gt;&lt;periodical&gt;&lt;full-title&gt;Clin Genet&lt;/full-title&gt;&lt;/periodical&gt;&lt;pages&gt;438-47&lt;/pages&gt;&lt;volume&gt;79&lt;/volume&gt;&lt;number&gt;5&lt;/number&gt;&lt;keywords&gt;&lt;keyword&gt;Calcium Channels/genetics&lt;/keyword&gt;&lt;keyword&gt;Family&lt;/keyword&gt;&lt;keyword&gt;Haplotypes&lt;/keyword&gt;&lt;keyword&gt;Humans&lt;/keyword&gt;&lt;keyword&gt;Malignant Hyperthermia/*genetics&lt;/keyword&gt;&lt;keyword&gt;Mutation, Missense/*genetics&lt;/keyword&gt;&lt;keyword&gt;NAV1.4 Voltage-Gated Sodium Channel&lt;/keyword&gt;&lt;keyword&gt;Pedigree&lt;/keyword&gt;&lt;keyword&gt;Ryanodine Receptor Calcium Release Channel/*genetics&lt;/keyword&gt;&lt;keyword&gt;Sodium Channels/genetics&lt;/keyword&gt;&lt;/keywords&gt;&lt;dates&gt;&lt;year&gt;2011&lt;/year&gt;&lt;pub-dates&gt;&lt;date&gt;May&lt;/date&gt;&lt;/pub-dates&gt;&lt;/dates&gt;&lt;isbn&gt;1399-0004 (Electronic)&amp;#xD;0009-9163 (Linking)&lt;/isbn&gt;&lt;accession-num&gt;20681998&lt;/accession-num&gt;&lt;urls&gt;&lt;related-urls&gt;&lt;url&gt;https://www.ncbi.nlm.nih.gov/pubmed/20681998&lt;/url&gt;&lt;/related-urls&gt;&lt;/urls&gt;&lt;electronic-resource-num&gt;10.1111/j.1399-0004.2010.01493.x&lt;/electronic-resource-num&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19)</w:t>
            </w:r>
            <w:r w:rsidRPr="008D5BC5">
              <w:rPr>
                <w:rFonts w:eastAsia="Times New Roman" w:cs="Times New Roman"/>
                <w:color w:val="000000"/>
              </w:rPr>
              <w:fldChar w:fldCharType="end"/>
            </w:r>
          </w:p>
          <w:p w14:paraId="3572BDA7" w14:textId="77777777" w:rsidR="00FE1EF5" w:rsidRPr="008D5BC5" w:rsidRDefault="00FE1EF5" w:rsidP="00C77F14">
            <w:pPr>
              <w:rPr>
                <w:rFonts w:ascii="Times New Roman" w:hAnsi="Times New Roman" w:cs="Times New Roman"/>
                <w:color w:val="000000"/>
              </w:rPr>
            </w:pPr>
          </w:p>
        </w:tc>
        <w:tc>
          <w:tcPr>
            <w:tcW w:w="1440" w:type="dxa"/>
            <w:shd w:val="clear" w:color="auto" w:fill="auto"/>
          </w:tcPr>
          <w:p w14:paraId="0DE26E3D" w14:textId="77777777"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High</w:t>
            </w:r>
          </w:p>
        </w:tc>
      </w:tr>
      <w:tr w:rsidR="00FE1EF5" w:rsidRPr="008D5BC5" w14:paraId="503B6400" w14:textId="07F8C8E3" w:rsidTr="00FE1EF5">
        <w:trPr>
          <w:trHeight w:val="593"/>
        </w:trPr>
        <w:tc>
          <w:tcPr>
            <w:tcW w:w="1603" w:type="dxa"/>
            <w:shd w:val="clear" w:color="auto" w:fill="auto"/>
          </w:tcPr>
          <w:p w14:paraId="5216EDBE"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Clinical</w:t>
            </w:r>
          </w:p>
        </w:tc>
        <w:tc>
          <w:tcPr>
            <w:tcW w:w="2920" w:type="dxa"/>
            <w:shd w:val="clear" w:color="auto" w:fill="auto"/>
          </w:tcPr>
          <w:p w14:paraId="54AB7155"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rs118192161 </w:t>
            </w:r>
          </w:p>
          <w:p w14:paraId="428FF55C" w14:textId="27C49B6C" w:rsidR="00FE1EF5" w:rsidRPr="008D5BC5" w:rsidRDefault="00FE1EF5" w:rsidP="007B1E15">
            <w:pPr>
              <w:rPr>
                <w:rFonts w:ascii="Times New Roman" w:eastAsia="Times New Roman" w:hAnsi="Times New Roman" w:cs="Times New Roman"/>
                <w:color w:val="000000" w:themeColor="text1"/>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w:t>
            </w:r>
            <w:r w:rsidRPr="008D5BC5">
              <w:rPr>
                <w:rFonts w:ascii="Times New Roman" w:hAnsi="Times New Roman" w:cs="Times New Roman"/>
                <w:color w:val="000000" w:themeColor="text1"/>
                <w:spacing w:val="5"/>
                <w:shd w:val="clear" w:color="auto" w:fill="FFFFFF"/>
              </w:rPr>
              <w:t>c.487C&gt;T;</w:t>
            </w:r>
          </w:p>
          <w:p w14:paraId="5027A584"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p.(Arg163Cys) </w:t>
            </w:r>
          </w:p>
          <w:p w14:paraId="1C05986A" w14:textId="77777777" w:rsidR="00FE1EF5" w:rsidRPr="008D5BC5" w:rsidRDefault="00FE1EF5" w:rsidP="00C77F14">
            <w:pPr>
              <w:rPr>
                <w:rFonts w:ascii="Times New Roman" w:hAnsi="Times New Roman" w:cs="Times New Roman"/>
                <w:color w:val="000000"/>
              </w:rPr>
            </w:pPr>
          </w:p>
        </w:tc>
        <w:tc>
          <w:tcPr>
            <w:tcW w:w="3577" w:type="dxa"/>
            <w:shd w:val="clear" w:color="auto" w:fill="auto"/>
          </w:tcPr>
          <w:p w14:paraId="1DB4DDB9"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variant associated with Malignant Hyperthermia (MH) based on positive IVCTs, positive CHCTs, positive CICR, and MH reactions and/or family history of MH. </w:t>
            </w:r>
          </w:p>
          <w:p w14:paraId="3EAAB310" w14:textId="77777777" w:rsidR="00FE1EF5" w:rsidRPr="008D5BC5" w:rsidRDefault="00FE1EF5" w:rsidP="00C77F14">
            <w:pPr>
              <w:rPr>
                <w:rFonts w:ascii="Times New Roman" w:hAnsi="Times New Roman" w:cs="Times New Roman"/>
                <w:color w:val="000000"/>
              </w:rPr>
            </w:pPr>
          </w:p>
          <w:p w14:paraId="35A430C6" w14:textId="77777777" w:rsidR="00FE1EF5" w:rsidRPr="008D5BC5" w:rsidRDefault="00FE1EF5" w:rsidP="00C77F14">
            <w:pPr>
              <w:rPr>
                <w:rFonts w:ascii="Times New Roman" w:hAnsi="Times New Roman" w:cs="Times New Roman"/>
                <w:color w:val="000000"/>
              </w:rPr>
            </w:pPr>
          </w:p>
        </w:tc>
        <w:tc>
          <w:tcPr>
            <w:tcW w:w="3510" w:type="dxa"/>
            <w:shd w:val="clear" w:color="auto" w:fill="auto"/>
          </w:tcPr>
          <w:p w14:paraId="76EFEC1A" w14:textId="2C5011A3"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Quane, et al. (1993) </w:t>
            </w:r>
            <w:r w:rsidRPr="008D5BC5">
              <w:rPr>
                <w:rFonts w:eastAsia="Times New Roman" w:cs="Times New Roman"/>
                <w:color w:val="000000"/>
              </w:rPr>
              <w:fldChar w:fldCharType="begin">
                <w:fldData xml:space="preserve">PEVuZE5vdGU+PENpdGU+PEF1dGhvcj5RdWFuZTwvQXV0aG9yPjxZZWFyPjE5OTM8L1llYXI+PFJl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RdWFuZTwvQXV0aG9yPjxZZWFyPjE5OTM8L1llYXI+PFJl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20)</w:t>
            </w:r>
            <w:r w:rsidRPr="008D5BC5">
              <w:rPr>
                <w:rFonts w:eastAsia="Times New Roman" w:cs="Times New Roman"/>
                <w:color w:val="000000"/>
              </w:rPr>
              <w:fldChar w:fldCharType="end"/>
            </w:r>
          </w:p>
          <w:p w14:paraId="6D4188EB" w14:textId="512F3DE4"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Fagerlund, et al. (1994)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Fagerlund&lt;/Author&gt;&lt;Year&gt;1994&lt;/Year&gt;&lt;RecNum&gt;37&lt;/RecNum&gt;&lt;DisplayText&gt;(21)&lt;/DisplayText&gt;&lt;record&gt;&lt;rec-number&gt;37&lt;/rec-number&gt;&lt;foreign-keys&gt;&lt;key app="EN" db-id="vp0fe9zeppxzwrerdwrxser59st9sadt5vet" timestamp="1520448369"&gt;37&lt;/key&gt;&lt;/foreign-keys&gt;&lt;ref-type name="Journal Article"&gt;17&lt;/ref-type&gt;&lt;contributors&gt;&lt;authors&gt;&lt;author&gt;Fagerlund, T.&lt;/author&gt;&lt;author&gt;Ording, H.&lt;/author&gt;&lt;author&gt;Bendixen, D.&lt;/author&gt;&lt;author&gt;Berg, K.&lt;/author&gt;&lt;/authors&gt;&lt;/contributors&gt;&lt;auth-address&gt;Institute of Medical Genetics, University of Oslo, Norway.&lt;/auth-address&gt;&lt;titles&gt;&lt;title&gt;Search for three known mutations in the RYR1 gene in 48 Danish families with malignant hyperthermia&lt;/title&gt;&lt;secondary-title&gt;Clin Genet&lt;/secondary-title&gt;&lt;/titles&gt;&lt;periodical&gt;&lt;full-title&gt;Clin Genet&lt;/full-title&gt;&lt;/periodical&gt;&lt;pages&gt;401-4&lt;/pages&gt;&lt;volume&gt;46&lt;/volume&gt;&lt;number&gt;6&lt;/number&gt;&lt;keywords&gt;&lt;keyword&gt;Arginine/genetics&lt;/keyword&gt;&lt;keyword&gt;Base Sequence&lt;/keyword&gt;&lt;keyword&gt;Calcium Channels/*genetics&lt;/keyword&gt;&lt;keyword&gt;Cysteine/genetics&lt;/keyword&gt;&lt;keyword&gt;DNA Mutational Analysis&lt;/keyword&gt;&lt;keyword&gt;DNA Primers&lt;/keyword&gt;&lt;keyword&gt;Denmark&lt;/keyword&gt;&lt;keyword&gt;Female&lt;/keyword&gt;&lt;keyword&gt;Humans&lt;/keyword&gt;&lt;keyword&gt;Male&lt;/keyword&gt;&lt;keyword&gt;Malignant Hyperthermia/*genetics&lt;/keyword&gt;&lt;keyword&gt;Molecular Epidemiology&lt;/keyword&gt;&lt;keyword&gt;Molecular Sequence Data&lt;/keyword&gt;&lt;keyword&gt;Muscle Proteins/*genetics&lt;/keyword&gt;&lt;keyword&gt;Pedigree&lt;/keyword&gt;&lt;keyword&gt;*Point Mutation&lt;/keyword&gt;&lt;keyword&gt;Ryanodine Receptor Calcium Release Channel&lt;/keyword&gt;&lt;keyword&gt;Sarcoplasmic Reticulum/genetics&lt;/keyword&gt;&lt;/keywords&gt;&lt;dates&gt;&lt;year&gt;1994&lt;/year&gt;&lt;pub-dates&gt;&lt;date&gt;Dec&lt;/date&gt;&lt;/pub-dates&gt;&lt;/dates&gt;&lt;isbn&gt;0009-9163 (Print)&amp;#xD;0009-9163 (Linking)&lt;/isbn&gt;&lt;accession-num&gt;7889656&lt;/accession-num&gt;&lt;urls&gt;&lt;related-urls&gt;&lt;url&gt;https://www.ncbi.nlm.nih.gov/pubmed/7889656&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21)</w:t>
            </w:r>
            <w:r w:rsidRPr="008D5BC5">
              <w:rPr>
                <w:rFonts w:eastAsia="Times New Roman" w:cs="Times New Roman"/>
                <w:color w:val="000000"/>
              </w:rPr>
              <w:fldChar w:fldCharType="end"/>
            </w:r>
          </w:p>
          <w:p w14:paraId="062E99BC" w14:textId="3E73FC40"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Fletcher, et al. (1995)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Fletcher&lt;/Author&gt;&lt;Year&gt;1995&lt;/Year&gt;&lt;RecNum&gt;38&lt;/RecNum&gt;&lt;DisplayText&gt;(22)&lt;/DisplayText&gt;&lt;record&gt;&lt;rec-number&gt;38&lt;/rec-number&gt;&lt;foreign-keys&gt;&lt;key app="EN" db-id="vp0fe9zeppxzwrerdwrxser59st9sadt5vet" timestamp="1520448369"&gt;38&lt;/key&gt;&lt;/foreign-keys&gt;&lt;ref-type name="Journal Article"&gt;17&lt;/ref-type&gt;&lt;contributors&gt;&lt;authors&gt;&lt;author&gt;Fletcher, J. E.&lt;/author&gt;&lt;author&gt;Tripolitis, L.&lt;/author&gt;&lt;author&gt;Hubert, M.&lt;/author&gt;&lt;author&gt;Vita, G. M.&lt;/author&gt;&lt;author&gt;Levitt, R. C.&lt;/author&gt;&lt;author&gt;Rosenberg, H.&lt;/author&gt;&lt;/authors&gt;&lt;/contributors&gt;&lt;auth-address&gt;Department of Anesthesiology, Medical College of Pennsylvania, Philadelphia 19102-1192, USA.&lt;/auth-address&gt;&lt;titles&gt;&lt;title&gt;Genotype and phenotype relationships for mutations in the ryanodine receptor in patients referred for diagnosis of malignant hyperthermia&lt;/title&gt;&lt;secondary-title&gt;Br J Anaesth&lt;/secondary-title&gt;&lt;/titles&gt;&lt;periodical&gt;&lt;full-title&gt;Br J Anaesth&lt;/full-title&gt;&lt;/periodical&gt;&lt;pages&gt;307-10&lt;/pages&gt;&lt;volume&gt;75&lt;/volume&gt;&lt;number&gt;3&lt;/number&gt;&lt;keywords&gt;&lt;keyword&gt;Anesthetics, Inhalation&lt;/keyword&gt;&lt;keyword&gt;Caffeine&lt;/keyword&gt;&lt;keyword&gt;Calcium Channels/*genetics&lt;/keyword&gt;&lt;keyword&gt;Central Nervous System Stimulants&lt;/keyword&gt;&lt;keyword&gt;DNA Mutational Analysis&lt;/keyword&gt;&lt;keyword&gt;Dose-Response Relationship, Drug&lt;/keyword&gt;&lt;keyword&gt;Genotype&lt;/keyword&gt;&lt;keyword&gt;Halothane&lt;/keyword&gt;&lt;keyword&gt;Humans&lt;/keyword&gt;&lt;keyword&gt;In Vitro Techniques&lt;/keyword&gt;&lt;keyword&gt;Malignant Hyperthermia/diagnosis/*genetics&lt;/keyword&gt;&lt;keyword&gt;Muscle Contraction/drug effects&lt;/keyword&gt;&lt;keyword&gt;Muscle Proteins/*genetics&lt;/keyword&gt;&lt;keyword&gt;Mutation&lt;/keyword&gt;&lt;keyword&gt;Phenotype&lt;/keyword&gt;&lt;keyword&gt;Ryanodine Receptor Calcium Release Channel&lt;/keyword&gt;&lt;/keywords&gt;&lt;dates&gt;&lt;year&gt;1995&lt;/year&gt;&lt;pub-dates&gt;&lt;date&gt;Sep&lt;/date&gt;&lt;/pub-dates&gt;&lt;/dates&gt;&lt;isbn&gt;0007-0912 (Print)&amp;#xD;0007-0912 (Linking)&lt;/isbn&gt;&lt;accession-num&gt;7547049&lt;/accession-num&gt;&lt;urls&gt;&lt;related-urls&gt;&lt;url&gt;https://www.ncbi.nlm.nih.gov/pubmed/7547049&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22)</w:t>
            </w:r>
            <w:r w:rsidRPr="008D5BC5">
              <w:rPr>
                <w:rFonts w:eastAsia="Times New Roman" w:cs="Times New Roman"/>
                <w:color w:val="000000"/>
              </w:rPr>
              <w:fldChar w:fldCharType="end"/>
            </w:r>
          </w:p>
          <w:p w14:paraId="44CC663D" w14:textId="51B5FBB6"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Barone, et al. (1999)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Barone&lt;/Author&gt;&lt;Year&gt;1999&lt;/Year&gt;&lt;RecNum&gt;39&lt;/RecNum&gt;&lt;DisplayText&gt;(23)&lt;/DisplayText&gt;&lt;record&gt;&lt;rec-number&gt;39&lt;/rec-number&gt;&lt;foreign-keys&gt;&lt;key app="EN" db-id="vp0fe9zeppxzwrerdwrxser59st9sadt5vet" timestamp="1520448369"&gt;39&lt;/key&gt;&lt;/foreign-keys&gt;&lt;ref-type name="Journal Article"&gt;17&lt;/ref-type&gt;&lt;contributors&gt;&lt;authors&gt;&lt;author&gt;Barone, V.&lt;/author&gt;&lt;author&gt;Massa, O.&lt;/author&gt;&lt;author&gt;Intravaia, E.&lt;/author&gt;&lt;author&gt;Bracco, A.&lt;/author&gt;&lt;author&gt;Di Martino, A.&lt;/author&gt;&lt;author&gt;Tegazzin, V.&lt;/author&gt;&lt;author&gt;Cozzolino, S.&lt;/author&gt;&lt;author&gt;Sorrentino, V.&lt;/author&gt;&lt;/authors&gt;&lt;/contributors&gt;&lt;auth-address&gt;DIBIT San Raffaele Scientific Institute, Milano, Italy.&lt;/auth-address&gt;&lt;titles&gt;&lt;title&gt;Mutation screening of the RYR1 gene and identification of two novel mutations in Italian malignant hyperthermia families&lt;/title&gt;&lt;secondary-title&gt;J Med Genet&lt;/secondary-title&gt;&lt;/titles&gt;&lt;periodical&gt;&lt;full-title&gt;J Med Genet&lt;/full-title&gt;&lt;/periodical&gt;&lt;pages&gt;115-8&lt;/pages&gt;&lt;volume&gt;36&lt;/volume&gt;&lt;number&gt;2&lt;/number&gt;&lt;keywords&gt;&lt;keyword&gt;Caffeine/metabolism&lt;/keyword&gt;&lt;keyword&gt;DNA Primers&lt;/keyword&gt;&lt;keyword&gt;Female&lt;/keyword&gt;&lt;keyword&gt;Halothane/metabolism&lt;/keyword&gt;&lt;keyword&gt;Humans&lt;/keyword&gt;&lt;keyword&gt;Italy&lt;/keyword&gt;&lt;keyword&gt;Male&lt;/keyword&gt;&lt;keyword&gt;Malignant Hyperthermia/*genetics&lt;/keyword&gt;&lt;keyword&gt;Muscles/metabolism&lt;/keyword&gt;&lt;keyword&gt;Myopathies, Nemaline/genetics&lt;/keyword&gt;&lt;keyword&gt;Pedigree&lt;/keyword&gt;&lt;keyword&gt;Point Mutation&lt;/keyword&gt;&lt;keyword&gt;Polymorphism, Genetic&lt;/keyword&gt;&lt;keyword&gt;Polymorphism, Single-Stranded Conformational&lt;/keyword&gt;&lt;keyword&gt;Ryanodine Receptor Calcium Release Channel/*genetics&lt;/keyword&gt;&lt;/keywords&gt;&lt;dates&gt;&lt;year&gt;1999&lt;/year&gt;&lt;pub-dates&gt;&lt;date&gt;Feb&lt;/date&gt;&lt;/pub-dates&gt;&lt;/dates&gt;&lt;isbn&gt;0022-2593 (Print)&amp;#xD;0022-2593 (Linking)&lt;/isbn&gt;&lt;accession-num&gt;10051009&lt;/accession-num&gt;&lt;urls&gt;&lt;related-urls&gt;&lt;url&gt;https://www.ncbi.nlm.nih.gov/pubmed/10051009&lt;/url&gt;&lt;/related-urls&gt;&lt;/urls&gt;&lt;custom2&gt;PMC1734304&lt;/custom2&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23)</w:t>
            </w:r>
            <w:r w:rsidRPr="008D5BC5">
              <w:rPr>
                <w:rFonts w:eastAsia="Times New Roman" w:cs="Times New Roman"/>
                <w:color w:val="000000"/>
              </w:rPr>
              <w:fldChar w:fldCharType="end"/>
            </w:r>
          </w:p>
          <w:p w14:paraId="707AFAB0" w14:textId="1F97D0A3"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Sambuughin, et al. (2001)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Sambuughin&lt;/Author&gt;&lt;Year&gt;2001&lt;/Year&gt;&lt;RecNum&gt;7&lt;/RecNum&gt;&lt;DisplayText&gt;(24)&lt;/DisplayText&gt;&lt;record&gt;&lt;rec-number&gt;7&lt;/rec-number&gt;&lt;foreign-keys&gt;&lt;key app="EN" db-id="vp0fe9zeppxzwrerdwrxser59st9sadt5vet" timestamp="1472666973"&gt;7&lt;/key&gt;&lt;/foreign-keys&gt;&lt;ref-type name="Journal Article"&gt;17&lt;/ref-type&gt;&lt;contributors&gt;&lt;authors&gt;&lt;author&gt;Sambuughin, N.&lt;/author&gt;&lt;author&gt;Sei, Y.&lt;/author&gt;&lt;author&gt;Gallagher, K. L.&lt;/author&gt;&lt;author&gt;Wyre, H. W.&lt;/author&gt;&lt;author&gt;Madsen, D.&lt;/author&gt;&lt;author&gt;Nelson, T. E.&lt;/author&gt;&lt;author&gt;Fletcher, J. E.&lt;/author&gt;&lt;author&gt;Rosenberg, H.&lt;/author&gt;&lt;author&gt;Muldoon, S. M.&lt;/author&gt;&lt;/authors&gt;&lt;/contributors&gt;&lt;auth-address&gt;Barrow Neurological Institute, Phoenix, Arizona, USA.&lt;/auth-address&gt;&lt;titles&gt;&lt;title&gt;North American malignant hyperthermia population: screening of the ryanodine receptor gene and identification of novel mutations&lt;/title&gt;&lt;secondary-title&gt;Anesthesiology&lt;/secondary-title&gt;&lt;/titles&gt;&lt;periodical&gt;&lt;full-title&gt;Anesthesiology&lt;/full-title&gt;&lt;/periodical&gt;&lt;pages&gt;594-9&lt;/pages&gt;&lt;volume&gt;95&lt;/volume&gt;&lt;number&gt;3&lt;/number&gt;&lt;keywords&gt;&lt;keyword&gt;Genetic Linkage&lt;/keyword&gt;&lt;keyword&gt;Genotype&lt;/keyword&gt;&lt;keyword&gt;Humans&lt;/keyword&gt;&lt;keyword&gt;Malignant Hyperthermia/*genetics&lt;/keyword&gt;&lt;keyword&gt;*Mutation&lt;/keyword&gt;&lt;keyword&gt;North America&lt;/keyword&gt;&lt;keyword&gt;Phenotype&lt;/keyword&gt;&lt;keyword&gt;Ryanodine Receptor Calcium Release Channel/*genetics&lt;/keyword&gt;&lt;/keywords&gt;&lt;dates&gt;&lt;year&gt;2001&lt;/year&gt;&lt;pub-dates&gt;&lt;date&gt;Sep&lt;/date&gt;&lt;/pub-dates&gt;&lt;/dates&gt;&lt;isbn&gt;0003-3022 (Print)&amp;#xD;0003-3022 (Linking)&lt;/isbn&gt;&lt;accession-num&gt;11575529&lt;/accession-num&gt;&lt;urls&gt;&lt;related-urls&gt;&lt;url&gt;https://www.ncbi.nlm.nih.gov/pubmed/11575529&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24)</w:t>
            </w:r>
            <w:r w:rsidRPr="008D5BC5">
              <w:rPr>
                <w:rFonts w:eastAsia="Times New Roman" w:cs="Times New Roman"/>
                <w:color w:val="000000"/>
              </w:rPr>
              <w:fldChar w:fldCharType="end"/>
            </w:r>
          </w:p>
          <w:p w14:paraId="38F02B8C" w14:textId="5567A2CD"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Rueffert, et al. (2002)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Rueffert&lt;/Author&gt;&lt;Year&gt;2002&lt;/Year&gt;&lt;RecNum&gt;8&lt;/RecNum&gt;&lt;DisplayText&gt;(25)&lt;/DisplayText&gt;&lt;record&gt;&lt;rec-number&gt;8&lt;/rec-number&gt;&lt;foreign-keys&gt;&lt;key app="EN" db-id="vp0fe9zeppxzwrerdwrxser59st9sadt5vet" timestamp="1472666988"&gt;8&lt;/key&gt;&lt;/foreign-keys&gt;&lt;ref-type name="Journal Article"&gt;17&lt;/ref-type&gt;&lt;contributors&gt;&lt;authors&gt;&lt;author&gt;Rueffert, H.&lt;/author&gt;&lt;author&gt;Olthoff, D.&lt;/author&gt;&lt;author&gt;Deutrich, C.&lt;/author&gt;&lt;author&gt;Meinecke, C. D.&lt;/author&gt;&lt;author&gt;Froster, U. G.&lt;/author&gt;&lt;/authors&gt;&lt;/contributors&gt;&lt;auth-address&gt;Department of Anaesthesiology and Intensive Care Medicine, University of Leipzig, Leipzig, Germany. ruef@medizin.uni-leipzig.de&lt;/auth-address&gt;&lt;titles&gt;&lt;title&gt;Mutation screening in the ryanodine receptor 1 gene (RYR1) in patients susceptible to malignant hyperthermia who show definite IVCT results: identification of three novel mutations&lt;/title&gt;&lt;secondary-title&gt;Acta Anaesthesiol Scand&lt;/secondary-title&gt;&lt;/titles&gt;&lt;periodical&gt;&lt;full-title&gt;Acta Anaesthesiol Scand&lt;/full-title&gt;&lt;/periodical&gt;&lt;pages&gt;692-8&lt;/pages&gt;&lt;volume&gt;46&lt;/volume&gt;&lt;number&gt;6&lt;/number&gt;&lt;keywords&gt;&lt;keyword&gt;Anesthetics, Inhalation/pharmacology&lt;/keyword&gt;&lt;keyword&gt;Caffeine/pharmacology&lt;/keyword&gt;&lt;keyword&gt;Central Nervous System Stimulants/pharmacology&lt;/keyword&gt;&lt;keyword&gt;Genetic Testing&lt;/keyword&gt;&lt;keyword&gt;Halothane/pharmacology&lt;/keyword&gt;&lt;keyword&gt;Humans&lt;/keyword&gt;&lt;keyword&gt;In Vitro Techniques&lt;/keyword&gt;&lt;keyword&gt;Malignant Hyperthermia/*genetics/*physiopathology&lt;/keyword&gt;&lt;keyword&gt;Muscle Contraction/*drug effects&lt;/keyword&gt;&lt;keyword&gt;Muscles/*drug effects/physiopathology&lt;/keyword&gt;&lt;keyword&gt;Mutation/*genetics&lt;/keyword&gt;&lt;keyword&gt;Ryanodine Receptor Calcium Release Channel/*genetics&lt;/keyword&gt;&lt;/keywords&gt;&lt;dates&gt;&lt;year&gt;2002&lt;/year&gt;&lt;pub-dates&gt;&lt;date&gt;Jul&lt;/date&gt;&lt;/pub-dates&gt;&lt;/dates&gt;&lt;isbn&gt;0001-5172 (Print)&amp;#xD;0001-5172 (Linking)&lt;/isbn&gt;&lt;accession-num&gt;12059893&lt;/accession-num&gt;&lt;urls&gt;&lt;related-urls&gt;&lt;url&gt;https://www.ncbi.nlm.nih.gov/pubmed/12059893&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25)</w:t>
            </w:r>
            <w:r w:rsidRPr="008D5BC5">
              <w:rPr>
                <w:rFonts w:eastAsia="Times New Roman" w:cs="Times New Roman"/>
                <w:color w:val="000000"/>
              </w:rPr>
              <w:fldChar w:fldCharType="end"/>
            </w:r>
          </w:p>
          <w:p w14:paraId="70C36C34" w14:textId="67D4B61E"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Robinson, et al. (2002) </w:t>
            </w:r>
            <w:r w:rsidRPr="008D5BC5">
              <w:rPr>
                <w:rFonts w:eastAsia="Times New Roman" w:cs="Times New Roman"/>
                <w:color w:val="000000"/>
              </w:rPr>
              <w:fldChar w:fldCharType="begin">
                <w:fldData xml:space="preserve">PEVuZE5vdGU+PENpdGU+PEF1dGhvcj5Sb2JpbnNvbjwvQXV0aG9yPjxZZWFyPjIwMDI8L1llYXI+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Sb2JpbnNvbjwvQXV0aG9yPjxZZWFyPjIwMDI8L1llYXI+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26)</w:t>
            </w:r>
            <w:r w:rsidRPr="008D5BC5">
              <w:rPr>
                <w:rFonts w:eastAsia="Times New Roman" w:cs="Times New Roman"/>
                <w:color w:val="000000"/>
              </w:rPr>
              <w:fldChar w:fldCharType="end"/>
            </w:r>
          </w:p>
          <w:p w14:paraId="141AF8A3" w14:textId="0268711D"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Fiege, et al. (2002)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Fiege&lt;/Author&gt;&lt;Year&gt;2002&lt;/Year&gt;&lt;RecNum&gt;40&lt;/RecNum&gt;&lt;DisplayText&gt;(27)&lt;/DisplayText&gt;&lt;record&gt;&lt;rec-number&gt;40&lt;/rec-number&gt;&lt;foreign-keys&gt;&lt;key app="EN" db-id="vp0fe9zeppxzwrerdwrxser59st9sadt5vet" timestamp="1520448369"&gt;40&lt;/key&gt;&lt;/foreign-keys&gt;&lt;ref-type name="Journal Article"&gt;17&lt;/ref-type&gt;&lt;contributors&gt;&lt;authors&gt;&lt;author&gt;Fiege, M.&lt;/author&gt;&lt;author&gt;Wappler, F.&lt;/author&gt;&lt;author&gt;Weisshorn, R.&lt;/author&gt;&lt;author&gt;Ulrich Gerbershagen, M.&lt;/author&gt;&lt;author&gt;Steinfath, M.&lt;/author&gt;&lt;author&gt;Schulte Am Esch, J.&lt;/author&gt;&lt;/authors&gt;&lt;/contributors&gt;&lt;auth-address&gt;Department of Anesthesiology, University-Hospital Eppendorf, Hamburg, Germany.&lt;/auth-address&gt;&lt;titles&gt;&lt;title&gt;Results of contracture tests with halothane, caffeine, and ryanodine depend on different malignant hyperthermia-associated ryanodine receptor gene mutations&lt;/title&gt;&lt;secondary-title&gt;Anesthesiology&lt;/secondary-title&gt;&lt;/titles&gt;&lt;periodical&gt;&lt;full-title&gt;Anesthesiology&lt;/full-title&gt;&lt;/periodical&gt;&lt;pages&gt;345-50&lt;/pages&gt;&lt;volume&gt;97&lt;/volume&gt;&lt;number&gt;2&lt;/number&gt;&lt;keywords&gt;&lt;keyword&gt;Adolescent&lt;/keyword&gt;&lt;keyword&gt;Adult&lt;/keyword&gt;&lt;keyword&gt;Anesthetics, Inhalation/*pharmacology&lt;/keyword&gt;&lt;keyword&gt;Caffeine/*pharmacology&lt;/keyword&gt;&lt;keyword&gt;Central Nervous System Stimulants/*pharmacology&lt;/keyword&gt;&lt;keyword&gt;Child&lt;/keyword&gt;&lt;keyword&gt;Child, Preschool&lt;/keyword&gt;&lt;keyword&gt;Female&lt;/keyword&gt;&lt;keyword&gt;Halothane/*pharmacology&lt;/keyword&gt;&lt;keyword&gt;Humans&lt;/keyword&gt;&lt;keyword&gt;Male&lt;/keyword&gt;&lt;keyword&gt;Malignant Hyperthermia/*genetics&lt;/keyword&gt;&lt;keyword&gt;Middle Aged&lt;/keyword&gt;&lt;keyword&gt;Muscle Contraction/*drug effects&lt;/keyword&gt;&lt;keyword&gt;Mutation&lt;/keyword&gt;&lt;keyword&gt;Prospective Studies&lt;/keyword&gt;&lt;keyword&gt;Ryanodine Receptor Calcium Release Channel/*genetics&lt;/keyword&gt;&lt;/keywords&gt;&lt;dates&gt;&lt;year&gt;2002&lt;/year&gt;&lt;pub-dates&gt;&lt;date&gt;Aug&lt;/date&gt;&lt;/pub-dates&gt;&lt;/dates&gt;&lt;isbn&gt;0003-3022 (Print)&amp;#xD;0003-3022 (Linking)&lt;/isbn&gt;&lt;accession-num&gt;12151923&lt;/accession-num&gt;&lt;urls&gt;&lt;related-urls&gt;&lt;url&gt;https://www.ncbi.nlm.nih.gov/pubmed/12151923&lt;/url&gt;&lt;/related-urls&gt;&lt;/urls&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27)</w:t>
            </w:r>
            <w:r w:rsidRPr="008D5BC5">
              <w:rPr>
                <w:rFonts w:cs="Times New Roman"/>
                <w:color w:val="000000"/>
              </w:rPr>
              <w:fldChar w:fldCharType="end"/>
            </w:r>
          </w:p>
          <w:p w14:paraId="69C12E80" w14:textId="14DD538F"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Galli, et al. (2002)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Galli&lt;/Author&gt;&lt;Year&gt;2002&lt;/Year&gt;&lt;RecNum&gt;41&lt;/RecNum&gt;&lt;DisplayText&gt;(28)&lt;/DisplayText&gt;&lt;record&gt;&lt;rec-number&gt;41&lt;/rec-number&gt;&lt;foreign-keys&gt;&lt;key app="EN" db-id="vp0fe9zeppxzwrerdwrxser59st9sadt5vet" timestamp="1520448369"&gt;41&lt;/key&gt;&lt;/foreign-keys&gt;&lt;ref-type name="Journal Article"&gt;17&lt;/ref-type&gt;&lt;contributors&gt;&lt;authors&gt;&lt;author&gt;Galli, L.&lt;/author&gt;&lt;author&gt;Orrico, A.&lt;/author&gt;&lt;author&gt;Cozzolino, S.&lt;/author&gt;&lt;author&gt;Pietrini, V.&lt;/author&gt;&lt;author&gt;Tegazzin, V.&lt;/author&gt;&lt;author&gt;Sorrentino, V.&lt;/author&gt;&lt;/authors&gt;&lt;/contributors&gt;&lt;auth-address&gt;U.O. Medical Genetics, Azienda Ospedaliera Universitaria Senese, Siena, Italy&lt;/auth-address&gt;&lt;titles&gt;&lt;title&gt;Mutations in the RYR1 gene in Italian patients at risk for malignant hyperthermia: evidence for a cluster of novel mutations in the C-terminal region&lt;/title&gt;&lt;secondary-title&gt;Cell Calcium&lt;/secondary-title&gt;&lt;/titles&gt;&lt;periodical&gt;&lt;full-title&gt;Cell Calcium&lt;/full-title&gt;&lt;/periodical&gt;&lt;pages&gt;143-51&lt;/pages&gt;&lt;volume&gt;32&lt;/volume&gt;&lt;number&gt;3&lt;/number&gt;&lt;keywords&gt;&lt;keyword&gt;Amino Acid Sequence/genetics&lt;/keyword&gt;&lt;keyword&gt;Female&lt;/keyword&gt;&lt;keyword&gt;Humans&lt;/keyword&gt;&lt;keyword&gt;Italy&lt;/keyword&gt;&lt;keyword&gt;Male&lt;/keyword&gt;&lt;keyword&gt;Malignant Hyperthermia/*genetics&lt;/keyword&gt;&lt;keyword&gt;Molecular Sequence Data&lt;/keyword&gt;&lt;keyword&gt;Mutation/*genetics&lt;/keyword&gt;&lt;keyword&gt;Myopathy, Central Core/genetics&lt;/keyword&gt;&lt;keyword&gt;Patients&lt;/keyword&gt;&lt;keyword&gt;Pedigree&lt;/keyword&gt;&lt;keyword&gt;Risk Factors&lt;/keyword&gt;&lt;keyword&gt;Ryanodine Receptor Calcium Release Channel/*genetics&lt;/keyword&gt;&lt;/keywords&gt;&lt;dates&gt;&lt;year&gt;2002&lt;/year&gt;&lt;pub-dates&gt;&lt;date&gt;Sep&lt;/date&gt;&lt;/pub-dates&gt;&lt;/dates&gt;&lt;isbn&gt;0143-4160 (Print)&amp;#xD;0143-4160 (Linking)&lt;/isbn&gt;&lt;accession-num&gt;12208234&lt;/accession-num&gt;&lt;urls&gt;&lt;related-urls&gt;&lt;url&gt;https://www.ncbi.nlm.nih.gov/pubmed/12208234&lt;/url&gt;&lt;/related-urls&gt;&lt;/urls&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28)</w:t>
            </w:r>
            <w:r w:rsidRPr="008D5BC5">
              <w:rPr>
                <w:rFonts w:cs="Times New Roman"/>
                <w:color w:val="000000"/>
              </w:rPr>
              <w:fldChar w:fldCharType="end"/>
            </w:r>
          </w:p>
          <w:p w14:paraId="3321C190" w14:textId="52B16DD2"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Monnier, et al. (2002)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Monnier&lt;/Author&gt;&lt;Year&gt;2002&lt;/Year&gt;&lt;RecNum&gt;42&lt;/RecNum&gt;&lt;DisplayText&gt;(29)&lt;/DisplayText&gt;&lt;record&gt;&lt;rec-number&gt;42&lt;/rec-number&gt;&lt;foreign-keys&gt;&lt;key app="EN" db-id="vp0fe9zeppxzwrerdwrxser59st9sadt5vet" timestamp="1520448369"&gt;42&lt;/key&gt;&lt;/foreign-keys&gt;&lt;ref-type name="Journal Article"&gt;17&lt;/ref-type&gt;&lt;contributors&gt;&lt;authors&gt;&lt;author&gt;Monnier, N.&lt;/author&gt;&lt;author&gt;Krivosic-Horber, R.&lt;/author&gt;&lt;author&gt;Payen, J. F.&lt;/author&gt;&lt;author&gt;Kozak-Ribbens, G.&lt;/author&gt;&lt;author&gt;Nivoche, Y.&lt;/author&gt;&lt;author&gt;Adnet, P.&lt;/author&gt;&lt;author&gt;Reyford, H.&lt;/author&gt;&lt;author&gt;Lunardi, J.&lt;/author&gt;&lt;/authors&gt;&lt;/contributors&gt;&lt;auth-address&gt;Department of Anesthesiology, University Hospital, Grenoble, France.&lt;/auth-address&gt;&lt;titles&gt;&lt;title&gt;Presence of two different genetic traits in malignant hyperthermia families: implication for genetic analysis, diagnosis, and incidence of malignant hyperthermia susceptibility&lt;/title&gt;&lt;secondary-title&gt;Anesthesiology&lt;/secondary-title&gt;&lt;/titles&gt;&lt;periodical&gt;&lt;full-title&gt;Anesthesiology&lt;/full-title&gt;&lt;/periodical&gt;&lt;pages&gt;1067-74&lt;/pages&gt;&lt;volume&gt;97&lt;/volume&gt;&lt;number&gt;5&lt;/number&gt;&lt;keywords&gt;&lt;keyword&gt;Adolescent&lt;/keyword&gt;&lt;keyword&gt;Adult&lt;/keyword&gt;&lt;keyword&gt;Calcium Channels, L-Type/*genetics&lt;/keyword&gt;&lt;keyword&gt;Creatine Kinase/blood&lt;/keyword&gt;&lt;keyword&gt;*Genetic Predisposition to Disease&lt;/keyword&gt;&lt;keyword&gt;Humans&lt;/keyword&gt;&lt;keyword&gt;Malignant Hyperthermia/diagnosis/*genetics&lt;/keyword&gt;&lt;keyword&gt;*Mutation&lt;/keyword&gt;&lt;keyword&gt;Ryanodine Receptor Calcium Release Channel/*genetics&lt;/keyword&gt;&lt;/keywords&gt;&lt;dates&gt;&lt;year&gt;2002&lt;/year&gt;&lt;pub-dates&gt;&lt;date&gt;Nov&lt;/date&gt;&lt;/pub-dates&gt;&lt;/dates&gt;&lt;isbn&gt;0003-3022 (Print)&amp;#xD;0003-3022 (Linking)&lt;/isbn&gt;&lt;accession-num&gt;12411788&lt;/accession-num&gt;&lt;urls&gt;&lt;related-urls&gt;&lt;url&gt;https://www.ncbi.nlm.nih.gov/pubmed/12411788&lt;/url&gt;&lt;/related-urls&gt;&lt;/urls&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29)</w:t>
            </w:r>
            <w:r w:rsidRPr="008D5BC5">
              <w:rPr>
                <w:rFonts w:cs="Times New Roman"/>
                <w:color w:val="000000"/>
              </w:rPr>
              <w:fldChar w:fldCharType="end"/>
            </w:r>
          </w:p>
          <w:p w14:paraId="310B7BB8" w14:textId="46E3DCFB"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Sei, et al. (2004)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Sei&lt;/Author&gt;&lt;Year&gt;2004&lt;/Year&gt;&lt;RecNum&gt;43&lt;/RecNum&gt;&lt;DisplayText&gt;(30)&lt;/DisplayText&gt;&lt;record&gt;&lt;rec-number&gt;43&lt;/rec-number&gt;&lt;foreign-keys&gt;&lt;key app="EN" db-id="vp0fe9zeppxzwrerdwrxser59st9sadt5vet" timestamp="1520448370"&gt;43&lt;/key&gt;&lt;/foreign-keys&gt;&lt;ref-type name="Journal Article"&gt;17&lt;/ref-type&gt;&lt;contributors&gt;&lt;authors&gt;&lt;author&gt;Sei, Y.&lt;/author&gt;&lt;author&gt;Sambuughin, N. N.&lt;/author&gt;&lt;author&gt;Davis, E. J.&lt;/author&gt;&lt;author&gt;Sachs, D.&lt;/author&gt;&lt;author&gt;Cuenca, P. B.&lt;/author&gt;&lt;author&gt;Brandom, B. W.&lt;/author&gt;&lt;author&gt;Tautz, T.&lt;/author&gt;&lt;author&gt;Rosenberg, H.&lt;/author&gt;&lt;author&gt;Nelson, T. E.&lt;/author&gt;&lt;author&gt;Muldoon, S. M.&lt;/author&gt;&lt;/authors&gt;&lt;/contributors&gt;&lt;auth-address&gt;Uniformed Services University of the Health Sciences, 4301 Jones Bridge Road, Bethesda, MD 20814, USA. ysei@usuhs.mil&lt;/auth-address&gt;&lt;titles&gt;&lt;title&gt;Malignant hyperthermia in North America: genetic screening of the three hot spots in the type I ryanodine receptor gene&lt;/title&gt;&lt;secondary-title&gt;Anesthesiology&lt;/secondary-title&gt;&lt;/titles&gt;&lt;periodical&gt;&lt;full-title&gt;Anesthesiology&lt;/full-title&gt;&lt;/periodical&gt;&lt;pages&gt;824-30&lt;/pages&gt;&lt;volume&gt;101&lt;/volume&gt;&lt;number&gt;4&lt;/number&gt;&lt;keywords&gt;&lt;keyword&gt;Calcium/metabolism&lt;/keyword&gt;&lt;keyword&gt;Exons&lt;/keyword&gt;&lt;keyword&gt;Humans&lt;/keyword&gt;&lt;keyword&gt;Malignant Hyperthermia/*genetics/metabolism&lt;/keyword&gt;&lt;keyword&gt;*Mutation&lt;/keyword&gt;&lt;keyword&gt;Ryanodine Receptor Calcium Release Channel/*genetics&lt;/keyword&gt;&lt;/keywords&gt;&lt;dates&gt;&lt;year&gt;2004&lt;/year&gt;&lt;pub-dates&gt;&lt;date&gt;Oct&lt;/date&gt;&lt;/pub-dates&gt;&lt;/dates&gt;&lt;isbn&gt;0003-3022 (Print)&amp;#xD;0003-3022 (Linking)&lt;/isbn&gt;&lt;accession-num&gt;15448513&lt;/accession-num&gt;&lt;urls&gt;&lt;related-urls&gt;&lt;url&gt;https://www.ncbi.nlm.nih.gov/pubmed/15448513&lt;/url&gt;&lt;/related-urls&gt;&lt;/urls&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30)</w:t>
            </w:r>
            <w:r w:rsidRPr="008D5BC5">
              <w:rPr>
                <w:rFonts w:cs="Times New Roman"/>
                <w:color w:val="000000"/>
              </w:rPr>
              <w:fldChar w:fldCharType="end"/>
            </w:r>
          </w:p>
          <w:p w14:paraId="2096037C" w14:textId="5C0767D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Sambuughin, et al. (2005)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Sambuughin&lt;/Author&gt;&lt;Year&gt;2005&lt;/Year&gt;&lt;RecNum&gt;44&lt;/RecNum&gt;&lt;DisplayText&gt;(31)&lt;/DisplayText&gt;&lt;record&gt;&lt;rec-number&gt;44&lt;/rec-number&gt;&lt;foreign-keys&gt;&lt;key app="EN" db-id="vp0fe9zeppxzwrerdwrxser59st9sadt5vet" timestamp="1520448370"&gt;44&lt;/key&gt;&lt;/foreign-keys&gt;&lt;ref-type name="Journal Article"&gt;17&lt;/ref-type&gt;&lt;contributors&gt;&lt;authors&gt;&lt;author&gt;Sambuughin, N.&lt;/author&gt;&lt;author&gt;Holley, H.&lt;/author&gt;&lt;author&gt;Muldoon, S.&lt;/author&gt;&lt;author&gt;Brandom, B. W.&lt;/author&gt;&lt;author&gt;de Bantel, A. M.&lt;/author&gt;&lt;author&gt;Tobin, J. R.&lt;/author&gt;&lt;author&gt;Nelson, T. E.&lt;/author&gt;&lt;author&gt;Goldfarb, L. G.&lt;/author&gt;&lt;/authors&gt;&lt;/contributors&gt;&lt;auth-address&gt;National Institute of Neurological Disorders and Stroke, National Institutes of Health, Bethesda, Maryland 20892-9404, USA. sambuugn@ninds.noh.gov&lt;/auth-address&gt;&lt;titles&gt;&lt;title&gt;Screening of the entire ryanodine receptor type 1 coding region for sequence variants associated with malignant hyperthermia susceptibility in the north american population&lt;/title&gt;&lt;secondary-title&gt;Anesthesiology&lt;/secondary-title&gt;&lt;/titles&gt;&lt;periodical&gt;&lt;full-title&gt;Anesthesiology&lt;/full-title&gt;&lt;/periodical&gt;&lt;pages&gt;515-21&lt;/pages&gt;&lt;volume&gt;102&lt;/volume&gt;&lt;number&gt;3&lt;/number&gt;&lt;keywords&gt;&lt;keyword&gt;Animals&lt;/keyword&gt;&lt;keyword&gt;*Genetic Predisposition to Disease&lt;/keyword&gt;&lt;keyword&gt;Humans&lt;/keyword&gt;&lt;keyword&gt;Malignant Hyperthermia/*genetics&lt;/keyword&gt;&lt;keyword&gt;*Mutation&lt;/keyword&gt;&lt;keyword&gt;*Open Reading Frames&lt;/keyword&gt;&lt;keyword&gt;Ryanodine Receptor Calcium Release Channel/*genetics&lt;/keyword&gt;&lt;/keywords&gt;&lt;dates&gt;&lt;year&gt;2005&lt;/year&gt;&lt;pub-dates&gt;&lt;date&gt;Mar&lt;/date&gt;&lt;/pub-dates&gt;&lt;/dates&gt;&lt;isbn&gt;0003-3022 (Print)&amp;#xD;0003-3022 (Linking)&lt;/isbn&gt;&lt;accession-num&gt;15731587&lt;/accession-num&gt;&lt;urls&gt;&lt;related-urls&gt;&lt;url&gt;https://www.ncbi.nlm.nih.gov/pubmed/15731587&lt;/url&gt;&lt;/related-urls&gt;&lt;/urls&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31)</w:t>
            </w:r>
            <w:r w:rsidRPr="008D5BC5">
              <w:rPr>
                <w:rFonts w:cs="Times New Roman"/>
                <w:color w:val="000000"/>
              </w:rPr>
              <w:fldChar w:fldCharType="end"/>
            </w:r>
          </w:p>
          <w:p w14:paraId="36106405" w14:textId="1B43C9C3"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Monnier, et al. (2005) </w:t>
            </w:r>
            <w:r w:rsidRPr="008D5BC5">
              <w:rPr>
                <w:rFonts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17)</w:t>
            </w:r>
            <w:r w:rsidRPr="008D5BC5">
              <w:rPr>
                <w:rFonts w:cs="Times New Roman"/>
                <w:color w:val="000000"/>
              </w:rPr>
              <w:fldChar w:fldCharType="end"/>
            </w:r>
          </w:p>
          <w:p w14:paraId="2DD9E198" w14:textId="435A6299"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Ibarra, et al. (2006)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Ibarra&lt;/Author&gt;&lt;Year&gt;2006&lt;/Year&gt;&lt;RecNum&gt;22&lt;/RecNum&gt;&lt;DisplayText&gt;(32)&lt;/DisplayText&gt;&lt;record&gt;&lt;rec-number&gt;22&lt;/rec-number&gt;&lt;foreign-keys&gt;&lt;key app="EN" db-id="vp0fe9zeppxzwrerdwrxser59st9sadt5vet" timestamp="1472668332"&gt;22&lt;/key&gt;&lt;/foreign-keys&gt;&lt;ref-type name="Journal Article"&gt;17&lt;/ref-type&gt;&lt;contributors&gt;&lt;authors&gt;&lt;author&gt;Ibarra, M. Ca&lt;/author&gt;&lt;author&gt;Wu, S.&lt;/author&gt;&lt;author&gt;Murayama, K.&lt;/author&gt;&lt;author&gt;Minami, N.&lt;/author&gt;&lt;author&gt;Ichihara, Y.&lt;/author&gt;&lt;author&gt;Kikuchi, H.&lt;/author&gt;&lt;author&gt;Noguchi, S.&lt;/author&gt;&lt;author&gt;Hayashi, Y. K.&lt;/author&gt;&lt;author&gt;Ochiai, R.&lt;/author&gt;&lt;author&gt;Nishino, I.&lt;/author&gt;&lt;/authors&gt;&lt;/contributors&gt;&lt;auth-address&gt;Department of Neuromuscular Research, National Institute of Neuroscience, Tokyo, Japan.&lt;/auth-address&gt;&lt;titles&gt;&lt;title&gt;Malignant hyperthermia in Japan: mutation screening of the entire ryanodine receptor type 1 gene coding region by direct sequencing&lt;/title&gt;&lt;secondary-title&gt;Anesthesiology&lt;/secondary-title&gt;&lt;/titles&gt;&lt;periodical&gt;&lt;full-title&gt;Anesthesiology&lt;/full-title&gt;&lt;/periodical&gt;&lt;pages&gt;1146-54&lt;/pages&gt;&lt;volume&gt;104&lt;/volume&gt;&lt;number&gt;6&lt;/number&gt;&lt;keywords&gt;&lt;keyword&gt;Adolescent&lt;/keyword&gt;&lt;keyword&gt;Adult&lt;/keyword&gt;&lt;keyword&gt;Aged&lt;/keyword&gt;&lt;keyword&gt;Child&lt;/keyword&gt;&lt;keyword&gt;Child, Preschool&lt;/keyword&gt;&lt;keyword&gt;Female&lt;/keyword&gt;&lt;keyword&gt;Genetic Predisposition to Disease&lt;/keyword&gt;&lt;keyword&gt;Humans&lt;/keyword&gt;&lt;keyword&gt;Male&lt;/keyword&gt;&lt;keyword&gt;Malignant Hyperthermia/*genetics&lt;/keyword&gt;&lt;keyword&gt;Middle Aged&lt;/keyword&gt;&lt;keyword&gt;*Mutation&lt;/keyword&gt;&lt;keyword&gt;Myopathy, Central Core/genetics&lt;/keyword&gt;&lt;keyword&gt;*Open Reading Frames&lt;/keyword&gt;&lt;keyword&gt;Ryanodine Receptor Calcium Release Channel/*genetics&lt;/keyword&gt;&lt;keyword&gt;*Sequence Analysis, DNA&lt;/keyword&gt;&lt;/keywords&gt;&lt;dates&gt;&lt;year&gt;2006&lt;/year&gt;&lt;pub-dates&gt;&lt;date&gt;Jun&lt;/date&gt;&lt;/pub-dates&gt;&lt;/dates&gt;&lt;isbn&gt;0003-3022 (Print)&amp;#xD;0003-3022 (Linking)&lt;/isbn&gt;&lt;accession-num&gt;16732084&lt;/accession-num&gt;&lt;urls&gt;&lt;related-urls&gt;&lt;url&gt;https://www.ncbi.nlm.nih.gov/pubmed/16732084&lt;/url&gt;&lt;/related-urls&gt;&lt;/urls&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32)</w:t>
            </w:r>
            <w:r w:rsidRPr="008D5BC5">
              <w:rPr>
                <w:rFonts w:cs="Times New Roman"/>
                <w:color w:val="000000"/>
              </w:rPr>
              <w:fldChar w:fldCharType="end"/>
            </w:r>
          </w:p>
          <w:p w14:paraId="1AB04C87" w14:textId="0FB826F4"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Galli, et al. (2006)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Galli&lt;/Author&gt;&lt;Year&gt;2006&lt;/Year&gt;&lt;RecNum&gt;45&lt;/RecNum&gt;&lt;DisplayText&gt;(33)&lt;/DisplayText&gt;&lt;record&gt;&lt;rec-number&gt;45&lt;/rec-number&gt;&lt;foreign-keys&gt;&lt;key app="EN" db-id="vp0fe9zeppxzwrerdwrxser59st9sadt5vet" timestamp="1520448370"&gt;45&lt;/key&gt;&lt;/foreign-keys&gt;&lt;ref-type name="Journal Article"&gt;17&lt;/ref-type&gt;&lt;contributors&gt;&lt;authors&gt;&lt;author&gt;Galli, L.&lt;/author&gt;&lt;author&gt;Orrico, A.&lt;/author&gt;&lt;author&gt;Lorenzini, S.&lt;/author&gt;&lt;author&gt;Censini, S.&lt;/author&gt;&lt;author&gt;Falciani, M.&lt;/author&gt;&lt;author&gt;Covacci, A.&lt;/author&gt;&lt;author&gt;Tegazzin, V.&lt;/author&gt;&lt;author&gt;Sorrentino, V.&lt;/author&gt;&lt;/authors&gt;&lt;/contributors&gt;&lt;auth-address&gt;Molecular Medicine Section, Department of Neuroscience, University of Siena and Azienda Ospedaliera Universitaria Senese, Siena, Italy.&lt;/auth-address&gt;&lt;titles&gt;&lt;title&gt;Frequency and localization of mutations in the 106 exons of the RYR1 gene in 50 individuals with malignant hyperthermia&lt;/title&gt;&lt;secondary-title&gt;Hum Mutat&lt;/secondary-title&gt;&lt;/titles&gt;&lt;periodical&gt;&lt;full-title&gt;Hum Mutat&lt;/full-title&gt;&lt;/periodical&gt;&lt;pages&gt;830&lt;/pages&gt;&lt;volume&gt;27&lt;/volume&gt;&lt;number&gt;8&lt;/number&gt;&lt;keywords&gt;&lt;keyword&gt;Cohort Studies&lt;/keyword&gt;&lt;keyword&gt;DNA Mutational Analysis&lt;/keyword&gt;&lt;keyword&gt;*Exons&lt;/keyword&gt;&lt;keyword&gt;Female&lt;/keyword&gt;&lt;keyword&gt;Gene Frequency&lt;/keyword&gt;&lt;keyword&gt;Genetic Predisposition to Disease&lt;/keyword&gt;&lt;keyword&gt;Genetic Testing&lt;/keyword&gt;&lt;keyword&gt;Humans&lt;/keyword&gt;&lt;keyword&gt;Male&lt;/keyword&gt;&lt;keyword&gt;Malignant Hyperthermia/diagnosis/*genetics&lt;/keyword&gt;&lt;keyword&gt;*Mutation, Missense&lt;/keyword&gt;&lt;keyword&gt;Ryanodine Receptor Calcium Release Channel/*genetics&lt;/keyword&gt;&lt;/keywords&gt;&lt;dates&gt;&lt;year&gt;2006&lt;/year&gt;&lt;pub-dates&gt;&lt;date&gt;Aug&lt;/date&gt;&lt;/pub-dates&gt;&lt;/dates&gt;&lt;isbn&gt;1098-1004 (Electronic)&amp;#xD;1059-7794 (Linking)&lt;/isbn&gt;&lt;accession-num&gt;16835904&lt;/accession-num&gt;&lt;urls&gt;&lt;related-urls&gt;&lt;url&gt;https://www.ncbi.nlm.nih.gov/pubmed/16835904&lt;/url&gt;&lt;/related-urls&gt;&lt;/urls&gt;&lt;electronic-resource-num&gt;10.1002/humu.9442&lt;/electronic-resource-num&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33)</w:t>
            </w:r>
            <w:r w:rsidRPr="008D5BC5">
              <w:rPr>
                <w:rFonts w:cs="Times New Roman"/>
                <w:color w:val="000000"/>
              </w:rPr>
              <w:fldChar w:fldCharType="end"/>
            </w:r>
          </w:p>
          <w:p w14:paraId="78749561" w14:textId="77C779C0"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Gillies, et al. (2008)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Gillies&lt;/Author&gt;&lt;Year&gt;2008&lt;/Year&gt;&lt;RecNum&gt;20&lt;/RecNum&gt;&lt;DisplayText&gt;(34)&lt;/DisplayText&gt;&lt;record&gt;&lt;rec-number&gt;20&lt;/rec-number&gt;&lt;foreign-keys&gt;&lt;key app="EN" db-id="vp0fe9zeppxzwrerdwrxser59st9sadt5vet" timestamp="1472668098"&gt;20&lt;/key&gt;&lt;/foreign-keys&gt;&lt;ref-type name="Journal Article"&gt;17&lt;/ref-type&gt;&lt;contributors&gt;&lt;authors&gt;&lt;author&gt;Gillies, R. L.&lt;/author&gt;&lt;author&gt;Bjorksten, A. R.&lt;/author&gt;&lt;author&gt;Davis, M.&lt;/author&gt;&lt;author&gt;Du Sart, D.&lt;/author&gt;&lt;/authors&gt;&lt;/contributors&gt;&lt;auth-address&gt;Department of Anaesthesia and Pain Management, Royal Melbourne Hospital, Parkville, Australia.&lt;/auth-address&gt;&lt;titles&gt;&lt;title&gt;Identification of genetic mutations in Australian malignant hyperthermia families using sequencing of RYR1 hotspots&lt;/title&gt;&lt;secondary-title&gt;Anaesth Intensive Care&lt;/secondary-title&gt;&lt;/titles&gt;&lt;periodical&gt;&lt;full-title&gt;Anaesth Intensive Care&lt;/full-title&gt;&lt;/periodical&gt;&lt;pages&gt;391-403&lt;/pages&gt;&lt;volume&gt;36&lt;/volume&gt;&lt;number&gt;3&lt;/number&gt;&lt;keywords&gt;&lt;keyword&gt;Amino Acid Substitution&lt;/keyword&gt;&lt;keyword&gt;Australia/epidemiology&lt;/keyword&gt;&lt;keyword&gt;Chromosomes, Human, Pair 19/genetics&lt;/keyword&gt;&lt;keyword&gt;DNA/genetics&lt;/keyword&gt;&lt;keyword&gt;DNA Mutational Analysis&lt;/keyword&gt;&lt;keyword&gt;DNA Primers&lt;/keyword&gt;&lt;keyword&gt;Haplotypes&lt;/keyword&gt;&lt;keyword&gt;Homeostasis/physiology&lt;/keyword&gt;&lt;keyword&gt;Humans&lt;/keyword&gt;&lt;keyword&gt;Malignant Hyperthermia/epidemiology/*genetics/pathology&lt;/keyword&gt;&lt;keyword&gt;Muscle Contraction/physiology&lt;/keyword&gt;&lt;keyword&gt;Muscle, Skeletal/pathology&lt;/keyword&gt;&lt;keyword&gt;Pedigree&lt;/keyword&gt;&lt;keyword&gt;Reverse Transcriptase Polymerase Chain Reaction&lt;/keyword&gt;&lt;keyword&gt;Ryanodine Receptor Calcium Release Channel/*genetics&lt;/keyword&gt;&lt;/keywords&gt;&lt;dates&gt;&lt;year&gt;2008&lt;/year&gt;&lt;pub-dates&gt;&lt;date&gt;May&lt;/date&gt;&lt;/pub-dates&gt;&lt;/dates&gt;&lt;isbn&gt;0310-057X (Print)&amp;#xD;0310-057X (Linking)&lt;/isbn&gt;&lt;accession-num&gt;18564801&lt;/accession-num&gt;&lt;urls&gt;&lt;related-urls&gt;&lt;url&gt;https://www.ncbi.nlm.nih.gov/pubmed/18564801&lt;/url&gt;&lt;/related-urls&gt;&lt;/urls&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34)</w:t>
            </w:r>
            <w:r w:rsidRPr="008D5BC5">
              <w:rPr>
                <w:rFonts w:cs="Times New Roman"/>
                <w:color w:val="000000"/>
              </w:rPr>
              <w:fldChar w:fldCharType="end"/>
            </w:r>
          </w:p>
          <w:p w14:paraId="2B93AF3D" w14:textId="32E8364B"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Carpenter, et al. (2009) </w:t>
            </w:r>
            <w:r w:rsidRPr="008D5BC5">
              <w:rPr>
                <w:rFonts w:cs="Times New Roman"/>
                <w:color w:val="000000"/>
              </w:rPr>
              <w:fldChar w:fldCharType="begin">
                <w:fldData xml:space="preserve">PEVuZE5vdGU+PENpdGU+PEF1dGhvcj5DYXJwZW50ZXI8L0F1dGhvcj48WWVhcj4yMDA5PC9ZZWFy
PjxSZWNOdW0+OTwvUmVjTnVtPjxEaXNwbGF5VGV4dD4oMzU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DYXJwZW50ZXI8L0F1dGhvcj48WWVhcj4yMDA5PC9ZZWFy
PjxSZWNOdW0+OTwvUmVjTnVtPjxEaXNwbGF5VGV4dD4oMzU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35)</w:t>
            </w:r>
            <w:r w:rsidRPr="008D5BC5">
              <w:rPr>
                <w:rFonts w:cs="Times New Roman"/>
                <w:color w:val="000000"/>
              </w:rPr>
              <w:fldChar w:fldCharType="end"/>
            </w:r>
          </w:p>
          <w:p w14:paraId="5BB67A85" w14:textId="65988D6D"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Kraeva, et al. (2011)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Kraeva&lt;/Author&gt;&lt;Year&gt;2011&lt;/Year&gt;&lt;RecNum&gt;46&lt;/RecNum&gt;&lt;DisplayText&gt;(36)&lt;/DisplayText&gt;&lt;record&gt;&lt;rec-number&gt;46&lt;/rec-number&gt;&lt;foreign-keys&gt;&lt;key app="EN" db-id="vp0fe9zeppxzwrerdwrxser59st9sadt5vet" timestamp="1520448370"&gt;46&lt;/key&gt;&lt;/foreign-keys&gt;&lt;ref-type name="Journal Article"&gt;17&lt;/ref-type&gt;&lt;contributors&gt;&lt;authors&gt;&lt;author&gt;Kraeva, N.&lt;/author&gt;&lt;author&gt;Riazi, S.&lt;/author&gt;&lt;author&gt;Loke, J.&lt;/author&gt;&lt;author&gt;Frodis, W.&lt;/author&gt;&lt;author&gt;Crossan, M. L.&lt;/author&gt;&lt;author&gt;Nolan, K.&lt;/author&gt;&lt;author&gt;Kraev, A.&lt;/author&gt;&lt;author&gt;Maclennan, D. H.&lt;/author&gt;&lt;/authors&gt;&lt;/contributors&gt;&lt;auth-address&gt;Malignant Hyperthermia Investigation Unit, Toronto General Hospital, Toronto, ON, Canada.&lt;/auth-address&gt;&lt;titles&gt;&lt;title&gt;Ryanodine receptor type 1 gene mutations found in the Canadian malignant hyperthermia population&lt;/title&gt;&lt;secondary-title&gt;Can J Anaesth&lt;/secondary-title&gt;&lt;/titles&gt;&lt;periodical&gt;&lt;full-title&gt;Can J Anaesth&lt;/full-title&gt;&lt;/periodical&gt;&lt;pages&gt;504-13&lt;/pages&gt;&lt;volume&gt;58&lt;/volume&gt;&lt;number&gt;6&lt;/number&gt;&lt;keywords&gt;&lt;keyword&gt;Amino Acid Sequence&lt;/keyword&gt;&lt;keyword&gt;Genetic Association Studies&lt;/keyword&gt;&lt;keyword&gt;Humans&lt;/keyword&gt;&lt;keyword&gt;Malignant Hyperthermia/*genetics&lt;/keyword&gt;&lt;keyword&gt;Molecular Sequence Data&lt;/keyword&gt;&lt;keyword&gt;*Mutation&lt;/keyword&gt;&lt;keyword&gt;Polymorphism, Genetic&lt;/keyword&gt;&lt;keyword&gt;Ryanodine Receptor Calcium Release Channel/*genetics&lt;/keyword&gt;&lt;/keywords&gt;&lt;dates&gt;&lt;year&gt;2011&lt;/year&gt;&lt;pub-dates&gt;&lt;date&gt;Jun&lt;/date&gt;&lt;/pub-dates&gt;&lt;/dates&gt;&lt;isbn&gt;1496-8975 (Electronic)&amp;#xD;0832-610X (Linking)&lt;/isbn&gt;&lt;accession-num&gt;21455645&lt;/accession-num&gt;&lt;urls&gt;&lt;related-urls&gt;&lt;url&gt;https://www.ncbi.nlm.nih.gov/pubmed/21455645&lt;/url&gt;&lt;/related-urls&gt;&lt;/urls&gt;&lt;electronic-resource-num&gt;10.1007/s12630-011-9494-6&lt;/electronic-resource-num&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36)</w:t>
            </w:r>
            <w:r w:rsidRPr="008D5BC5">
              <w:rPr>
                <w:rFonts w:cs="Times New Roman"/>
                <w:color w:val="000000"/>
              </w:rPr>
              <w:fldChar w:fldCharType="end"/>
            </w:r>
          </w:p>
          <w:p w14:paraId="02872579" w14:textId="6596CBFD"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Broman, et al. (2011) </w:t>
            </w:r>
            <w:r w:rsidRPr="008D5BC5">
              <w:rPr>
                <w:rFonts w:cs="Times New Roman"/>
                <w:color w:val="000000"/>
              </w:rPr>
              <w:fldChar w:fldCharType="begin">
                <w:fldData xml:space="preserve">PEVuZE5vdGU+PENpdGU+PEF1dGhvcj5Ccm9tYW48L0F1dGhvcj48WWVhcj4yMDExPC9ZZWFyPjxS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Ccm9tYW48L0F1dGhvcj48WWVhcj4yMDExPC9ZZWFyPjxS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37)</w:t>
            </w:r>
            <w:r w:rsidRPr="008D5BC5">
              <w:rPr>
                <w:rFonts w:cs="Times New Roman"/>
                <w:color w:val="000000"/>
              </w:rPr>
              <w:fldChar w:fldCharType="end"/>
            </w:r>
          </w:p>
          <w:p w14:paraId="15B54EAE" w14:textId="08C1EB66" w:rsidR="00FE1EF5" w:rsidRPr="008D5BC5" w:rsidRDefault="00FE1EF5" w:rsidP="00C71CB6">
            <w:pPr>
              <w:rPr>
                <w:rFonts w:ascii="Times New Roman" w:hAnsi="Times New Roman" w:cs="Times New Roman"/>
                <w:color w:val="000000"/>
              </w:rPr>
            </w:pPr>
            <w:r w:rsidRPr="008D5BC5">
              <w:rPr>
                <w:rFonts w:ascii="Times New Roman" w:hAnsi="Times New Roman" w:cs="Times New Roman"/>
                <w:color w:val="000000"/>
              </w:rPr>
              <w:t xml:space="preserve">Brandom, et al. (2013) </w:t>
            </w:r>
            <w:r w:rsidRPr="008D5BC5">
              <w:rPr>
                <w:rFonts w:cs="Times New Roman"/>
                <w:color w:val="000000"/>
              </w:rPr>
              <w:fldChar w:fldCharType="begin">
                <w:fldData xml:space="preserve">PEVuZE5vdGU+PENpdGU+PEF1dGhvcj5CcmFuZG9tPC9BdXRob3I+PFllYXI+MjAxMzwvWWVhcj48
UmVjTnVtPjEwPC9SZWNOdW0+PERpc3BsYXlUZXh0PigzOC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CcmFuZG9tPC9BdXRob3I+PFllYXI+MjAxMzwvWWVhcj48
UmVjTnVtPjEwPC9SZWNOdW0+PERpc3BsYXlUZXh0PigzOC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38)</w:t>
            </w:r>
            <w:r w:rsidRPr="008D5BC5">
              <w:rPr>
                <w:rFonts w:cs="Times New Roman"/>
                <w:color w:val="000000"/>
              </w:rPr>
              <w:fldChar w:fldCharType="end"/>
            </w:r>
          </w:p>
        </w:tc>
        <w:tc>
          <w:tcPr>
            <w:tcW w:w="1440" w:type="dxa"/>
            <w:shd w:val="clear" w:color="auto" w:fill="auto"/>
          </w:tcPr>
          <w:p w14:paraId="679813C5" w14:textId="77777777"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High</w:t>
            </w:r>
          </w:p>
        </w:tc>
      </w:tr>
      <w:tr w:rsidR="00FE1EF5" w:rsidRPr="008D5BC5" w14:paraId="60C64572" w14:textId="0EF1C201" w:rsidTr="00FE1EF5">
        <w:trPr>
          <w:trHeight w:val="962"/>
        </w:trPr>
        <w:tc>
          <w:tcPr>
            <w:tcW w:w="1603" w:type="dxa"/>
            <w:shd w:val="clear" w:color="auto" w:fill="auto"/>
          </w:tcPr>
          <w:p w14:paraId="1178425F"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Clinical</w:t>
            </w:r>
          </w:p>
        </w:tc>
        <w:tc>
          <w:tcPr>
            <w:tcW w:w="2920" w:type="dxa"/>
            <w:shd w:val="clear" w:color="auto" w:fill="auto"/>
          </w:tcPr>
          <w:p w14:paraId="4D96FF57"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rs193922753 </w:t>
            </w:r>
          </w:p>
          <w:p w14:paraId="34CE9BBA" w14:textId="2F533C98"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c.488G&gt;T; p.(Arg163Leu) </w:t>
            </w:r>
          </w:p>
          <w:p w14:paraId="7538F05B" w14:textId="77777777" w:rsidR="00FE1EF5" w:rsidRPr="008D5BC5" w:rsidRDefault="00FE1EF5" w:rsidP="00C77F14">
            <w:pPr>
              <w:rPr>
                <w:rFonts w:ascii="Times New Roman" w:hAnsi="Times New Roman" w:cs="Times New Roman"/>
                <w:color w:val="000000"/>
              </w:rPr>
            </w:pPr>
          </w:p>
        </w:tc>
        <w:tc>
          <w:tcPr>
            <w:tcW w:w="3577" w:type="dxa"/>
            <w:shd w:val="clear" w:color="auto" w:fill="auto"/>
          </w:tcPr>
          <w:p w14:paraId="2469BF55"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variant associated with Malignant Hyperthermia (MH) based on positive IVCTs and MH reaction.</w:t>
            </w:r>
          </w:p>
        </w:tc>
        <w:tc>
          <w:tcPr>
            <w:tcW w:w="3510" w:type="dxa"/>
            <w:shd w:val="clear" w:color="auto" w:fill="auto"/>
          </w:tcPr>
          <w:p w14:paraId="07DDE57E" w14:textId="5966CF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Monnier, et al. (2005) </w:t>
            </w:r>
            <w:r w:rsidRPr="008D5BC5">
              <w:rPr>
                <w:rFonts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17)</w:t>
            </w:r>
            <w:r w:rsidRPr="008D5BC5">
              <w:rPr>
                <w:rFonts w:cs="Times New Roman"/>
                <w:color w:val="000000"/>
              </w:rPr>
              <w:fldChar w:fldCharType="end"/>
            </w:r>
          </w:p>
          <w:p w14:paraId="66B9BC6E" w14:textId="02063FA0" w:rsidR="00FE1EF5" w:rsidRPr="008D5BC5" w:rsidRDefault="00FE1EF5" w:rsidP="00C71CB6">
            <w:pPr>
              <w:rPr>
                <w:rFonts w:ascii="Times New Roman" w:hAnsi="Times New Roman" w:cs="Times New Roman"/>
                <w:color w:val="000000"/>
              </w:rPr>
            </w:pPr>
            <w:r w:rsidRPr="008D5BC5">
              <w:rPr>
                <w:rFonts w:ascii="Times New Roman" w:hAnsi="Times New Roman" w:cs="Times New Roman"/>
                <w:color w:val="000000"/>
              </w:rPr>
              <w:t xml:space="preserve">Fiszer, et al. (2015) </w:t>
            </w:r>
            <w:r w:rsidRPr="008D5BC5">
              <w:rPr>
                <w:rFonts w:cs="Times New Roman"/>
                <w:color w:val="000000"/>
              </w:rPr>
              <w:fldChar w:fldCharType="begin">
                <w:fldData xml:space="preserve">PEVuZE5vdGU+PENpdGU+PEF1dGhvcj5GaXN6ZXI8L0F1dGhvcj48WWVhcj4yMDE1PC9ZZWFyPjxS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GaXN6ZXI8L0F1dGhvcj48WWVhcj4yMDE1PC9ZZWFyPjxS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39)</w:t>
            </w:r>
            <w:r w:rsidRPr="008D5BC5">
              <w:rPr>
                <w:rFonts w:cs="Times New Roman"/>
                <w:color w:val="000000"/>
              </w:rPr>
              <w:fldChar w:fldCharType="end"/>
            </w:r>
          </w:p>
        </w:tc>
        <w:tc>
          <w:tcPr>
            <w:tcW w:w="1440" w:type="dxa"/>
            <w:shd w:val="clear" w:color="auto" w:fill="auto"/>
          </w:tcPr>
          <w:p w14:paraId="7E7EC7DC"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High</w:t>
            </w:r>
          </w:p>
        </w:tc>
      </w:tr>
      <w:tr w:rsidR="00FE1EF5" w:rsidRPr="008D5BC5" w14:paraId="6768C764" w14:textId="4DA32A92" w:rsidTr="00FE1EF5">
        <w:trPr>
          <w:trHeight w:val="854"/>
        </w:trPr>
        <w:tc>
          <w:tcPr>
            <w:tcW w:w="1603" w:type="dxa"/>
            <w:shd w:val="clear" w:color="auto" w:fill="auto"/>
          </w:tcPr>
          <w:p w14:paraId="31631070"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Clinical</w:t>
            </w:r>
          </w:p>
        </w:tc>
        <w:tc>
          <w:tcPr>
            <w:tcW w:w="2920" w:type="dxa"/>
            <w:shd w:val="clear" w:color="auto" w:fill="auto"/>
          </w:tcPr>
          <w:p w14:paraId="407A735A"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rs1801086 </w:t>
            </w:r>
          </w:p>
          <w:p w14:paraId="34A8154B" w14:textId="41633F28"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c.742G&gt;A or c.742G&gt;C); p.(Gly248Arg)</w:t>
            </w:r>
          </w:p>
          <w:p w14:paraId="2F45B0AB" w14:textId="77777777" w:rsidR="00FE1EF5" w:rsidRPr="008D5BC5" w:rsidRDefault="00FE1EF5" w:rsidP="00C77F14">
            <w:pPr>
              <w:rPr>
                <w:rFonts w:ascii="Times New Roman" w:hAnsi="Times New Roman" w:cs="Times New Roman"/>
                <w:color w:val="000000"/>
              </w:rPr>
            </w:pPr>
          </w:p>
        </w:tc>
        <w:tc>
          <w:tcPr>
            <w:tcW w:w="3577" w:type="dxa"/>
            <w:shd w:val="clear" w:color="auto" w:fill="auto"/>
          </w:tcPr>
          <w:p w14:paraId="1F976278"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variant associated with Malignant Hyperthermia (MH) based on positive IVCTs, positive CHCTs, and MH reactions and/or family history of MH. </w:t>
            </w:r>
          </w:p>
        </w:tc>
        <w:tc>
          <w:tcPr>
            <w:tcW w:w="3510" w:type="dxa"/>
            <w:shd w:val="clear" w:color="auto" w:fill="auto"/>
          </w:tcPr>
          <w:p w14:paraId="0DA960FA" w14:textId="2EB0E74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Gillard, et al. (1992)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Gillard&lt;/Author&gt;&lt;Year&gt;1992&lt;/Year&gt;&lt;RecNum&gt;18&lt;/RecNum&gt;&lt;DisplayText&gt;(40)&lt;/DisplayText&gt;&lt;record&gt;&lt;rec-number&gt;18&lt;/rec-number&gt;&lt;foreign-keys&gt;&lt;key app="EN" db-id="vp0fe9zeppxzwrerdwrxser59st9sadt5vet" timestamp="1472667927"&gt;18&lt;/key&gt;&lt;/foreign-keys&gt;&lt;ref-type name="Journal Article"&gt;17&lt;/ref-type&gt;&lt;contributors&gt;&lt;authors&gt;&lt;author&gt;Gillard, E. F.&lt;/author&gt;&lt;author&gt;Otsu, K.&lt;/author&gt;&lt;author&gt;Fujii, J.&lt;/author&gt;&lt;author&gt;Duff, C.&lt;/author&gt;&lt;author&gt;de Leon, S.&lt;/author&gt;&lt;author&gt;Khanna, V. K.&lt;/author&gt;&lt;author&gt;Britt, B. A.&lt;/author&gt;&lt;author&gt;Worton, R. G.&lt;/author&gt;&lt;author&gt;MacLennan, D. H.&lt;/author&gt;&lt;/authors&gt;&lt;/contributors&gt;&lt;auth-address&gt;Department of Genetics, Hospital for Sick Children, Toronto, Ontario, Canada.&lt;/auth-address&gt;&lt;titles&gt;&lt;title&gt;Polymorphisms and deduced amino acid substitutions in the coding sequence of the ryanodine receptor (RYR1) gene in individuals with malignant hyperthermia&lt;/title&gt;&lt;secondary-title&gt;Genomics&lt;/secondary-title&gt;&lt;/titles&gt;&lt;periodical&gt;&lt;full-title&gt;Genomics&lt;/full-title&gt;&lt;/periodical&gt;&lt;pages&gt;1247-54&lt;/pages&gt;&lt;volume&gt;13&lt;/volume&gt;&lt;number&gt;4&lt;/number&gt;&lt;keywords&gt;&lt;keyword&gt;Amino Acids/*genetics&lt;/keyword&gt;&lt;keyword&gt;Base Sequence&lt;/keyword&gt;&lt;keyword&gt;Calcium Channels/*genetics&lt;/keyword&gt;&lt;keyword&gt;Dna&lt;/keyword&gt;&lt;keyword&gt;Electrophoresis, Polyacrylamide Gel&lt;/keyword&gt;&lt;keyword&gt;Female&lt;/keyword&gt;&lt;keyword&gt;Haplotypes&lt;/keyword&gt;&lt;keyword&gt;Humans&lt;/keyword&gt;&lt;keyword&gt;Male&lt;/keyword&gt;&lt;keyword&gt;Malignant Hyperthermia/*genetics&lt;/keyword&gt;&lt;keyword&gt;Molecular Sequence Data&lt;/keyword&gt;&lt;keyword&gt;Muscle Proteins/*genetics&lt;/keyword&gt;&lt;keyword&gt;Pedigree&lt;/keyword&gt;&lt;keyword&gt;*Polymorphism, Restriction Fragment Length&lt;/keyword&gt;&lt;keyword&gt;Receptors, Cholinergic/*genetics&lt;/keyword&gt;&lt;keyword&gt;Ryanodine Receptor Calcium Release Channel&lt;/keyword&gt;&lt;/keywords&gt;&lt;dates&gt;&lt;year&gt;1992&lt;/year&gt;&lt;pub-dates&gt;&lt;date&gt;Aug&lt;/date&gt;&lt;/pub-dates&gt;&lt;/dates&gt;&lt;isbn&gt;0888-7543 (Print)&amp;#xD;0888-7543 (Linking)&lt;/isbn&gt;&lt;accession-num&gt;1354642&lt;/accession-num&gt;&lt;urls&gt;&lt;related-urls&gt;&lt;url&gt;https://www.ncbi.nlm.nih.gov/pubmed/1354642&lt;/url&gt;&lt;/related-urls&gt;&lt;/urls&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40)</w:t>
            </w:r>
            <w:r w:rsidRPr="008D5BC5">
              <w:rPr>
                <w:rFonts w:cs="Times New Roman"/>
                <w:color w:val="000000"/>
              </w:rPr>
              <w:fldChar w:fldCharType="end"/>
            </w:r>
          </w:p>
          <w:p w14:paraId="35F9FFF5" w14:textId="30A7198D"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Sambuughin, et al. (2001)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Sambuughin&lt;/Author&gt;&lt;Year&gt;2001&lt;/Year&gt;&lt;RecNum&gt;7&lt;/RecNum&gt;&lt;DisplayText&gt;(24)&lt;/DisplayText&gt;&lt;record&gt;&lt;rec-number&gt;7&lt;/rec-number&gt;&lt;foreign-keys&gt;&lt;key app="EN" db-id="vp0fe9zeppxzwrerdwrxser59st9sadt5vet" timestamp="1472666973"&gt;7&lt;/key&gt;&lt;/foreign-keys&gt;&lt;ref-type name="Journal Article"&gt;17&lt;/ref-type&gt;&lt;contributors&gt;&lt;authors&gt;&lt;author&gt;Sambuughin, N.&lt;/author&gt;&lt;author&gt;Sei, Y.&lt;/author&gt;&lt;author&gt;Gallagher, K. L.&lt;/author&gt;&lt;author&gt;Wyre, H. W.&lt;/author&gt;&lt;author&gt;Madsen, D.&lt;/author&gt;&lt;author&gt;Nelson, T. E.&lt;/author&gt;&lt;author&gt;Fletcher, J. E.&lt;/author&gt;&lt;author&gt;Rosenberg, H.&lt;/author&gt;&lt;author&gt;Muldoon, S. M.&lt;/author&gt;&lt;/authors&gt;&lt;/contributors&gt;&lt;auth-address&gt;Barrow Neurological Institute, Phoenix, Arizona, USA.&lt;/auth-address&gt;&lt;titles&gt;&lt;title&gt;North American malignant hyperthermia population: screening of the ryanodine receptor gene and identification of novel mutations&lt;/title&gt;&lt;secondary-title&gt;Anesthesiology&lt;/secondary-title&gt;&lt;/titles&gt;&lt;periodical&gt;&lt;full-title&gt;Anesthesiology&lt;/full-title&gt;&lt;/periodical&gt;&lt;pages&gt;594-9&lt;/pages&gt;&lt;volume&gt;95&lt;/volume&gt;&lt;number&gt;3&lt;/number&gt;&lt;keywords&gt;&lt;keyword&gt;Genetic Linkage&lt;/keyword&gt;&lt;keyword&gt;Genotype&lt;/keyword&gt;&lt;keyword&gt;Humans&lt;/keyword&gt;&lt;keyword&gt;Malignant Hyperthermia/*genetics&lt;/keyword&gt;&lt;keyword&gt;*Mutation&lt;/keyword&gt;&lt;keyword&gt;North America&lt;/keyword&gt;&lt;keyword&gt;Phenotype&lt;/keyword&gt;&lt;keyword&gt;Ryanodine Receptor Calcium Release Channel/*genetics&lt;/keyword&gt;&lt;/keywords&gt;&lt;dates&gt;&lt;year&gt;2001&lt;/year&gt;&lt;pub-dates&gt;&lt;date&gt;Sep&lt;/date&gt;&lt;/pub-dates&gt;&lt;/dates&gt;&lt;isbn&gt;0003-3022 (Print)&amp;#xD;0003-3022 (Linking)&lt;/isbn&gt;&lt;accession-num&gt;11575529&lt;/accession-num&gt;&lt;urls&gt;&lt;related-urls&gt;&lt;url&gt;https://www.ncbi.nlm.nih.gov/pubmed/11575529&lt;/url&gt;&lt;/related-urls&gt;&lt;/urls&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24)</w:t>
            </w:r>
            <w:r w:rsidRPr="008D5BC5">
              <w:rPr>
                <w:rFonts w:cs="Times New Roman"/>
                <w:color w:val="000000"/>
              </w:rPr>
              <w:fldChar w:fldCharType="end"/>
            </w:r>
          </w:p>
          <w:p w14:paraId="52DD2921" w14:textId="5B7F940E"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Robinson, et al. (2002) </w:t>
            </w:r>
            <w:r w:rsidRPr="008D5BC5">
              <w:rPr>
                <w:rFonts w:cs="Times New Roman"/>
                <w:color w:val="000000"/>
              </w:rPr>
              <w:fldChar w:fldCharType="begin">
                <w:fldData xml:space="preserve">PEVuZE5vdGU+PENpdGU+PEF1dGhvcj5Sb2JpbnNvbjwvQXV0aG9yPjxZZWFyPjIwMDI8L1llYXI+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Sb2JpbnNvbjwvQXV0aG9yPjxZZWFyPjIwMDI8L1llYXI+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26)</w:t>
            </w:r>
            <w:r w:rsidRPr="008D5BC5">
              <w:rPr>
                <w:rFonts w:cs="Times New Roman"/>
                <w:color w:val="000000"/>
              </w:rPr>
              <w:fldChar w:fldCharType="end"/>
            </w:r>
          </w:p>
          <w:p w14:paraId="097FA9A3" w14:textId="3143BF53"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Sei, et al. (2004)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Sei&lt;/Author&gt;&lt;Year&gt;2004&lt;/Year&gt;&lt;RecNum&gt;43&lt;/RecNum&gt;&lt;DisplayText&gt;(30)&lt;/DisplayText&gt;&lt;record&gt;&lt;rec-number&gt;43&lt;/rec-number&gt;&lt;foreign-keys&gt;&lt;key app="EN" db-id="vp0fe9zeppxzwrerdwrxser59st9sadt5vet" timestamp="1520448370"&gt;43&lt;/key&gt;&lt;/foreign-keys&gt;&lt;ref-type name="Journal Article"&gt;17&lt;/ref-type&gt;&lt;contributors&gt;&lt;authors&gt;&lt;author&gt;Sei, Y.&lt;/author&gt;&lt;author&gt;Sambuughin, N. N.&lt;/author&gt;&lt;author&gt;Davis, E. J.&lt;/author&gt;&lt;author&gt;Sachs, D.&lt;/author&gt;&lt;author&gt;Cuenca, P. B.&lt;/author&gt;&lt;author&gt;Brandom, B. W.&lt;/author&gt;&lt;author&gt;Tautz, T.&lt;/author&gt;&lt;author&gt;Rosenberg, H.&lt;/author&gt;&lt;author&gt;Nelson, T. E.&lt;/author&gt;&lt;author&gt;Muldoon, S. M.&lt;/author&gt;&lt;/authors&gt;&lt;/contributors&gt;&lt;auth-address&gt;Uniformed Services University of the Health Sciences, 4301 Jones Bridge Road, Bethesda, MD 20814, USA. ysei@usuhs.mil&lt;/auth-address&gt;&lt;titles&gt;&lt;title&gt;Malignant hyperthermia in North America: genetic screening of the three hot spots in the type I ryanodine receptor gene&lt;/title&gt;&lt;secondary-title&gt;Anesthesiology&lt;/secondary-title&gt;&lt;/titles&gt;&lt;periodical&gt;&lt;full-title&gt;Anesthesiology&lt;/full-title&gt;&lt;/periodical&gt;&lt;pages&gt;824-30&lt;/pages&gt;&lt;volume&gt;101&lt;/volume&gt;&lt;number&gt;4&lt;/number&gt;&lt;keywords&gt;&lt;keyword&gt;Calcium/metabolism&lt;/keyword&gt;&lt;keyword&gt;Exons&lt;/keyword&gt;&lt;keyword&gt;Humans&lt;/keyword&gt;&lt;keyword&gt;Malignant Hyperthermia/*genetics/metabolism&lt;/keyword&gt;&lt;keyword&gt;*Mutation&lt;/keyword&gt;&lt;keyword&gt;Ryanodine Receptor Calcium Release Channel/*genetics&lt;/keyword&gt;&lt;/keywords&gt;&lt;dates&gt;&lt;year&gt;2004&lt;/year&gt;&lt;pub-dates&gt;&lt;date&gt;Oct&lt;/date&gt;&lt;/pub-dates&gt;&lt;/dates&gt;&lt;isbn&gt;0003-3022 (Print)&amp;#xD;0003-3022 (Linking)&lt;/isbn&gt;&lt;accession-num&gt;15448513&lt;/accession-num&gt;&lt;urls&gt;&lt;related-urls&gt;&lt;url&gt;https://www.ncbi.nlm.nih.gov/pubmed/15448513&lt;/url&gt;&lt;/related-urls&gt;&lt;/urls&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30)</w:t>
            </w:r>
            <w:r w:rsidRPr="008D5BC5">
              <w:rPr>
                <w:rFonts w:cs="Times New Roman"/>
                <w:color w:val="000000"/>
              </w:rPr>
              <w:fldChar w:fldCharType="end"/>
            </w:r>
          </w:p>
          <w:p w14:paraId="019B931B" w14:textId="28AD18C5"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Gillies, et al. (2008)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Gillies&lt;/Author&gt;&lt;Year&gt;2008&lt;/Year&gt;&lt;RecNum&gt;20&lt;/RecNum&gt;&lt;DisplayText&gt;(34)&lt;/DisplayText&gt;&lt;record&gt;&lt;rec-number&gt;20&lt;/rec-number&gt;&lt;foreign-keys&gt;&lt;key app="EN" db-id="vp0fe9zeppxzwrerdwrxser59st9sadt5vet" timestamp="1472668098"&gt;20&lt;/key&gt;&lt;/foreign-keys&gt;&lt;ref-type name="Journal Article"&gt;17&lt;/ref-type&gt;&lt;contributors&gt;&lt;authors&gt;&lt;author&gt;Gillies, R. L.&lt;/author&gt;&lt;author&gt;Bjorksten, A. R.&lt;/author&gt;&lt;author&gt;Davis, M.&lt;/author&gt;&lt;author&gt;Du Sart, D.&lt;/author&gt;&lt;/authors&gt;&lt;/contributors&gt;&lt;auth-address&gt;Department of Anaesthesia and Pain Management, Royal Melbourne Hospital, Parkville, Australia.&lt;/auth-address&gt;&lt;titles&gt;&lt;title&gt;Identification of genetic mutations in Australian malignant hyperthermia families using sequencing of RYR1 hotspots&lt;/title&gt;&lt;secondary-title&gt;Anaesth Intensive Care&lt;/secondary-title&gt;&lt;/titles&gt;&lt;periodical&gt;&lt;full-title&gt;Anaesth Intensive Care&lt;/full-title&gt;&lt;/periodical&gt;&lt;pages&gt;391-403&lt;/pages&gt;&lt;volume&gt;36&lt;/volume&gt;&lt;number&gt;3&lt;/number&gt;&lt;keywords&gt;&lt;keyword&gt;Amino Acid Substitution&lt;/keyword&gt;&lt;keyword&gt;Australia/epidemiology&lt;/keyword&gt;&lt;keyword&gt;Chromosomes, Human, Pair 19/genetics&lt;/keyword&gt;&lt;keyword&gt;DNA/genetics&lt;/keyword&gt;&lt;keyword&gt;DNA Mutational Analysis&lt;/keyword&gt;&lt;keyword&gt;DNA Primers&lt;/keyword&gt;&lt;keyword&gt;Haplotypes&lt;/keyword&gt;&lt;keyword&gt;Homeostasis/physiology&lt;/keyword&gt;&lt;keyword&gt;Humans&lt;/keyword&gt;&lt;keyword&gt;Malignant Hyperthermia/epidemiology/*genetics/pathology&lt;/keyword&gt;&lt;keyword&gt;Muscle Contraction/physiology&lt;/keyword&gt;&lt;keyword&gt;Muscle, Skeletal/pathology&lt;/keyword&gt;&lt;keyword&gt;Pedigree&lt;/keyword&gt;&lt;keyword&gt;Reverse Transcriptase Polymerase Chain Reaction&lt;/keyword&gt;&lt;keyword&gt;Ryanodine Receptor Calcium Release Channel/*genetics&lt;/keyword&gt;&lt;/keywords&gt;&lt;dates&gt;&lt;year&gt;2008&lt;/year&gt;&lt;pub-dates&gt;&lt;date&gt;May&lt;/date&gt;&lt;/pub-dates&gt;&lt;/dates&gt;&lt;isbn&gt;0310-057X (Print)&amp;#xD;0310-057X (Linking)&lt;/isbn&gt;&lt;accession-num&gt;18564801&lt;/accession-num&gt;&lt;urls&gt;&lt;related-urls&gt;&lt;url&gt;https://www.ncbi.nlm.nih.gov/pubmed/18564801&lt;/url&gt;&lt;/related-urls&gt;&lt;/urls&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34)</w:t>
            </w:r>
            <w:r w:rsidRPr="008D5BC5">
              <w:rPr>
                <w:rFonts w:cs="Times New Roman"/>
                <w:color w:val="000000"/>
              </w:rPr>
              <w:fldChar w:fldCharType="end"/>
            </w:r>
          </w:p>
          <w:p w14:paraId="486731D3" w14:textId="5F3493D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Broman, et al. (2009) </w:t>
            </w:r>
            <w:r w:rsidRPr="008D5BC5">
              <w:rPr>
                <w:rFonts w:cs="Times New Roman"/>
                <w:color w:val="000000"/>
              </w:rPr>
              <w:fldChar w:fldCharType="begin">
                <w:fldData xml:space="preserve">PEVuZE5vdGU+PENpdGU+PEF1dGhvcj5Ccm9tYW48L0F1dGhvcj48WWVhcj4yMDA5PC9ZZWFyPjxS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Ccm9tYW48L0F1dGhvcj48WWVhcj4yMDA5PC9ZZWFyPjxS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41)</w:t>
            </w:r>
            <w:r w:rsidRPr="008D5BC5">
              <w:rPr>
                <w:rFonts w:cs="Times New Roman"/>
                <w:color w:val="000000"/>
              </w:rPr>
              <w:fldChar w:fldCharType="end"/>
            </w:r>
          </w:p>
          <w:p w14:paraId="39EF3C47"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Carpenter, et al. (2009) </w:t>
            </w:r>
          </w:p>
          <w:p w14:paraId="29E83FD1" w14:textId="57AB51F9" w:rsidR="00FE1EF5" w:rsidRPr="008D5BC5" w:rsidRDefault="00FE1EF5" w:rsidP="00C71CB6">
            <w:pPr>
              <w:rPr>
                <w:rFonts w:ascii="Times New Roman" w:hAnsi="Times New Roman" w:cs="Times New Roman"/>
                <w:color w:val="000000"/>
              </w:rPr>
            </w:pPr>
            <w:r w:rsidRPr="008D5BC5">
              <w:rPr>
                <w:rFonts w:ascii="Times New Roman" w:hAnsi="Times New Roman" w:cs="Times New Roman"/>
                <w:color w:val="000000"/>
              </w:rPr>
              <w:t xml:space="preserve">Brandom, et al. (2013) </w:t>
            </w:r>
            <w:r w:rsidRPr="008D5BC5">
              <w:rPr>
                <w:rFonts w:cs="Times New Roman"/>
                <w:color w:val="000000"/>
              </w:rPr>
              <w:fldChar w:fldCharType="begin">
                <w:fldData xml:space="preserve">PEVuZE5vdGU+PENpdGU+PEF1dGhvcj5CcmFuZG9tPC9BdXRob3I+PFllYXI+MjAxMzwvWWVhcj48
UmVjTnVtPjEwPC9SZWNOdW0+PERpc3BsYXlUZXh0PigzOC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CcmFuZG9tPC9BdXRob3I+PFllYXI+MjAxMzwvWWVhcj48
UmVjTnVtPjEwPC9SZWNOdW0+PERpc3BsYXlUZXh0PigzOC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38)</w:t>
            </w:r>
            <w:r w:rsidRPr="008D5BC5">
              <w:rPr>
                <w:rFonts w:cs="Times New Roman"/>
                <w:color w:val="000000"/>
              </w:rPr>
              <w:fldChar w:fldCharType="end"/>
            </w:r>
            <w:r w:rsidRPr="008D5BC5">
              <w:rPr>
                <w:rFonts w:ascii="Times New Roman" w:hAnsi="Times New Roman" w:cs="Times New Roman"/>
                <w:color w:val="000000"/>
              </w:rPr>
              <w:t xml:space="preserve"> </w:t>
            </w:r>
          </w:p>
        </w:tc>
        <w:tc>
          <w:tcPr>
            <w:tcW w:w="1440" w:type="dxa"/>
            <w:shd w:val="clear" w:color="auto" w:fill="auto"/>
          </w:tcPr>
          <w:p w14:paraId="4DE50E77"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High</w:t>
            </w:r>
          </w:p>
        </w:tc>
      </w:tr>
      <w:tr w:rsidR="00FE1EF5" w:rsidRPr="008D5BC5" w14:paraId="4D51B54D" w14:textId="5E94A046" w:rsidTr="00FE1EF5">
        <w:trPr>
          <w:trHeight w:val="1133"/>
        </w:trPr>
        <w:tc>
          <w:tcPr>
            <w:tcW w:w="1603" w:type="dxa"/>
            <w:shd w:val="clear" w:color="auto" w:fill="auto"/>
          </w:tcPr>
          <w:p w14:paraId="39B63134"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Clinical</w:t>
            </w:r>
          </w:p>
        </w:tc>
        <w:tc>
          <w:tcPr>
            <w:tcW w:w="2920" w:type="dxa"/>
            <w:shd w:val="clear" w:color="auto" w:fill="auto"/>
          </w:tcPr>
          <w:p w14:paraId="1D8A649F"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rs121918592 </w:t>
            </w:r>
          </w:p>
          <w:p w14:paraId="6142DB3C" w14:textId="61C09723"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00F61EEB" w:rsidRPr="008D5BC5">
              <w:rPr>
                <w:rFonts w:ascii="Times New Roman" w:hAnsi="Times New Roman" w:cs="Times New Roman"/>
                <w:color w:val="000000"/>
              </w:rPr>
              <w:t xml:space="preserve"> c.1021G&gt;A; p.(Gly341Arg)</w:t>
            </w:r>
          </w:p>
          <w:p w14:paraId="5CE184D5" w14:textId="77777777" w:rsidR="00FE1EF5" w:rsidRPr="008D5BC5" w:rsidRDefault="00FE1EF5" w:rsidP="00C77F14">
            <w:pPr>
              <w:rPr>
                <w:rFonts w:ascii="Times New Roman" w:hAnsi="Times New Roman" w:cs="Times New Roman"/>
                <w:color w:val="000000"/>
              </w:rPr>
            </w:pPr>
          </w:p>
        </w:tc>
        <w:tc>
          <w:tcPr>
            <w:tcW w:w="3577" w:type="dxa"/>
            <w:shd w:val="clear" w:color="auto" w:fill="auto"/>
          </w:tcPr>
          <w:p w14:paraId="01B7B87B" w14:textId="1C2E377F"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variant associated with Malignant Hyperthermia (MH) based on positive IVCTs, positive CHCTs, and MH reactions and/or family history of MH. </w:t>
            </w:r>
          </w:p>
        </w:tc>
        <w:tc>
          <w:tcPr>
            <w:tcW w:w="3510" w:type="dxa"/>
            <w:shd w:val="clear" w:color="auto" w:fill="auto"/>
          </w:tcPr>
          <w:p w14:paraId="002D0135" w14:textId="6341419F"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Quane, et al. (1994)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Quane&lt;/Author&gt;&lt;Year&gt;1994&lt;/Year&gt;&lt;RecNum&gt;48&lt;/RecNum&gt;&lt;DisplayText&gt;(42)&lt;/DisplayText&gt;&lt;record&gt;&lt;rec-number&gt;48&lt;/rec-number&gt;&lt;foreign-keys&gt;&lt;key app="EN" db-id="vp0fe9zeppxzwrerdwrxser59st9sadt5vet" timestamp="1520448370"&gt;48&lt;/key&gt;&lt;/foreign-keys&gt;&lt;ref-type name="Journal Article"&gt;17&lt;/ref-type&gt;&lt;contributors&gt;&lt;authors&gt;&lt;author&gt;Quane, K. A.&lt;/author&gt;&lt;author&gt;Keating, K. E.&lt;/author&gt;&lt;author&gt;Manning, B. M.&lt;/author&gt;&lt;author&gt;Healy, J. M.&lt;/author&gt;&lt;author&gt;Monsieurs, K.&lt;/author&gt;&lt;author&gt;Heffron, J. J.&lt;/author&gt;&lt;author&gt;Lehane, M.&lt;/author&gt;&lt;author&gt;Heytens, L.&lt;/author&gt;&lt;author&gt;Krivosic-Horber, R.&lt;/author&gt;&lt;author&gt;Adnet, P.&lt;/author&gt;&lt;author&gt;et al.,&lt;/author&gt;&lt;/authors&gt;&lt;/contributors&gt;&lt;auth-address&gt;Department of Biochemistry, University College, Cork, Ireland.&lt;/auth-address&gt;&lt;titles&gt;&lt;title&gt;Detection of a novel common mutation in the ryanodine receptor gene in malignant hyperthermia: implications for diagnosis and heterogeneity studies&lt;/title&gt;&lt;secondary-title&gt;Hum Mol Genet&lt;/secondary-title&gt;&lt;/titles&gt;&lt;periodical&gt;&lt;full-title&gt;Hum Mol Genet&lt;/full-title&gt;&lt;/periodical&gt;&lt;pages&gt;471-6&lt;/pages&gt;&lt;volume&gt;3&lt;/volume&gt;&lt;number&gt;3&lt;/number&gt;&lt;keywords&gt;&lt;keyword&gt;Base Sequence&lt;/keyword&gt;&lt;keyword&gt;Calcium Channels/*genetics&lt;/keyword&gt;&lt;keyword&gt;DNA Primers&lt;/keyword&gt;&lt;keyword&gt;Female&lt;/keyword&gt;&lt;keyword&gt;Humans&lt;/keyword&gt;&lt;keyword&gt;Male&lt;/keyword&gt;&lt;keyword&gt;Malignant Hyperthermia/diagnosis/*genetics&lt;/keyword&gt;&lt;keyword&gt;Molecular Sequence Data&lt;/keyword&gt;&lt;keyword&gt;Muscle Proteins/*genetics&lt;/keyword&gt;&lt;keyword&gt;*Mutation&lt;/keyword&gt;&lt;keyword&gt;Pedigree&lt;/keyword&gt;&lt;keyword&gt;Polymorphism, Genetic&lt;/keyword&gt;&lt;keyword&gt;Ryanodine Receptor Calcium Release Channel&lt;/keyword&gt;&lt;/keywords&gt;&lt;dates&gt;&lt;year&gt;1994&lt;/year&gt;&lt;pub-dates&gt;&lt;date&gt;Mar&lt;/date&gt;&lt;/pub-dates&gt;&lt;/dates&gt;&lt;isbn&gt;0964-6906 (Print)&amp;#xD;0964-6906 (Linking)&lt;/isbn&gt;&lt;accession-num&gt;8012359&lt;/accession-num&gt;&lt;urls&gt;&lt;related-urls&gt;&lt;url&gt;https://www.ncbi.nlm.nih.gov/pubmed/8012359&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42)</w:t>
            </w:r>
            <w:r w:rsidRPr="008D5BC5">
              <w:rPr>
                <w:rFonts w:eastAsia="Times New Roman" w:cs="Times New Roman"/>
                <w:color w:val="000000"/>
              </w:rPr>
              <w:fldChar w:fldCharType="end"/>
            </w:r>
          </w:p>
          <w:p w14:paraId="5993FC69" w14:textId="73B0A9D3"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Healy, et al. (1996)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Healy&lt;/Author&gt;&lt;Year&gt;1996&lt;/Year&gt;&lt;RecNum&gt;49&lt;/RecNum&gt;&lt;DisplayText&gt;(43)&lt;/DisplayText&gt;&lt;record&gt;&lt;rec-number&gt;49&lt;/rec-number&gt;&lt;foreign-keys&gt;&lt;key app="EN" db-id="vp0fe9zeppxzwrerdwrxser59st9sadt5vet" timestamp="1520448370"&gt;49&lt;/key&gt;&lt;/foreign-keys&gt;&lt;ref-type name="Journal Article"&gt;17&lt;/ref-type&gt;&lt;contributors&gt;&lt;authors&gt;&lt;author&gt;Healy, J. M.&lt;/author&gt;&lt;author&gt;Quane, K. A.&lt;/author&gt;&lt;author&gt;Keating, K. E.&lt;/author&gt;&lt;author&gt;Lehane, M.&lt;/author&gt;&lt;author&gt;Heffron, J. J.&lt;/author&gt;&lt;author&gt;McCarthy, T. V.&lt;/author&gt;&lt;/authors&gt;&lt;/contributors&gt;&lt;auth-address&gt;Department of Biochemistry, University College, Cork, Ireland.&lt;/auth-address&gt;&lt;titles&gt;&lt;title&gt;Diagnosis of malignant hyperthermia: a comparison of the in vitro contracture test with the molecular genetic diagnosis in a large pedigree&lt;/title&gt;&lt;secondary-title&gt;J Med Genet&lt;/secondary-title&gt;&lt;/titles&gt;&lt;periodical&gt;&lt;full-title&gt;J Med Genet&lt;/full-title&gt;&lt;/periodical&gt;&lt;pages&gt;18-24&lt;/pages&gt;&lt;volume&gt;33&lt;/volume&gt;&lt;number&gt;1&lt;/number&gt;&lt;keywords&gt;&lt;keyword&gt;Contracture&lt;/keyword&gt;&lt;keyword&gt;Female&lt;/keyword&gt;&lt;keyword&gt;Genetic Markers/*genetics&lt;/keyword&gt;&lt;keyword&gt;Humans&lt;/keyword&gt;&lt;keyword&gt;Male&lt;/keyword&gt;&lt;keyword&gt;Malignant Hyperthermia/diagnosis/*genetics&lt;/keyword&gt;&lt;keyword&gt;Mutation&lt;/keyword&gt;&lt;keyword&gt;Pedigree&lt;/keyword&gt;&lt;/keywords&gt;&lt;dates&gt;&lt;year&gt;1996&lt;/year&gt;&lt;pub-dates&gt;&lt;date&gt;Jan&lt;/date&gt;&lt;/pub-dates&gt;&lt;/dates&gt;&lt;isbn&gt;0022-2593 (Print)&amp;#xD;0022-2593 (Linking)&lt;/isbn&gt;&lt;accession-num&gt;8825043&lt;/accession-num&gt;&lt;urls&gt;&lt;related-urls&gt;&lt;url&gt;https://www.ncbi.nlm.nih.gov/pubmed/8825043&lt;/url&gt;&lt;/related-urls&gt;&lt;/urls&gt;&lt;custom2&gt;PMC1051806&lt;/custom2&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43)</w:t>
            </w:r>
            <w:r w:rsidRPr="008D5BC5">
              <w:rPr>
                <w:rFonts w:eastAsia="Times New Roman" w:cs="Times New Roman"/>
                <w:color w:val="000000"/>
              </w:rPr>
              <w:fldChar w:fldCharType="end"/>
            </w:r>
            <w:r w:rsidR="004B0D6E" w:rsidRPr="008D5BC5">
              <w:rPr>
                <w:rFonts w:ascii="Times New Roman" w:eastAsia="Times New Roman" w:hAnsi="Times New Roman" w:cs="Times New Roman"/>
                <w:color w:val="000000"/>
              </w:rPr>
              <w:t>#</w:t>
            </w:r>
          </w:p>
          <w:p w14:paraId="1D4734CA" w14:textId="364008C6"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Monsieurs, et al. (1996)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Monsieurs&lt;/Author&gt;&lt;Year&gt;1996&lt;/Year&gt;&lt;RecNum&gt;50&lt;/RecNum&gt;&lt;DisplayText&gt;(44)&lt;/DisplayText&gt;&lt;record&gt;&lt;rec-number&gt;50&lt;/rec-number&gt;&lt;foreign-keys&gt;&lt;key app="EN" db-id="vp0fe9zeppxzwrerdwrxser59st9sadt5vet" timestamp="1520448370"&gt;50&lt;/key&gt;&lt;/foreign-keys&gt;&lt;ref-type name="Journal Article"&gt;17&lt;/ref-type&gt;&lt;contributors&gt;&lt;authors&gt;&lt;author&gt;Monsieurs, K. G.&lt;/author&gt;&lt;author&gt;Van Broeckhoven, C.&lt;/author&gt;&lt;author&gt;Martin, J. J.&lt;/author&gt;&lt;author&gt;Dehaene, I.&lt;/author&gt;&lt;author&gt;Heytens, L. G.&lt;/author&gt;&lt;/authors&gt;&lt;/contributors&gt;&lt;auth-address&gt;Laboratory of Neurogenetics, Flemish Institute of Biotechnology, Born-Bunge Foundation, University of Antwerp-UIA, Belgium.&lt;/auth-address&gt;&lt;titles&gt;&lt;title&gt;Malignant hyperthermia susceptibility in a patient with concomitant motor neuron disease&lt;/title&gt;&lt;secondary-title&gt;J Neurol Sci&lt;/secondary-title&gt;&lt;/titles&gt;&lt;periodical&gt;&lt;full-title&gt;J Neurol Sci&lt;/full-title&gt;&lt;/periodical&gt;&lt;pages&gt;36-8&lt;/pages&gt;&lt;volume&gt;142&lt;/volume&gt;&lt;number&gt;1-2&lt;/number&gt;&lt;keywords&gt;&lt;keyword&gt;Adolescent&lt;/keyword&gt;&lt;keyword&gt;Calcium Channels/genetics&lt;/keyword&gt;&lt;keyword&gt;Calmodulin-Binding Proteins/genetics&lt;/keyword&gt;&lt;keyword&gt;Female&lt;/keyword&gt;&lt;keyword&gt;Humans&lt;/keyword&gt;&lt;keyword&gt;Male&lt;/keyword&gt;&lt;keyword&gt;Malignant Hyperthermia/*complications/diagnosis/*genetics&lt;/keyword&gt;&lt;keyword&gt;Motor Neuron Disease/*complications/diagnosis/*genetics&lt;/keyword&gt;&lt;keyword&gt;Muscle Proteins/genetics&lt;/keyword&gt;&lt;keyword&gt;Pedigree&lt;/keyword&gt;&lt;keyword&gt;Point Mutation/genetics&lt;/keyword&gt;&lt;keyword&gt;Ryanodine Receptor Calcium Release Channel&lt;/keyword&gt;&lt;/keywords&gt;&lt;dates&gt;&lt;year&gt;1996&lt;/year&gt;&lt;pub-dates&gt;&lt;date&gt;Oct&lt;/date&gt;&lt;/pub-dates&gt;&lt;/dates&gt;&lt;isbn&gt;0022-510X (Print)&amp;#xD;0022-510X (Linking)&lt;/isbn&gt;&lt;accession-num&gt;8902717&lt;/accession-num&gt;&lt;urls&gt;&lt;related-urls&gt;&lt;url&gt;https://www.ncbi.nlm.nih.gov/pubmed/8902717&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44)</w:t>
            </w:r>
            <w:r w:rsidRPr="008D5BC5">
              <w:rPr>
                <w:rFonts w:eastAsia="Times New Roman" w:cs="Times New Roman"/>
                <w:color w:val="000000"/>
              </w:rPr>
              <w:fldChar w:fldCharType="end"/>
            </w:r>
            <w:r w:rsidR="004B0D6E" w:rsidRPr="008D5BC5">
              <w:rPr>
                <w:rFonts w:ascii="Times New Roman" w:eastAsia="Times New Roman" w:hAnsi="Times New Roman" w:cs="Times New Roman"/>
                <w:color w:val="000000"/>
              </w:rPr>
              <w:t>#</w:t>
            </w:r>
          </w:p>
          <w:p w14:paraId="4FC0DB22" w14:textId="34639CF9"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Adeokun, et al. (1997) </w:t>
            </w:r>
            <w:r w:rsidRPr="008D5BC5">
              <w:rPr>
                <w:rFonts w:eastAsia="Times New Roman" w:cs="Times New Roman"/>
                <w:color w:val="000000"/>
              </w:rPr>
              <w:fldChar w:fldCharType="begin">
                <w:fldData xml:space="preserve">PEVuZE5vdGU+PENpdGU+PEF1dGhvcj5BZGVva3VuPC9BdXRob3I+PFllYXI+MTk5NzwvWWVhcj48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BZGVva3VuPC9BdXRob3I+PFllYXI+MTk5NzwvWWVhcj48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45)</w:t>
            </w:r>
            <w:r w:rsidRPr="008D5BC5">
              <w:rPr>
                <w:rFonts w:eastAsia="Times New Roman" w:cs="Times New Roman"/>
                <w:color w:val="000000"/>
              </w:rPr>
              <w:fldChar w:fldCharType="end"/>
            </w:r>
          </w:p>
          <w:p w14:paraId="34A39892" w14:textId="7B3B5809" w:rsidR="00FE1EF5" w:rsidRPr="008D5BC5" w:rsidRDefault="00FE1EF5" w:rsidP="00C77F14">
            <w:pPr>
              <w:tabs>
                <w:tab w:val="right" w:pos="3384"/>
              </w:tabs>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Barone, et al. (1999)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Barone&lt;/Author&gt;&lt;Year&gt;1999&lt;/Year&gt;&lt;RecNum&gt;39&lt;/RecNum&gt;&lt;DisplayText&gt;(23)&lt;/DisplayText&gt;&lt;record&gt;&lt;rec-number&gt;39&lt;/rec-number&gt;&lt;foreign-keys&gt;&lt;key app="EN" db-id="vp0fe9zeppxzwrerdwrxser59st9sadt5vet" timestamp="1520448369"&gt;39&lt;/key&gt;&lt;/foreign-keys&gt;&lt;ref-type name="Journal Article"&gt;17&lt;/ref-type&gt;&lt;contributors&gt;&lt;authors&gt;&lt;author&gt;Barone, V.&lt;/author&gt;&lt;author&gt;Massa, O.&lt;/author&gt;&lt;author&gt;Intravaia, E.&lt;/author&gt;&lt;author&gt;Bracco, A.&lt;/author&gt;&lt;author&gt;Di Martino, A.&lt;/author&gt;&lt;author&gt;Tegazzin, V.&lt;/author&gt;&lt;author&gt;Cozzolino, S.&lt;/author&gt;&lt;author&gt;Sorrentino, V.&lt;/author&gt;&lt;/authors&gt;&lt;/contributors&gt;&lt;auth-address&gt;DIBIT San Raffaele Scientific Institute, Milano, Italy.&lt;/auth-address&gt;&lt;titles&gt;&lt;title&gt;Mutation screening of the RYR1 gene and identification of two novel mutations in Italian malignant hyperthermia families&lt;/title&gt;&lt;secondary-title&gt;J Med Genet&lt;/secondary-title&gt;&lt;/titles&gt;&lt;periodical&gt;&lt;full-title&gt;J Med Genet&lt;/full-title&gt;&lt;/periodical&gt;&lt;pages&gt;115-8&lt;/pages&gt;&lt;volume&gt;36&lt;/volume&gt;&lt;number&gt;2&lt;/number&gt;&lt;keywords&gt;&lt;keyword&gt;Caffeine/metabolism&lt;/keyword&gt;&lt;keyword&gt;DNA Primers&lt;/keyword&gt;&lt;keyword&gt;Female&lt;/keyword&gt;&lt;keyword&gt;Halothane/metabolism&lt;/keyword&gt;&lt;keyword&gt;Humans&lt;/keyword&gt;&lt;keyword&gt;Italy&lt;/keyword&gt;&lt;keyword&gt;Male&lt;/keyword&gt;&lt;keyword&gt;Malignant Hyperthermia/*genetics&lt;/keyword&gt;&lt;keyword&gt;Muscles/metabolism&lt;/keyword&gt;&lt;keyword&gt;Myopathies, Nemaline/genetics&lt;/keyword&gt;&lt;keyword&gt;Pedigree&lt;/keyword&gt;&lt;keyword&gt;Point Mutation&lt;/keyword&gt;&lt;keyword&gt;Polymorphism, Genetic&lt;/keyword&gt;&lt;keyword&gt;Polymorphism, Single-Stranded Conformational&lt;/keyword&gt;&lt;keyword&gt;Ryanodine Receptor Calcium Release Channel/*genetics&lt;/keyword&gt;&lt;/keywords&gt;&lt;dates&gt;&lt;year&gt;1999&lt;/year&gt;&lt;pub-dates&gt;&lt;date&gt;Feb&lt;/date&gt;&lt;/pub-dates&gt;&lt;/dates&gt;&lt;isbn&gt;0022-2593 (Print)&amp;#xD;0022-2593 (Linking)&lt;/isbn&gt;&lt;accession-num&gt;10051009&lt;/accession-num&gt;&lt;urls&gt;&lt;related-urls&gt;&lt;url&gt;https://www.ncbi.nlm.nih.gov/pubmed/10051009&lt;/url&gt;&lt;/related-urls&gt;&lt;/urls&gt;&lt;custom2&gt;PMC1734304&lt;/custom2&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23)</w:t>
            </w:r>
            <w:r w:rsidRPr="008D5BC5">
              <w:rPr>
                <w:rFonts w:eastAsia="Times New Roman" w:cs="Times New Roman"/>
                <w:color w:val="000000"/>
              </w:rPr>
              <w:fldChar w:fldCharType="end"/>
            </w:r>
            <w:r w:rsidR="004B0D6E" w:rsidRPr="008D5BC5">
              <w:rPr>
                <w:rFonts w:ascii="Times New Roman" w:eastAsia="Times New Roman" w:hAnsi="Times New Roman" w:cs="Times New Roman"/>
                <w:color w:val="000000"/>
              </w:rPr>
              <w:t>#</w:t>
            </w:r>
          </w:p>
          <w:p w14:paraId="0320DE21" w14:textId="6C81B941" w:rsidR="00FE1EF5" w:rsidRPr="008D5BC5" w:rsidRDefault="00FE1EF5" w:rsidP="00C77F14">
            <w:pPr>
              <w:tabs>
                <w:tab w:val="right" w:pos="3384"/>
              </w:tabs>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Rueffert, et al. (2002)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Rueffert&lt;/Author&gt;&lt;Year&gt;2002&lt;/Year&gt;&lt;RecNum&gt;8&lt;/RecNum&gt;&lt;DisplayText&gt;(25)&lt;/DisplayText&gt;&lt;record&gt;&lt;rec-number&gt;8&lt;/rec-number&gt;&lt;foreign-keys&gt;&lt;key app="EN" db-id="vp0fe9zeppxzwrerdwrxser59st9sadt5vet" timestamp="1472666988"&gt;8&lt;/key&gt;&lt;/foreign-keys&gt;&lt;ref-type name="Journal Article"&gt;17&lt;/ref-type&gt;&lt;contributors&gt;&lt;authors&gt;&lt;author&gt;Rueffert, H.&lt;/author&gt;&lt;author&gt;Olthoff, D.&lt;/author&gt;&lt;author&gt;Deutrich, C.&lt;/author&gt;&lt;author&gt;Meinecke, C. D.&lt;/author&gt;&lt;author&gt;Froster, U. G.&lt;/author&gt;&lt;/authors&gt;&lt;/contributors&gt;&lt;auth-address&gt;Department of Anaesthesiology and Intensive Care Medicine, University of Leipzig, Leipzig, Germany. ruef@medizin.uni-leipzig.de&lt;/auth-address&gt;&lt;titles&gt;&lt;title&gt;Mutation screening in the ryanodine receptor 1 gene (RYR1) in patients susceptible to malignant hyperthermia who show definite IVCT results: identification of three novel mutations&lt;/title&gt;&lt;secondary-title&gt;Acta Anaesthesiol Scand&lt;/secondary-title&gt;&lt;/titles&gt;&lt;periodical&gt;&lt;full-title&gt;Acta Anaesthesiol Scand&lt;/full-title&gt;&lt;/periodical&gt;&lt;pages&gt;692-8&lt;/pages&gt;&lt;volume&gt;46&lt;/volume&gt;&lt;number&gt;6&lt;/number&gt;&lt;keywords&gt;&lt;keyword&gt;Anesthetics, Inhalation/pharmacology&lt;/keyword&gt;&lt;keyword&gt;Caffeine/pharmacology&lt;/keyword&gt;&lt;keyword&gt;Central Nervous System Stimulants/pharmacology&lt;/keyword&gt;&lt;keyword&gt;Genetic Testing&lt;/keyword&gt;&lt;keyword&gt;Halothane/pharmacology&lt;/keyword&gt;&lt;keyword&gt;Humans&lt;/keyword&gt;&lt;keyword&gt;In Vitro Techniques&lt;/keyword&gt;&lt;keyword&gt;Malignant Hyperthermia/*genetics/*physiopathology&lt;/keyword&gt;&lt;keyword&gt;Muscle Contraction/*drug effects&lt;/keyword&gt;&lt;keyword&gt;Muscles/*drug effects/physiopathology&lt;/keyword&gt;&lt;keyword&gt;Mutation/*genetics&lt;/keyword&gt;&lt;keyword&gt;Ryanodine Receptor Calcium Release Channel/*genetics&lt;/keyword&gt;&lt;/keywords&gt;&lt;dates&gt;&lt;year&gt;2002&lt;/year&gt;&lt;pub-dates&gt;&lt;date&gt;Jul&lt;/date&gt;&lt;/pub-dates&gt;&lt;/dates&gt;&lt;isbn&gt;0001-5172 (Print)&amp;#xD;0001-5172 (Linking)&lt;/isbn&gt;&lt;accession-num&gt;12059893&lt;/accession-num&gt;&lt;urls&gt;&lt;related-urls&gt;&lt;url&gt;https://www.ncbi.nlm.nih.gov/pubmed/12059893&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25)</w:t>
            </w:r>
            <w:r w:rsidRPr="008D5BC5">
              <w:rPr>
                <w:rFonts w:eastAsia="Times New Roman" w:cs="Times New Roman"/>
                <w:color w:val="000000"/>
              </w:rPr>
              <w:fldChar w:fldCharType="end"/>
            </w:r>
          </w:p>
          <w:p w14:paraId="1EF6373C" w14:textId="49B87658"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Robinson, et al. (2002) </w:t>
            </w:r>
            <w:r w:rsidRPr="008D5BC5">
              <w:rPr>
                <w:rFonts w:eastAsia="Times New Roman" w:cs="Times New Roman"/>
                <w:color w:val="000000"/>
              </w:rPr>
              <w:fldChar w:fldCharType="begin">
                <w:fldData xml:space="preserve">PEVuZE5vdGU+PENpdGU+PEF1dGhvcj5Sb2JpbnNvbjwvQXV0aG9yPjxZZWFyPjIwMDI8L1llYXI+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Sb2JpbnNvbjwvQXV0aG9yPjxZZWFyPjIwMDI8L1llYXI+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26)</w:t>
            </w:r>
            <w:r w:rsidRPr="008D5BC5">
              <w:rPr>
                <w:rFonts w:eastAsia="Times New Roman" w:cs="Times New Roman"/>
                <w:color w:val="000000"/>
              </w:rPr>
              <w:fldChar w:fldCharType="end"/>
            </w:r>
          </w:p>
          <w:p w14:paraId="66B1C8D2" w14:textId="0FE66D6F"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Fiege, et al. (2002)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Fiege&lt;/Author&gt;&lt;Year&gt;2002&lt;/Year&gt;&lt;RecNum&gt;40&lt;/RecNum&gt;&lt;DisplayText&gt;(27)&lt;/DisplayText&gt;&lt;record&gt;&lt;rec-number&gt;40&lt;/rec-number&gt;&lt;foreign-keys&gt;&lt;key app="EN" db-id="vp0fe9zeppxzwrerdwrxser59st9sadt5vet" timestamp="1520448369"&gt;40&lt;/key&gt;&lt;/foreign-keys&gt;&lt;ref-type name="Journal Article"&gt;17&lt;/ref-type&gt;&lt;contributors&gt;&lt;authors&gt;&lt;author&gt;Fiege, M.&lt;/author&gt;&lt;author&gt;Wappler, F.&lt;/author&gt;&lt;author&gt;Weisshorn, R.&lt;/author&gt;&lt;author&gt;Ulrich Gerbershagen, M.&lt;/author&gt;&lt;author&gt;Steinfath, M.&lt;/author&gt;&lt;author&gt;Schulte Am Esch, J.&lt;/author&gt;&lt;/authors&gt;&lt;/contributors&gt;&lt;auth-address&gt;Department of Anesthesiology, University-Hospital Eppendorf, Hamburg, Germany.&lt;/auth-address&gt;&lt;titles&gt;&lt;title&gt;Results of contracture tests with halothane, caffeine, and ryanodine depend on different malignant hyperthermia-associated ryanodine receptor gene mutations&lt;/title&gt;&lt;secondary-title&gt;Anesthesiology&lt;/secondary-title&gt;&lt;/titles&gt;&lt;periodical&gt;&lt;full-title&gt;Anesthesiology&lt;/full-title&gt;&lt;/periodical&gt;&lt;pages&gt;345-50&lt;/pages&gt;&lt;volume&gt;97&lt;/volume&gt;&lt;number&gt;2&lt;/number&gt;&lt;keywords&gt;&lt;keyword&gt;Adolescent&lt;/keyword&gt;&lt;keyword&gt;Adult&lt;/keyword&gt;&lt;keyword&gt;Anesthetics, Inhalation/*pharmacology&lt;/keyword&gt;&lt;keyword&gt;Caffeine/*pharmacology&lt;/keyword&gt;&lt;keyword&gt;Central Nervous System Stimulants/*pharmacology&lt;/keyword&gt;&lt;keyword&gt;Child&lt;/keyword&gt;&lt;keyword&gt;Child, Preschool&lt;/keyword&gt;&lt;keyword&gt;Female&lt;/keyword&gt;&lt;keyword&gt;Halothane/*pharmacology&lt;/keyword&gt;&lt;keyword&gt;Humans&lt;/keyword&gt;&lt;keyword&gt;Male&lt;/keyword&gt;&lt;keyword&gt;Malignant Hyperthermia/*genetics&lt;/keyword&gt;&lt;keyword&gt;Middle Aged&lt;/keyword&gt;&lt;keyword&gt;Muscle Contraction/*drug effects&lt;/keyword&gt;&lt;keyword&gt;Mutation&lt;/keyword&gt;&lt;keyword&gt;Prospective Studies&lt;/keyword&gt;&lt;keyword&gt;Ryanodine Receptor Calcium Release Channel/*genetics&lt;/keyword&gt;&lt;/keywords&gt;&lt;dates&gt;&lt;year&gt;2002&lt;/year&gt;&lt;pub-dates&gt;&lt;date&gt;Aug&lt;/date&gt;&lt;/pub-dates&gt;&lt;/dates&gt;&lt;isbn&gt;0003-3022 (Print)&amp;#xD;0003-3022 (Linking)&lt;/isbn&gt;&lt;accession-num&gt;12151923&lt;/accession-num&gt;&lt;urls&gt;&lt;related-urls&gt;&lt;url&gt;https://www.ncbi.nlm.nih.gov/pubmed/12151923&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27)</w:t>
            </w:r>
            <w:r w:rsidRPr="008D5BC5">
              <w:rPr>
                <w:rFonts w:eastAsia="Times New Roman" w:cs="Times New Roman"/>
                <w:color w:val="000000"/>
              </w:rPr>
              <w:fldChar w:fldCharType="end"/>
            </w:r>
          </w:p>
          <w:p w14:paraId="4D7210D5" w14:textId="205DA947"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Monnier, et al. (2002)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Monnier&lt;/Author&gt;&lt;Year&gt;2002&lt;/Year&gt;&lt;RecNum&gt;42&lt;/RecNum&gt;&lt;DisplayText&gt;(29)&lt;/DisplayText&gt;&lt;record&gt;&lt;rec-number&gt;42&lt;/rec-number&gt;&lt;foreign-keys&gt;&lt;key app="EN" db-id="vp0fe9zeppxzwrerdwrxser59st9sadt5vet" timestamp="1520448369"&gt;42&lt;/key&gt;&lt;/foreign-keys&gt;&lt;ref-type name="Journal Article"&gt;17&lt;/ref-type&gt;&lt;contributors&gt;&lt;authors&gt;&lt;author&gt;Monnier, N.&lt;/author&gt;&lt;author&gt;Krivosic-Horber, R.&lt;/author&gt;&lt;author&gt;Payen, J. F.&lt;/author&gt;&lt;author&gt;Kozak-Ribbens, G.&lt;/author&gt;&lt;author&gt;Nivoche, Y.&lt;/author&gt;&lt;author&gt;Adnet, P.&lt;/author&gt;&lt;author&gt;Reyford, H.&lt;/author&gt;&lt;author&gt;Lunardi, J.&lt;/author&gt;&lt;/authors&gt;&lt;/contributors&gt;&lt;auth-address&gt;Department of Anesthesiology, University Hospital, Grenoble, France.&lt;/auth-address&gt;&lt;titles&gt;&lt;title&gt;Presence of two different genetic traits in malignant hyperthermia families: implication for genetic analysis, diagnosis, and incidence of malignant hyperthermia susceptibility&lt;/title&gt;&lt;secondary-title&gt;Anesthesiology&lt;/secondary-title&gt;&lt;/titles&gt;&lt;periodical&gt;&lt;full-title&gt;Anesthesiology&lt;/full-title&gt;&lt;/periodical&gt;&lt;pages&gt;1067-74&lt;/pages&gt;&lt;volume&gt;97&lt;/volume&gt;&lt;number&gt;5&lt;/number&gt;&lt;keywords&gt;&lt;keyword&gt;Adolescent&lt;/keyword&gt;&lt;keyword&gt;Adult&lt;/keyword&gt;&lt;keyword&gt;Calcium Channels, L-Type/*genetics&lt;/keyword&gt;&lt;keyword&gt;Creatine Kinase/blood&lt;/keyword&gt;&lt;keyword&gt;*Genetic Predisposition to Disease&lt;/keyword&gt;&lt;keyword&gt;Humans&lt;/keyword&gt;&lt;keyword&gt;Malignant Hyperthermia/diagnosis/*genetics&lt;/keyword&gt;&lt;keyword&gt;*Mutation&lt;/keyword&gt;&lt;keyword&gt;Ryanodine Receptor Calcium Release Channel/*genetics&lt;/keyword&gt;&lt;/keywords&gt;&lt;dates&gt;&lt;year&gt;2002&lt;/year&gt;&lt;pub-dates&gt;&lt;date&gt;Nov&lt;/date&gt;&lt;/pub-dates&gt;&lt;/dates&gt;&lt;isbn&gt;0003-3022 (Print)&amp;#xD;0003-3022 (Linking)&lt;/isbn&gt;&lt;accession-num&gt;12411788&lt;/accession-num&gt;&lt;urls&gt;&lt;related-urls&gt;&lt;url&gt;https://www.ncbi.nlm.nih.gov/pubmed/12411788&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29)</w:t>
            </w:r>
            <w:r w:rsidRPr="008D5BC5">
              <w:rPr>
                <w:rFonts w:eastAsia="Times New Roman" w:cs="Times New Roman"/>
                <w:color w:val="000000"/>
              </w:rPr>
              <w:fldChar w:fldCharType="end"/>
            </w:r>
            <w:r w:rsidR="004B0D6E" w:rsidRPr="008D5BC5">
              <w:rPr>
                <w:rFonts w:ascii="Times New Roman" w:eastAsia="Times New Roman" w:hAnsi="Times New Roman" w:cs="Times New Roman"/>
                <w:color w:val="000000"/>
              </w:rPr>
              <w:t>#</w:t>
            </w:r>
          </w:p>
          <w:p w14:paraId="2BFC8E7A" w14:textId="6632BA50"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Sambuughin, et al. (2005)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Sambuughin&lt;/Author&gt;&lt;Year&gt;2005&lt;/Year&gt;&lt;RecNum&gt;44&lt;/RecNum&gt;&lt;DisplayText&gt;(31)&lt;/DisplayText&gt;&lt;record&gt;&lt;rec-number&gt;44&lt;/rec-number&gt;&lt;foreign-keys&gt;&lt;key app="EN" db-id="vp0fe9zeppxzwrerdwrxser59st9sadt5vet" timestamp="1520448370"&gt;44&lt;/key&gt;&lt;/foreign-keys&gt;&lt;ref-type name="Journal Article"&gt;17&lt;/ref-type&gt;&lt;contributors&gt;&lt;authors&gt;&lt;author&gt;Sambuughin, N.&lt;/author&gt;&lt;author&gt;Holley, H.&lt;/author&gt;&lt;author&gt;Muldoon, S.&lt;/author&gt;&lt;author&gt;Brandom, B. W.&lt;/author&gt;&lt;author&gt;de Bantel, A. M.&lt;/author&gt;&lt;author&gt;Tobin, J. R.&lt;/author&gt;&lt;author&gt;Nelson, T. E.&lt;/author&gt;&lt;author&gt;Goldfarb, L. G.&lt;/author&gt;&lt;/authors&gt;&lt;/contributors&gt;&lt;auth-address&gt;National Institute of Neurological Disorders and Stroke, National Institutes of Health, Bethesda, Maryland 20892-9404, USA. sambuugn@ninds.noh.gov&lt;/auth-address&gt;&lt;titles&gt;&lt;title&gt;Screening of the entire ryanodine receptor type 1 coding region for sequence variants associated with malignant hyperthermia susceptibility in the north american population&lt;/title&gt;&lt;secondary-title&gt;Anesthesiology&lt;/secondary-title&gt;&lt;/titles&gt;&lt;periodical&gt;&lt;full-title&gt;Anesthesiology&lt;/full-title&gt;&lt;/periodical&gt;&lt;pages&gt;515-21&lt;/pages&gt;&lt;volume&gt;102&lt;/volume&gt;&lt;number&gt;3&lt;/number&gt;&lt;keywords&gt;&lt;keyword&gt;Animals&lt;/keyword&gt;&lt;keyword&gt;*Genetic Predisposition to Disease&lt;/keyword&gt;&lt;keyword&gt;Humans&lt;/keyword&gt;&lt;keyword&gt;Malignant Hyperthermia/*genetics&lt;/keyword&gt;&lt;keyword&gt;*Mutation&lt;/keyword&gt;&lt;keyword&gt;*Open Reading Frames&lt;/keyword&gt;&lt;keyword&gt;Ryanodine Receptor Calcium Release Channel/*genetics&lt;/keyword&gt;&lt;/keywords&gt;&lt;dates&gt;&lt;year&gt;2005&lt;/year&gt;&lt;pub-dates&gt;&lt;date&gt;Mar&lt;/date&gt;&lt;/pub-dates&gt;&lt;/dates&gt;&lt;isbn&gt;0003-3022 (Print)&amp;#xD;0003-3022 (Linking)&lt;/isbn&gt;&lt;accession-num&gt;15731587&lt;/accession-num&gt;&lt;urls&gt;&lt;related-urls&gt;&lt;url&gt;https://www.ncbi.nlm.nih.gov/pubmed/15731587&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31)</w:t>
            </w:r>
            <w:r w:rsidRPr="008D5BC5">
              <w:rPr>
                <w:rFonts w:eastAsia="Times New Roman" w:cs="Times New Roman"/>
                <w:color w:val="000000"/>
              </w:rPr>
              <w:fldChar w:fldCharType="end"/>
            </w:r>
          </w:p>
          <w:p w14:paraId="12F2A2A8" w14:textId="7580EBC0" w:rsidR="00FE1EF5" w:rsidRPr="008D5BC5" w:rsidRDefault="00FE1EF5" w:rsidP="00C77F14">
            <w:pPr>
              <w:tabs>
                <w:tab w:val="right" w:pos="3384"/>
              </w:tabs>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Monnier, et al. (2005) </w:t>
            </w:r>
            <w:r w:rsidRPr="008D5BC5">
              <w:rPr>
                <w:rFonts w:eastAsia="Times New Roman"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17)</w:t>
            </w:r>
            <w:r w:rsidRPr="008D5BC5">
              <w:rPr>
                <w:rFonts w:eastAsia="Times New Roman" w:cs="Times New Roman"/>
                <w:color w:val="000000"/>
              </w:rPr>
              <w:fldChar w:fldCharType="end"/>
            </w:r>
          </w:p>
          <w:p w14:paraId="7B03B371" w14:textId="255ED2D7" w:rsidR="00FE1EF5" w:rsidRPr="008D5BC5" w:rsidRDefault="00FE1EF5" w:rsidP="00C77F14">
            <w:pPr>
              <w:tabs>
                <w:tab w:val="right" w:pos="3384"/>
              </w:tabs>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Heytens, et al. (2007)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Heytens&lt;/Author&gt;&lt;Year&gt;2007&lt;/Year&gt;&lt;RecNum&gt;34&lt;/RecNum&gt;&lt;DisplayText&gt;(18)&lt;/DisplayText&gt;&lt;record&gt;&lt;rec-number&gt;34&lt;/rec-number&gt;&lt;foreign-keys&gt;&lt;key app="EN" db-id="vp0fe9zeppxzwrerdwrxser59st9sadt5vet" timestamp="1520448368"&gt;34&lt;/key&gt;&lt;/foreign-keys&gt;&lt;ref-type name="Journal Article"&gt;17&lt;/ref-type&gt;&lt;contributors&gt;&lt;authors&gt;&lt;author&gt;Heytens, L.&lt;/author&gt;&lt;/authors&gt;&lt;/contributors&gt;&lt;auth-address&gt;University of Antwerp Campus Drie Eiken, Wilrijk, Belgium.&lt;/auth-address&gt;&lt;titles&gt;&lt;title&gt;Molecular genetic detection of susceptibility to malignant hyperthermia in Belgian families&lt;/title&gt;&lt;secondary-title&gt;Acta Anaesthesiol Belg&lt;/secondary-title&gt;&lt;/titles&gt;&lt;periodical&gt;&lt;full-title&gt;Acta Anaesthesiol Belg&lt;/full-title&gt;&lt;/periodical&gt;&lt;pages&gt;113-8&lt;/pages&gt;&lt;volume&gt;58&lt;/volume&gt;&lt;number&gt;2&lt;/number&gt;&lt;keywords&gt;&lt;keyword&gt;Amino Acid Substitution/genetics/physiology&lt;/keyword&gt;&lt;keyword&gt;Belgium/epidemiology&lt;/keyword&gt;&lt;keyword&gt;DNA/blood/genetics&lt;/keyword&gt;&lt;keyword&gt;DNA Primers&lt;/keyword&gt;&lt;keyword&gt;Exons/genetics&lt;/keyword&gt;&lt;keyword&gt;Genotype&lt;/keyword&gt;&lt;keyword&gt;Humans&lt;/keyword&gt;&lt;keyword&gt;Malignant Hyperthermia/epidemiology/*genetics&lt;/keyword&gt;&lt;keyword&gt;Molecular Biology&lt;/keyword&gt;&lt;keyword&gt;Mutation/physiology&lt;/keyword&gt;&lt;keyword&gt;Pedigree&lt;/keyword&gt;&lt;keyword&gt;Phenotype&lt;/keyword&gt;&lt;keyword&gt;Reverse Transcriptase Polymerase Chain Reaction&lt;/keyword&gt;&lt;keyword&gt;Ryanodine Receptor Calcium Release Channel/*genetics&lt;/keyword&gt;&lt;/keywords&gt;&lt;dates&gt;&lt;year&gt;2007&lt;/year&gt;&lt;/dates&gt;&lt;isbn&gt;0001-5164 (Print)&amp;#xD;0001-5164 (Linking)&lt;/isbn&gt;&lt;accession-num&gt;17710899&lt;/accession-num&gt;&lt;urls&gt;&lt;related-urls&gt;&lt;url&gt;https://www.ncbi.nlm.nih.gov/pubmed/17710899&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18)</w:t>
            </w:r>
            <w:r w:rsidRPr="008D5BC5">
              <w:rPr>
                <w:rFonts w:eastAsia="Times New Roman" w:cs="Times New Roman"/>
                <w:color w:val="000000"/>
              </w:rPr>
              <w:fldChar w:fldCharType="end"/>
            </w:r>
            <w:r w:rsidR="004B0D6E" w:rsidRPr="008D5BC5">
              <w:rPr>
                <w:rFonts w:ascii="Times New Roman" w:eastAsia="Times New Roman" w:hAnsi="Times New Roman" w:cs="Times New Roman"/>
                <w:color w:val="000000"/>
              </w:rPr>
              <w:t>#</w:t>
            </w:r>
          </w:p>
          <w:p w14:paraId="5BE68B7A" w14:textId="1A2EBF54" w:rsidR="004B0D6E" w:rsidRPr="008D5BC5" w:rsidRDefault="00FE1EF5" w:rsidP="00C77F14">
            <w:pPr>
              <w:tabs>
                <w:tab w:val="right" w:pos="3384"/>
              </w:tabs>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Gillies, et al. (2008)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Gillies&lt;/Author&gt;&lt;Year&gt;2008&lt;/Year&gt;&lt;RecNum&gt;20&lt;/RecNum&gt;&lt;DisplayText&gt;(34)&lt;/DisplayText&gt;&lt;record&gt;&lt;rec-number&gt;20&lt;/rec-number&gt;&lt;foreign-keys&gt;&lt;key app="EN" db-id="vp0fe9zeppxzwrerdwrxser59st9sadt5vet" timestamp="1472668098"&gt;20&lt;/key&gt;&lt;/foreign-keys&gt;&lt;ref-type name="Journal Article"&gt;17&lt;/ref-type&gt;&lt;contributors&gt;&lt;authors&gt;&lt;author&gt;Gillies, R. L.&lt;/author&gt;&lt;author&gt;Bjorksten, A. R.&lt;/author&gt;&lt;author&gt;Davis, M.&lt;/author&gt;&lt;author&gt;Du Sart, D.&lt;/author&gt;&lt;/authors&gt;&lt;/contributors&gt;&lt;auth-address&gt;Department of Anaesthesia and Pain Management, Royal Melbourne Hospital, Parkville, Australia.&lt;/auth-address&gt;&lt;titles&gt;&lt;title&gt;Identification of genetic mutations in Australian malignant hyperthermia families using sequencing of RYR1 hotspots&lt;/title&gt;&lt;secondary-title&gt;Anaesth Intensive Care&lt;/secondary-title&gt;&lt;/titles&gt;&lt;periodical&gt;&lt;full-title&gt;Anaesth Intensive Care&lt;/full-title&gt;&lt;/periodical&gt;&lt;pages&gt;391-403&lt;/pages&gt;&lt;volume&gt;36&lt;/volume&gt;&lt;number&gt;3&lt;/number&gt;&lt;keywords&gt;&lt;keyword&gt;Amino Acid Substitution&lt;/keyword&gt;&lt;keyword&gt;Australia/epidemiology&lt;/keyword&gt;&lt;keyword&gt;Chromosomes, Human, Pair 19/genetics&lt;/keyword&gt;&lt;keyword&gt;DNA/genetics&lt;/keyword&gt;&lt;keyword&gt;DNA Mutational Analysis&lt;/keyword&gt;&lt;keyword&gt;DNA Primers&lt;/keyword&gt;&lt;keyword&gt;Haplotypes&lt;/keyword&gt;&lt;keyword&gt;Homeostasis/physiology&lt;/keyword&gt;&lt;keyword&gt;Humans&lt;/keyword&gt;&lt;keyword&gt;Malignant Hyperthermia/epidemiology/*genetics/pathology&lt;/keyword&gt;&lt;keyword&gt;Muscle Contraction/physiology&lt;/keyword&gt;&lt;keyword&gt;Muscle, Skeletal/pathology&lt;/keyword&gt;&lt;keyword&gt;Pedigree&lt;/keyword&gt;&lt;keyword&gt;Reverse Transcriptase Polymerase Chain Reaction&lt;/keyword&gt;&lt;keyword&gt;Ryanodine Receptor Calcium Release Channel/*genetics&lt;/keyword&gt;&lt;/keywords&gt;&lt;dates&gt;&lt;year&gt;2008&lt;/year&gt;&lt;pub-dates&gt;&lt;date&gt;May&lt;/date&gt;&lt;/pub-dates&gt;&lt;/dates&gt;&lt;isbn&gt;0310-057X (Print)&amp;#xD;0310-057X (Linking)&lt;/isbn&gt;&lt;accession-num&gt;18564801&lt;/accession-num&gt;&lt;urls&gt;&lt;related-urls&gt;&lt;url&gt;https://www.ncbi.nlm.nih.gov/pubmed/18564801&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34)</w:t>
            </w:r>
            <w:r w:rsidRPr="008D5BC5">
              <w:rPr>
                <w:rFonts w:eastAsia="Times New Roman" w:cs="Times New Roman"/>
                <w:color w:val="000000"/>
              </w:rPr>
              <w:fldChar w:fldCharType="end"/>
            </w:r>
          </w:p>
          <w:p w14:paraId="5807F235" w14:textId="19D7901D" w:rsidR="00FE1EF5" w:rsidRPr="008D5BC5" w:rsidRDefault="00FE1EF5" w:rsidP="00C77F14">
            <w:pPr>
              <w:tabs>
                <w:tab w:val="right" w:pos="3384"/>
              </w:tabs>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Carpenter, et al. (2009) </w:t>
            </w:r>
            <w:r w:rsidRPr="008D5BC5">
              <w:rPr>
                <w:rFonts w:eastAsia="Times New Roman" w:cs="Times New Roman"/>
                <w:color w:val="000000"/>
              </w:rPr>
              <w:fldChar w:fldCharType="begin">
                <w:fldData xml:space="preserve">PEVuZE5vdGU+PENpdGU+PEF1dGhvcj5DYXJwZW50ZXI8L0F1dGhvcj48WWVhcj4yMDA5PC9ZZWFy
PjxSZWNOdW0+OTwvUmVjTnVtPjxEaXNwbGF5VGV4dD4oMzU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DYXJwZW50ZXI8L0F1dGhvcj48WWVhcj4yMDA5PC9ZZWFy
PjxSZWNOdW0+OTwvUmVjTnVtPjxEaXNwbGF5VGV4dD4oMzU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35)</w:t>
            </w:r>
            <w:r w:rsidRPr="008D5BC5">
              <w:rPr>
                <w:rFonts w:eastAsia="Times New Roman" w:cs="Times New Roman"/>
                <w:color w:val="000000"/>
              </w:rPr>
              <w:fldChar w:fldCharType="end"/>
            </w:r>
          </w:p>
          <w:p w14:paraId="43E3BFE2" w14:textId="28FBCF87" w:rsidR="00FE1EF5" w:rsidRPr="008D5BC5" w:rsidRDefault="00FE1EF5" w:rsidP="00C77F14">
            <w:pPr>
              <w:tabs>
                <w:tab w:val="right" w:pos="3384"/>
              </w:tabs>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Tammaro, et al. (2011)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Tammaro&lt;/Author&gt;&lt;Year&gt;2011&lt;/Year&gt;&lt;RecNum&gt;35&lt;/RecNum&gt;&lt;DisplayText&gt;(19)&lt;/DisplayText&gt;&lt;record&gt;&lt;rec-number&gt;35&lt;/rec-number&gt;&lt;foreign-keys&gt;&lt;key app="EN" db-id="vp0fe9zeppxzwrerdwrxser59st9sadt5vet" timestamp="1520448368"&gt;35&lt;/key&gt;&lt;/foreign-keys&gt;&lt;ref-type name="Journal Article"&gt;17&lt;/ref-type&gt;&lt;contributors&gt;&lt;authors&gt;&lt;author&gt;Tammaro, A.&lt;/author&gt;&lt;author&gt;Di Martino, A.&lt;/author&gt;&lt;author&gt;Bracco, A.&lt;/author&gt;&lt;author&gt;Cozzolino, S.&lt;/author&gt;&lt;author&gt;Savoia, G.&lt;/author&gt;&lt;author&gt;Andria, B.&lt;/author&gt;&lt;author&gt;Cannavo, A.&lt;/author&gt;&lt;author&gt;Spagnuolo, M.&lt;/author&gt;&lt;author&gt;Piluso, G.&lt;/author&gt;&lt;author&gt;Aurino, S.&lt;/author&gt;&lt;author&gt;Nigro, V.&lt;/author&gt;&lt;/authors&gt;&lt;/contributors&gt;&lt;auth-address&gt;Centro di Biotecnologie, AORN Cardarelli, Napoli, Italy.&lt;/auth-address&gt;&lt;titles&gt;&lt;title&gt;Novel missense mutations and unexpected multiple changes of RYR1 gene in 75 malignant hyperthermia families&lt;/title&gt;&lt;secondary-title&gt;Clin Genet&lt;/secondary-title&gt;&lt;/titles&gt;&lt;periodical&gt;&lt;full-title&gt;Clin Genet&lt;/full-title&gt;&lt;/periodical&gt;&lt;pages&gt;438-47&lt;/pages&gt;&lt;volume&gt;79&lt;/volume&gt;&lt;number&gt;5&lt;/number&gt;&lt;keywords&gt;&lt;keyword&gt;Calcium Channels/genetics&lt;/keyword&gt;&lt;keyword&gt;Family&lt;/keyword&gt;&lt;keyword&gt;Haplotypes&lt;/keyword&gt;&lt;keyword&gt;Humans&lt;/keyword&gt;&lt;keyword&gt;Malignant Hyperthermia/*genetics&lt;/keyword&gt;&lt;keyword&gt;Mutation, Missense/*genetics&lt;/keyword&gt;&lt;keyword&gt;NAV1.4 Voltage-Gated Sodium Channel&lt;/keyword&gt;&lt;keyword&gt;Pedigree&lt;/keyword&gt;&lt;keyword&gt;Ryanodine Receptor Calcium Release Channel/*genetics&lt;/keyword&gt;&lt;keyword&gt;Sodium Channels/genetics&lt;/keyword&gt;&lt;/keywords&gt;&lt;dates&gt;&lt;year&gt;2011&lt;/year&gt;&lt;pub-dates&gt;&lt;date&gt;May&lt;/date&gt;&lt;/pub-dates&gt;&lt;/dates&gt;&lt;isbn&gt;1399-0004 (Electronic)&amp;#xD;0009-9163 (Linking)&lt;/isbn&gt;&lt;accession-num&gt;20681998&lt;/accession-num&gt;&lt;urls&gt;&lt;related-urls&gt;&lt;url&gt;https://www.ncbi.nlm.nih.gov/pubmed/20681998&lt;/url&gt;&lt;/related-urls&gt;&lt;/urls&gt;&lt;electronic-resource-num&gt;10.1111/j.1399-0004.2010.01493.x&lt;/electronic-resource-num&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19)</w:t>
            </w:r>
            <w:r w:rsidRPr="008D5BC5">
              <w:rPr>
                <w:rFonts w:eastAsia="Times New Roman" w:cs="Times New Roman"/>
                <w:color w:val="000000"/>
              </w:rPr>
              <w:fldChar w:fldCharType="end"/>
            </w:r>
          </w:p>
          <w:p w14:paraId="134518C5" w14:textId="61C9F1B0" w:rsidR="00FE1EF5" w:rsidRPr="008D5BC5" w:rsidRDefault="00FE1EF5" w:rsidP="00C77F14">
            <w:pPr>
              <w:tabs>
                <w:tab w:val="right" w:pos="3384"/>
              </w:tabs>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Kraeva, et al. (2011)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Kraeva&lt;/Author&gt;&lt;Year&gt;2011&lt;/Year&gt;&lt;RecNum&gt;46&lt;/RecNum&gt;&lt;DisplayText&gt;(36)&lt;/DisplayText&gt;&lt;record&gt;&lt;rec-number&gt;46&lt;/rec-number&gt;&lt;foreign-keys&gt;&lt;key app="EN" db-id="vp0fe9zeppxzwrerdwrxser59st9sadt5vet" timestamp="1520448370"&gt;46&lt;/key&gt;&lt;/foreign-keys&gt;&lt;ref-type name="Journal Article"&gt;17&lt;/ref-type&gt;&lt;contributors&gt;&lt;authors&gt;&lt;author&gt;Kraeva, N.&lt;/author&gt;&lt;author&gt;Riazi, S.&lt;/author&gt;&lt;author&gt;Loke, J.&lt;/author&gt;&lt;author&gt;Frodis, W.&lt;/author&gt;&lt;author&gt;Crossan, M. L.&lt;/author&gt;&lt;author&gt;Nolan, K.&lt;/author&gt;&lt;author&gt;Kraev, A.&lt;/author&gt;&lt;author&gt;Maclennan, D. H.&lt;/author&gt;&lt;/authors&gt;&lt;/contributors&gt;&lt;auth-address&gt;Malignant Hyperthermia Investigation Unit, Toronto General Hospital, Toronto, ON, Canada.&lt;/auth-address&gt;&lt;titles&gt;&lt;title&gt;Ryanodine receptor type 1 gene mutations found in the Canadian malignant hyperthermia population&lt;/title&gt;&lt;secondary-title&gt;Can J Anaesth&lt;/secondary-title&gt;&lt;/titles&gt;&lt;periodical&gt;&lt;full-title&gt;Can J Anaesth&lt;/full-title&gt;&lt;/periodical&gt;&lt;pages&gt;504-13&lt;/pages&gt;&lt;volume&gt;58&lt;/volume&gt;&lt;number&gt;6&lt;/number&gt;&lt;keywords&gt;&lt;keyword&gt;Amino Acid Sequence&lt;/keyword&gt;&lt;keyword&gt;Genetic Association Studies&lt;/keyword&gt;&lt;keyword&gt;Humans&lt;/keyword&gt;&lt;keyword&gt;Malignant Hyperthermia/*genetics&lt;/keyword&gt;&lt;keyword&gt;Molecular Sequence Data&lt;/keyword&gt;&lt;keyword&gt;*Mutation&lt;/keyword&gt;&lt;keyword&gt;Polymorphism, Genetic&lt;/keyword&gt;&lt;keyword&gt;Ryanodine Receptor Calcium Release Channel/*genetics&lt;/keyword&gt;&lt;/keywords&gt;&lt;dates&gt;&lt;year&gt;2011&lt;/year&gt;&lt;pub-dates&gt;&lt;date&gt;Jun&lt;/date&gt;&lt;/pub-dates&gt;&lt;/dates&gt;&lt;isbn&gt;1496-8975 (Electronic)&amp;#xD;0832-610X (Linking)&lt;/isbn&gt;&lt;accession-num&gt;21455645&lt;/accession-num&gt;&lt;urls&gt;&lt;related-urls&gt;&lt;url&gt;https://www.ncbi.nlm.nih.gov/pubmed/21455645&lt;/url&gt;&lt;/related-urls&gt;&lt;/urls&gt;&lt;electronic-resource-num&gt;10.1007/s12630-011-9494-6&lt;/electronic-resource-num&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36)</w:t>
            </w:r>
            <w:r w:rsidRPr="008D5BC5">
              <w:rPr>
                <w:rFonts w:eastAsia="Times New Roman" w:cs="Times New Roman"/>
                <w:color w:val="000000"/>
              </w:rPr>
              <w:fldChar w:fldCharType="end"/>
            </w:r>
          </w:p>
          <w:p w14:paraId="5CD404F9" w14:textId="62E92E9E" w:rsidR="00FE1EF5" w:rsidRPr="008D5BC5" w:rsidRDefault="00FE1EF5" w:rsidP="00C77F14">
            <w:pPr>
              <w:tabs>
                <w:tab w:val="right" w:pos="3384"/>
              </w:tabs>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Brandom, et al. (2013) </w:t>
            </w:r>
            <w:r w:rsidRPr="008D5BC5">
              <w:rPr>
                <w:rFonts w:eastAsia="Times New Roman" w:cs="Times New Roman"/>
                <w:color w:val="000000"/>
              </w:rPr>
              <w:fldChar w:fldCharType="begin">
                <w:fldData xml:space="preserve">PEVuZE5vdGU+PENpdGU+PEF1dGhvcj5CcmFuZG9tPC9BdXRob3I+PFllYXI+MjAxMzwvWWVhcj48
UmVjTnVtPjEwPC9SZWNOdW0+PERpc3BsYXlUZXh0PigzOC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CcmFuZG9tPC9BdXRob3I+PFllYXI+MjAxMzwvWWVhcj48
UmVjTnVtPjEwPC9SZWNOdW0+PERpc3BsYXlUZXh0PigzOC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38)</w:t>
            </w:r>
            <w:r w:rsidRPr="008D5BC5">
              <w:rPr>
                <w:rFonts w:eastAsia="Times New Roman" w:cs="Times New Roman"/>
                <w:color w:val="000000"/>
              </w:rPr>
              <w:fldChar w:fldCharType="end"/>
            </w:r>
            <w:r w:rsidR="004B0D6E" w:rsidRPr="008D5BC5">
              <w:rPr>
                <w:rFonts w:ascii="Times New Roman" w:eastAsia="Times New Roman" w:hAnsi="Times New Roman" w:cs="Times New Roman"/>
                <w:color w:val="000000"/>
              </w:rPr>
              <w:t>#</w:t>
            </w:r>
          </w:p>
          <w:p w14:paraId="4CCFA244" w14:textId="45512F44" w:rsidR="00FE1EF5" w:rsidRPr="008D5BC5" w:rsidRDefault="00FE1EF5" w:rsidP="00C77F14">
            <w:pPr>
              <w:tabs>
                <w:tab w:val="right" w:pos="3384"/>
              </w:tabs>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Klingler, et al. (2014) </w:t>
            </w:r>
            <w:r w:rsidRPr="008D5BC5">
              <w:rPr>
                <w:rFonts w:eastAsia="Times New Roman" w:cs="Times New Roman"/>
                <w:color w:val="000000"/>
              </w:rPr>
              <w:fldChar w:fldCharType="begin">
                <w:fldData xml:space="preserve">PEVuZE5vdGU+PENpdGU+PEF1dGhvcj5LbGluZ2xlcjwvQXV0aG9yPjxZZWFyPjIwMTQ8L1llYXI+
PFJlY051bT41MjwvUmVjTnVtPjxEaXNwbGF5VGV4dD4oNDY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LbGluZ2xlcjwvQXV0aG9yPjxZZWFyPjIwMTQ8L1llYXI+
PFJlY051bT41MjwvUmVjTnVtPjxEaXNwbGF5VGV4dD4oNDY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46)</w:t>
            </w:r>
            <w:r w:rsidRPr="008D5BC5">
              <w:rPr>
                <w:rFonts w:eastAsia="Times New Roman" w:cs="Times New Roman"/>
                <w:color w:val="000000"/>
              </w:rPr>
              <w:fldChar w:fldCharType="end"/>
            </w:r>
          </w:p>
          <w:p w14:paraId="5490F46D" w14:textId="0F6F9913" w:rsidR="00FE1EF5" w:rsidRPr="008D5BC5" w:rsidRDefault="00FE1EF5" w:rsidP="00C77F14">
            <w:pPr>
              <w:tabs>
                <w:tab w:val="right" w:pos="3384"/>
              </w:tabs>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Snoeck, et al. (2015) </w:t>
            </w:r>
            <w:r w:rsidRPr="008D5BC5">
              <w:rPr>
                <w:rFonts w:eastAsia="Times New Roman" w:cs="Times New Roman"/>
                <w:color w:val="000000"/>
              </w:rPr>
              <w:fldChar w:fldCharType="begin">
                <w:fldData xml:space="preserve">PEVuZE5vdGU+PENpdGU+PEF1dGhvcj5Tbm9lY2s8L0F1dGhvcj48WWVhcj4yMDE1PC9ZZWFyPjxS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Tbm9lY2s8L0F1dGhvcj48WWVhcj4yMDE1PC9ZZWFyPjxS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47)</w:t>
            </w:r>
            <w:r w:rsidRPr="008D5BC5">
              <w:rPr>
                <w:rFonts w:eastAsia="Times New Roman" w:cs="Times New Roman"/>
                <w:color w:val="000000"/>
              </w:rPr>
              <w:fldChar w:fldCharType="end"/>
            </w:r>
          </w:p>
          <w:p w14:paraId="36C68607" w14:textId="6DC11CDD" w:rsidR="00FE1EF5" w:rsidRPr="008D5BC5" w:rsidRDefault="00FE1EF5" w:rsidP="00C77F14">
            <w:pPr>
              <w:tabs>
                <w:tab w:val="right" w:pos="3384"/>
              </w:tabs>
              <w:rPr>
                <w:rFonts w:ascii="Times New Roman" w:eastAsia="Times New Roman" w:hAnsi="Times New Roman" w:cs="Times New Roman"/>
                <w:color w:val="000000"/>
              </w:rPr>
            </w:pPr>
            <w:r w:rsidRPr="008D5BC5">
              <w:rPr>
                <w:rFonts w:ascii="Times New Roman" w:eastAsia="Times New Roman" w:hAnsi="Times New Roman" w:cs="Times New Roman"/>
                <w:color w:val="000000"/>
              </w:rPr>
              <w:t>Li, et al. (2017)</w:t>
            </w:r>
            <w:r w:rsidRPr="008D5BC5">
              <w:rPr>
                <w:rFonts w:eastAsia="Times New Roman" w:cs="Times New Roman"/>
                <w:color w:val="000000"/>
              </w:rPr>
              <w:fldChar w:fldCharType="begin">
                <w:fldData xml:space="preserve">PEVuZE5vdGU+PENpdGU+PEF1dGhvcj5MaTwvQXV0aG9yPjxZZWFyPjIwMTc8L1llYXI+PFJlY051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==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MaTwvQXV0aG9yPjxZZWFyPjIwMTc8L1llYXI+PFJlY051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==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48)</w:t>
            </w:r>
            <w:r w:rsidRPr="008D5BC5">
              <w:rPr>
                <w:rFonts w:eastAsia="Times New Roman" w:cs="Times New Roman"/>
                <w:color w:val="000000"/>
              </w:rPr>
              <w:fldChar w:fldCharType="end"/>
            </w:r>
            <w:r w:rsidRPr="008D5BC5">
              <w:rPr>
                <w:rFonts w:ascii="Times New Roman" w:eastAsia="Times New Roman" w:hAnsi="Times New Roman" w:cs="Times New Roman"/>
                <w:color w:val="000000"/>
              </w:rPr>
              <w:t>*</w:t>
            </w:r>
          </w:p>
          <w:p w14:paraId="57FDDEC0" w14:textId="3ED4C77D" w:rsidR="00FE1EF5" w:rsidRPr="008D5BC5" w:rsidRDefault="00FE1EF5" w:rsidP="00C77F14">
            <w:pPr>
              <w:rPr>
                <w:rFonts w:ascii="Times New Roman" w:eastAsia="Times New Roman" w:hAnsi="Times New Roman" w:cs="Times New Roman"/>
                <w:i/>
              </w:rPr>
            </w:pPr>
            <w:r w:rsidRPr="008D5BC5">
              <w:rPr>
                <w:rFonts w:ascii="Times New Roman" w:hAnsi="Times New Roman" w:cs="Times New Roman"/>
                <w:color w:val="000000"/>
              </w:rPr>
              <w:t xml:space="preserve">*Article described variant as </w:t>
            </w:r>
            <w:r w:rsidR="00F61EEB" w:rsidRPr="008D5BC5">
              <w:rPr>
                <w:rFonts w:ascii="Times New Roman" w:hAnsi="Times New Roman" w:cs="Times New Roman"/>
                <w:color w:val="000000"/>
              </w:rPr>
              <w:t>‘</w:t>
            </w:r>
            <w:r w:rsidRPr="008D5BC5">
              <w:rPr>
                <w:rFonts w:ascii="Times New Roman" w:hAnsi="Times New Roman" w:cs="Times New Roman"/>
                <w:color w:val="111111"/>
              </w:rPr>
              <w:t>p.G341A (c.1021G&gt;A)</w:t>
            </w:r>
            <w:r w:rsidR="00F61EEB" w:rsidRPr="008D5BC5">
              <w:rPr>
                <w:rFonts w:ascii="Times New Roman" w:hAnsi="Times New Roman" w:cs="Times New Roman"/>
                <w:color w:val="111111"/>
              </w:rPr>
              <w:t>’</w:t>
            </w:r>
            <w:r w:rsidRPr="008D5BC5">
              <w:rPr>
                <w:rFonts w:ascii="Times New Roman" w:hAnsi="Times New Roman" w:cs="Times New Roman"/>
                <w:color w:val="000000"/>
              </w:rPr>
              <w:t>.</w:t>
            </w:r>
            <w:r w:rsidR="00F61EEB" w:rsidRPr="008D5BC5">
              <w:rPr>
                <w:rFonts w:ascii="Times New Roman" w:hAnsi="Times New Roman" w:cs="Times New Roman"/>
                <w:color w:val="000000"/>
              </w:rPr>
              <w:t xml:space="preserve"> </w:t>
            </w:r>
            <w:r w:rsidR="004B0D6E" w:rsidRPr="008D5BC5">
              <w:rPr>
                <w:rFonts w:ascii="Times New Roman" w:hAnsi="Times New Roman" w:cs="Times New Roman"/>
                <w:color w:val="000000"/>
                <w:vertAlign w:val="superscript"/>
              </w:rPr>
              <w:t>#</w:t>
            </w:r>
            <w:r w:rsidR="00F61EEB" w:rsidRPr="008D5BC5">
              <w:rPr>
                <w:rFonts w:ascii="Times New Roman" w:hAnsi="Times New Roman" w:cs="Times New Roman"/>
                <w:color w:val="000000"/>
              </w:rPr>
              <w:t>Note that several citations here specified only the predicted protein change and not the cDNA change.</w:t>
            </w:r>
          </w:p>
        </w:tc>
        <w:tc>
          <w:tcPr>
            <w:tcW w:w="1440" w:type="dxa"/>
            <w:shd w:val="clear" w:color="auto" w:fill="auto"/>
          </w:tcPr>
          <w:p w14:paraId="41574DD5" w14:textId="77777777"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High</w:t>
            </w:r>
          </w:p>
        </w:tc>
      </w:tr>
      <w:tr w:rsidR="00FE1EF5" w:rsidRPr="008D5BC5" w14:paraId="45918968" w14:textId="465EA2F6" w:rsidTr="00FE1EF5">
        <w:trPr>
          <w:trHeight w:val="584"/>
        </w:trPr>
        <w:tc>
          <w:tcPr>
            <w:tcW w:w="1603" w:type="dxa"/>
            <w:shd w:val="clear" w:color="auto" w:fill="auto"/>
          </w:tcPr>
          <w:p w14:paraId="52A52B68"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Clinical</w:t>
            </w:r>
          </w:p>
        </w:tc>
        <w:tc>
          <w:tcPr>
            <w:tcW w:w="2920" w:type="dxa"/>
            <w:shd w:val="clear" w:color="auto" w:fill="auto"/>
          </w:tcPr>
          <w:p w14:paraId="257F05DB"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rs193922764</w:t>
            </w:r>
          </w:p>
          <w:p w14:paraId="15106A91" w14:textId="0F492CEE" w:rsidR="00FE1EF5" w:rsidRPr="008D5BC5" w:rsidRDefault="00FE1EF5" w:rsidP="00C77F14">
            <w:pPr>
              <w:rPr>
                <w:rFonts w:ascii="Times New Roman" w:hAnsi="Times New Roman" w:cs="Times New Roman"/>
              </w:rPr>
            </w:pPr>
            <w:r w:rsidRPr="008D5BC5">
              <w:rPr>
                <w:rFonts w:ascii="Times New Roman" w:hAnsi="Times New Roman" w:cs="Times New Roman"/>
                <w:i/>
              </w:rPr>
              <w:t>RYR1</w:t>
            </w:r>
            <w:r w:rsidRPr="008D5BC5">
              <w:rPr>
                <w:rFonts w:ascii="Times New Roman" w:hAnsi="Times New Roman" w:cs="Times New Roman"/>
              </w:rPr>
              <w:t xml:space="preserve"> c.1201C&gt;T; p.(Arg401Cys)</w:t>
            </w:r>
          </w:p>
        </w:tc>
        <w:tc>
          <w:tcPr>
            <w:tcW w:w="3577" w:type="dxa"/>
            <w:shd w:val="clear" w:color="auto" w:fill="auto"/>
          </w:tcPr>
          <w:p w14:paraId="31D50582" w14:textId="77777777" w:rsidR="00FE1EF5" w:rsidRPr="008D5BC5" w:rsidRDefault="00FE1EF5" w:rsidP="00C77F14">
            <w:pPr>
              <w:rPr>
                <w:rFonts w:ascii="Times New Roman" w:hAnsi="Times New Roman" w:cs="Times New Roman"/>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variant associated with Malignant Hyperthermia (MH) based on positive IVCTs and MH reactions.</w:t>
            </w:r>
          </w:p>
        </w:tc>
        <w:tc>
          <w:tcPr>
            <w:tcW w:w="3510" w:type="dxa"/>
            <w:shd w:val="clear" w:color="auto" w:fill="auto"/>
          </w:tcPr>
          <w:p w14:paraId="544114FB" w14:textId="3AD07121" w:rsidR="00FE1EF5" w:rsidRPr="008D5BC5" w:rsidRDefault="00FE1EF5" w:rsidP="00C77F14">
            <w:pPr>
              <w:ind w:right="225"/>
              <w:rPr>
                <w:rFonts w:ascii="Times New Roman" w:hAnsi="Times New Roman" w:cs="Times New Roman"/>
              </w:rPr>
            </w:pPr>
            <w:r w:rsidRPr="008D5BC5">
              <w:rPr>
                <w:rFonts w:ascii="Times New Roman" w:hAnsi="Times New Roman" w:cs="Times New Roman"/>
              </w:rPr>
              <w:t xml:space="preserve">Rueffert, et al. (2002) </w:t>
            </w:r>
            <w:r w:rsidRPr="008D5BC5">
              <w:rPr>
                <w:rFonts w:cs="Times New Roman"/>
              </w:rPr>
              <w:fldChar w:fldCharType="begin"/>
            </w:r>
            <w:r w:rsidR="008C3F27" w:rsidRPr="008D5BC5">
              <w:rPr>
                <w:rFonts w:ascii="Times New Roman" w:hAnsi="Times New Roman" w:cs="Times New Roman"/>
              </w:rPr>
              <w:instrText xml:space="preserve"> ADDIN EN.CITE &lt;EndNote&gt;&lt;Cite&gt;&lt;Author&gt;Rueffert&lt;/Author&gt;&lt;Year&gt;2002&lt;/Year&gt;&lt;RecNum&gt;8&lt;/RecNum&gt;&lt;DisplayText&gt;(25)&lt;/DisplayText&gt;&lt;record&gt;&lt;rec-number&gt;8&lt;/rec-number&gt;&lt;foreign-keys&gt;&lt;key app="EN" db-id="vp0fe9zeppxzwrerdwrxser59st9sadt5vet" timestamp="1472666988"&gt;8&lt;/key&gt;&lt;/foreign-keys&gt;&lt;ref-type name="Journal Article"&gt;17&lt;/ref-type&gt;&lt;contributors&gt;&lt;authors&gt;&lt;author&gt;Rueffert, H.&lt;/author&gt;&lt;author&gt;Olthoff, D.&lt;/author&gt;&lt;author&gt;Deutrich, C.&lt;/author&gt;&lt;author&gt;Meinecke, C. D.&lt;/author&gt;&lt;author&gt;Froster, U. G.&lt;/author&gt;&lt;/authors&gt;&lt;/contributors&gt;&lt;auth-address&gt;Department of Anaesthesiology and Intensive Care Medicine, University of Leipzig, Leipzig, Germany. ruef@medizin.uni-leipzig.de&lt;/auth-address&gt;&lt;titles&gt;&lt;title&gt;Mutation screening in the ryanodine receptor 1 gene (RYR1) in patients susceptible to malignant hyperthermia who show definite IVCT results: identification of three novel mutations&lt;/title&gt;&lt;secondary-title&gt;Acta Anaesthesiol Scand&lt;/secondary-title&gt;&lt;/titles&gt;&lt;periodical&gt;&lt;full-title&gt;Acta Anaesthesiol Scand&lt;/full-title&gt;&lt;/periodical&gt;&lt;pages&gt;692-8&lt;/pages&gt;&lt;volume&gt;46&lt;/volume&gt;&lt;number&gt;6&lt;/number&gt;&lt;keywords&gt;&lt;keyword&gt;Anesthetics, Inhalation/pharmacology&lt;/keyword&gt;&lt;keyword&gt;Caffeine/pharmacology&lt;/keyword&gt;&lt;keyword&gt;Central Nervous System Stimulants/pharmacology&lt;/keyword&gt;&lt;keyword&gt;Genetic Testing&lt;/keyword&gt;&lt;keyword&gt;Halothane/pharmacology&lt;/keyword&gt;&lt;keyword&gt;Humans&lt;/keyword&gt;&lt;keyword&gt;In Vitro Techniques&lt;/keyword&gt;&lt;keyword&gt;Malignant Hyperthermia/*genetics/*physiopathology&lt;/keyword&gt;&lt;keyword&gt;Muscle Contraction/*drug effects&lt;/keyword&gt;&lt;keyword&gt;Muscles/*drug effects/physiopathology&lt;/keyword&gt;&lt;keyword&gt;Mutation/*genetics&lt;/keyword&gt;&lt;keyword&gt;Ryanodine Receptor Calcium Release Channel/*genetics&lt;/keyword&gt;&lt;/keywords&gt;&lt;dates&gt;&lt;year&gt;2002&lt;/year&gt;&lt;pub-dates&gt;&lt;date&gt;Jul&lt;/date&gt;&lt;/pub-dates&gt;&lt;/dates&gt;&lt;isbn&gt;0001-5172 (Print)&amp;#xD;0001-5172 (Linking)&lt;/isbn&gt;&lt;accession-num&gt;12059893&lt;/accession-num&gt;&lt;urls&gt;&lt;related-urls&gt;&lt;url&gt;https://www.ncbi.nlm.nih.gov/pubmed/12059893&lt;/url&gt;&lt;/related-urls&gt;&lt;/urls&gt;&lt;/record&gt;&lt;/Cite&gt;&lt;/EndNote&gt;</w:instrText>
            </w:r>
            <w:r w:rsidRPr="008D5BC5">
              <w:rPr>
                <w:rFonts w:cs="Times New Roman"/>
              </w:rPr>
              <w:fldChar w:fldCharType="separate"/>
            </w:r>
            <w:r w:rsidR="008C3F27" w:rsidRPr="008D5BC5">
              <w:rPr>
                <w:rFonts w:ascii="Times New Roman" w:hAnsi="Times New Roman" w:cs="Times New Roman"/>
                <w:noProof/>
              </w:rPr>
              <w:t>(25)</w:t>
            </w:r>
            <w:r w:rsidRPr="008D5BC5">
              <w:rPr>
                <w:rFonts w:cs="Times New Roman"/>
              </w:rPr>
              <w:fldChar w:fldCharType="end"/>
            </w:r>
          </w:p>
          <w:p w14:paraId="5FCEC955" w14:textId="1D095834" w:rsidR="00FE1EF5" w:rsidRPr="008D5BC5" w:rsidRDefault="00FE1EF5" w:rsidP="00C77F14">
            <w:pPr>
              <w:ind w:right="225"/>
              <w:rPr>
                <w:rFonts w:ascii="Times New Roman" w:hAnsi="Times New Roman" w:cs="Times New Roman"/>
              </w:rPr>
            </w:pPr>
            <w:r w:rsidRPr="008D5BC5">
              <w:rPr>
                <w:rFonts w:ascii="Times New Roman" w:hAnsi="Times New Roman" w:cs="Times New Roman"/>
              </w:rPr>
              <w:t xml:space="preserve">Monnier, et al. (2005) </w:t>
            </w:r>
            <w:r w:rsidRPr="008D5BC5">
              <w:rPr>
                <w:rFonts w:cs="Times New Roman"/>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8C3F27" w:rsidRPr="008D5BC5">
              <w:rPr>
                <w:rFonts w:ascii="Times New Roman" w:hAnsi="Times New Roman" w:cs="Times New Roman"/>
              </w:rPr>
              <w:instrText xml:space="preserve"> ADDIN EN.CITE </w:instrText>
            </w:r>
            <w:r w:rsidR="008C3F27" w:rsidRPr="008D5BC5">
              <w:rPr>
                <w:rFonts w:cs="Times New Roman"/>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8C3F27" w:rsidRPr="008D5BC5">
              <w:rPr>
                <w:rFonts w:ascii="Times New Roman" w:hAnsi="Times New Roman" w:cs="Times New Roman"/>
              </w:rPr>
              <w:instrText xml:space="preserve"> ADDIN EN.CITE.DATA </w:instrText>
            </w:r>
            <w:r w:rsidR="008C3F27" w:rsidRPr="008D5BC5">
              <w:rPr>
                <w:rFonts w:cs="Times New Roman"/>
              </w:rPr>
            </w:r>
            <w:r w:rsidR="008C3F27" w:rsidRPr="008D5BC5">
              <w:rPr>
                <w:rFonts w:cs="Times New Roman"/>
              </w:rPr>
              <w:fldChar w:fldCharType="end"/>
            </w:r>
            <w:r w:rsidRPr="008D5BC5">
              <w:rPr>
                <w:rFonts w:cs="Times New Roman"/>
              </w:rPr>
            </w:r>
            <w:r w:rsidRPr="008D5BC5">
              <w:rPr>
                <w:rFonts w:cs="Times New Roman"/>
              </w:rPr>
              <w:fldChar w:fldCharType="separate"/>
            </w:r>
            <w:r w:rsidR="008C3F27" w:rsidRPr="008D5BC5">
              <w:rPr>
                <w:rFonts w:ascii="Times New Roman" w:hAnsi="Times New Roman" w:cs="Times New Roman"/>
                <w:noProof/>
              </w:rPr>
              <w:t>(17)</w:t>
            </w:r>
            <w:r w:rsidRPr="008D5BC5">
              <w:rPr>
                <w:rFonts w:cs="Times New Roman"/>
              </w:rPr>
              <w:fldChar w:fldCharType="end"/>
            </w:r>
          </w:p>
          <w:p w14:paraId="1B0EAE27" w14:textId="7EFBA4EA" w:rsidR="00FE1EF5" w:rsidRPr="008D5BC5" w:rsidRDefault="00FE1EF5" w:rsidP="00C77F14">
            <w:pPr>
              <w:ind w:right="225"/>
              <w:rPr>
                <w:rFonts w:ascii="Times New Roman" w:hAnsi="Times New Roman" w:cs="Times New Roman"/>
              </w:rPr>
            </w:pPr>
            <w:r w:rsidRPr="008D5BC5">
              <w:rPr>
                <w:rFonts w:ascii="Times New Roman" w:hAnsi="Times New Roman" w:cs="Times New Roman"/>
              </w:rPr>
              <w:t xml:space="preserve">Gillies, et al. (2008) </w:t>
            </w:r>
            <w:r w:rsidRPr="008D5BC5">
              <w:rPr>
                <w:rFonts w:cs="Times New Roman"/>
              </w:rPr>
              <w:fldChar w:fldCharType="begin"/>
            </w:r>
            <w:r w:rsidR="008C3F27" w:rsidRPr="008D5BC5">
              <w:rPr>
                <w:rFonts w:ascii="Times New Roman" w:hAnsi="Times New Roman" w:cs="Times New Roman"/>
              </w:rPr>
              <w:instrText xml:space="preserve"> ADDIN EN.CITE &lt;EndNote&gt;&lt;Cite&gt;&lt;Author&gt;Gillies&lt;/Author&gt;&lt;Year&gt;2008&lt;/Year&gt;&lt;RecNum&gt;20&lt;/RecNum&gt;&lt;DisplayText&gt;(34)&lt;/DisplayText&gt;&lt;record&gt;&lt;rec-number&gt;20&lt;/rec-number&gt;&lt;foreign-keys&gt;&lt;key app="EN" db-id="vp0fe9zeppxzwrerdwrxser59st9sadt5vet" timestamp="1472668098"&gt;20&lt;/key&gt;&lt;/foreign-keys&gt;&lt;ref-type name="Journal Article"&gt;17&lt;/ref-type&gt;&lt;contributors&gt;&lt;authors&gt;&lt;author&gt;Gillies, R. L.&lt;/author&gt;&lt;author&gt;Bjorksten, A. R.&lt;/author&gt;&lt;author&gt;Davis, M.&lt;/author&gt;&lt;author&gt;Du Sart, D.&lt;/author&gt;&lt;/authors&gt;&lt;/contributors&gt;&lt;auth-address&gt;Department of Anaesthesia and Pain Management, Royal Melbourne Hospital, Parkville, Australia.&lt;/auth-address&gt;&lt;titles&gt;&lt;title&gt;Identification of genetic mutations in Australian malignant hyperthermia families using sequencing of RYR1 hotspots&lt;/title&gt;&lt;secondary-title&gt;Anaesth Intensive Care&lt;/secondary-title&gt;&lt;/titles&gt;&lt;periodical&gt;&lt;full-title&gt;Anaesth Intensive Care&lt;/full-title&gt;&lt;/periodical&gt;&lt;pages&gt;391-403&lt;/pages&gt;&lt;volume&gt;36&lt;/volume&gt;&lt;number&gt;3&lt;/number&gt;&lt;keywords&gt;&lt;keyword&gt;Amino Acid Substitution&lt;/keyword&gt;&lt;keyword&gt;Australia/epidemiology&lt;/keyword&gt;&lt;keyword&gt;Chromosomes, Human, Pair 19/genetics&lt;/keyword&gt;&lt;keyword&gt;DNA/genetics&lt;/keyword&gt;&lt;keyword&gt;DNA Mutational Analysis&lt;/keyword&gt;&lt;keyword&gt;DNA Primers&lt;/keyword&gt;&lt;keyword&gt;Haplotypes&lt;/keyword&gt;&lt;keyword&gt;Homeostasis/physiology&lt;/keyword&gt;&lt;keyword&gt;Humans&lt;/keyword&gt;&lt;keyword&gt;Malignant Hyperthermia/epidemiology/*genetics/pathology&lt;/keyword&gt;&lt;keyword&gt;Muscle Contraction/physiology&lt;/keyword&gt;&lt;keyword&gt;Muscle, Skeletal/pathology&lt;/keyword&gt;&lt;keyword&gt;Pedigree&lt;/keyword&gt;&lt;keyword&gt;Reverse Transcriptase Polymerase Chain Reaction&lt;/keyword&gt;&lt;keyword&gt;Ryanodine Receptor Calcium Release Channel/*genetics&lt;/keyword&gt;&lt;/keywords&gt;&lt;dates&gt;&lt;year&gt;2008&lt;/year&gt;&lt;pub-dates&gt;&lt;date&gt;May&lt;/date&gt;&lt;/pub-dates&gt;&lt;/dates&gt;&lt;isbn&gt;0310-057X (Print)&amp;#xD;0310-057X (Linking)&lt;/isbn&gt;&lt;accession-num&gt;18564801&lt;/accession-num&gt;&lt;urls&gt;&lt;related-urls&gt;&lt;url&gt;https://www.ncbi.nlm.nih.gov/pubmed/18564801&lt;/url&gt;&lt;/related-urls&gt;&lt;/urls&gt;&lt;/record&gt;&lt;/Cite&gt;&lt;/EndNote&gt;</w:instrText>
            </w:r>
            <w:r w:rsidRPr="008D5BC5">
              <w:rPr>
                <w:rFonts w:cs="Times New Roman"/>
              </w:rPr>
              <w:fldChar w:fldCharType="separate"/>
            </w:r>
            <w:r w:rsidR="008C3F27" w:rsidRPr="008D5BC5">
              <w:rPr>
                <w:rFonts w:ascii="Times New Roman" w:hAnsi="Times New Roman" w:cs="Times New Roman"/>
                <w:noProof/>
              </w:rPr>
              <w:t>(34)</w:t>
            </w:r>
            <w:r w:rsidRPr="008D5BC5">
              <w:rPr>
                <w:rFonts w:cs="Times New Roman"/>
              </w:rPr>
              <w:fldChar w:fldCharType="end"/>
            </w:r>
            <w:r w:rsidRPr="008D5BC5">
              <w:rPr>
                <w:rFonts w:ascii="Times New Roman" w:hAnsi="Times New Roman" w:cs="Times New Roman"/>
              </w:rPr>
              <w:t>*</w:t>
            </w:r>
          </w:p>
          <w:p w14:paraId="1D3BD3B4" w14:textId="2962A50A" w:rsidR="00FE1EF5" w:rsidRPr="008D5BC5" w:rsidRDefault="00FE1EF5" w:rsidP="00C77F14">
            <w:pPr>
              <w:ind w:right="225"/>
              <w:rPr>
                <w:rFonts w:ascii="Times New Roman" w:hAnsi="Times New Roman" w:cs="Times New Roman"/>
              </w:rPr>
            </w:pPr>
            <w:r w:rsidRPr="008D5BC5">
              <w:rPr>
                <w:rFonts w:ascii="Times New Roman" w:hAnsi="Times New Roman" w:cs="Times New Roman"/>
              </w:rPr>
              <w:t xml:space="preserve">Klingler, et al. (2014) </w:t>
            </w:r>
            <w:r w:rsidRPr="008D5BC5">
              <w:rPr>
                <w:rFonts w:cs="Times New Roman"/>
              </w:rPr>
              <w:fldChar w:fldCharType="begin">
                <w:fldData xml:space="preserve">PEVuZE5vdGU+PENpdGU+PEF1dGhvcj5LbGluZ2xlcjwvQXV0aG9yPjxZZWFyPjIwMTQ8L1llYXI+
PFJlY051bT41MjwvUmVjTnVtPjxEaXNwbGF5VGV4dD4oNDY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C3F27" w:rsidRPr="008D5BC5">
              <w:rPr>
                <w:rFonts w:ascii="Times New Roman" w:hAnsi="Times New Roman" w:cs="Times New Roman"/>
              </w:rPr>
              <w:instrText xml:space="preserve"> ADDIN EN.CITE </w:instrText>
            </w:r>
            <w:r w:rsidR="008C3F27" w:rsidRPr="008D5BC5">
              <w:rPr>
                <w:rFonts w:cs="Times New Roman"/>
              </w:rPr>
              <w:fldChar w:fldCharType="begin">
                <w:fldData xml:space="preserve">PEVuZE5vdGU+PENpdGU+PEF1dGhvcj5LbGluZ2xlcjwvQXV0aG9yPjxZZWFyPjIwMTQ8L1llYXI+
PFJlY051bT41MjwvUmVjTnVtPjxEaXNwbGF5VGV4dD4oNDY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C3F27" w:rsidRPr="008D5BC5">
              <w:rPr>
                <w:rFonts w:ascii="Times New Roman" w:hAnsi="Times New Roman" w:cs="Times New Roman"/>
              </w:rPr>
              <w:instrText xml:space="preserve"> ADDIN EN.CITE.DATA </w:instrText>
            </w:r>
            <w:r w:rsidR="008C3F27" w:rsidRPr="008D5BC5">
              <w:rPr>
                <w:rFonts w:cs="Times New Roman"/>
              </w:rPr>
            </w:r>
            <w:r w:rsidR="008C3F27" w:rsidRPr="008D5BC5">
              <w:rPr>
                <w:rFonts w:cs="Times New Roman"/>
              </w:rPr>
              <w:fldChar w:fldCharType="end"/>
            </w:r>
            <w:r w:rsidRPr="008D5BC5">
              <w:rPr>
                <w:rFonts w:cs="Times New Roman"/>
              </w:rPr>
            </w:r>
            <w:r w:rsidRPr="008D5BC5">
              <w:rPr>
                <w:rFonts w:cs="Times New Roman"/>
              </w:rPr>
              <w:fldChar w:fldCharType="separate"/>
            </w:r>
            <w:r w:rsidR="008C3F27" w:rsidRPr="008D5BC5">
              <w:rPr>
                <w:rFonts w:ascii="Times New Roman" w:hAnsi="Times New Roman" w:cs="Times New Roman"/>
                <w:noProof/>
              </w:rPr>
              <w:t>(46)</w:t>
            </w:r>
            <w:r w:rsidRPr="008D5BC5">
              <w:rPr>
                <w:rFonts w:cs="Times New Roman"/>
              </w:rPr>
              <w:fldChar w:fldCharType="end"/>
            </w:r>
          </w:p>
          <w:p w14:paraId="1B356973" w14:textId="62D85017" w:rsidR="00FE1EF5" w:rsidRPr="008D5BC5" w:rsidRDefault="00FE1EF5" w:rsidP="00C77F14">
            <w:pPr>
              <w:ind w:right="225"/>
              <w:rPr>
                <w:rFonts w:ascii="Times New Roman" w:hAnsi="Times New Roman" w:cs="Times New Roman"/>
              </w:rPr>
            </w:pPr>
            <w:r w:rsidRPr="008D5BC5">
              <w:rPr>
                <w:rFonts w:ascii="Times New Roman" w:hAnsi="Times New Roman" w:cs="Times New Roman"/>
              </w:rPr>
              <w:t xml:space="preserve">Gillies, et al. (2015) </w:t>
            </w:r>
            <w:r w:rsidRPr="008D5BC5">
              <w:rPr>
                <w:rFonts w:cs="Times New Roman"/>
              </w:rPr>
              <w:fldChar w:fldCharType="begin"/>
            </w:r>
            <w:r w:rsidR="008C3F27" w:rsidRPr="008D5BC5">
              <w:rPr>
                <w:rFonts w:ascii="Times New Roman" w:hAnsi="Times New Roman" w:cs="Times New Roman"/>
              </w:rPr>
              <w:instrText xml:space="preserve"> ADDIN EN.CITE &lt;EndNote&gt;&lt;Cite&gt;&lt;Author&gt;Gillies&lt;/Author&gt;&lt;Year&gt;2015&lt;/Year&gt;&lt;RecNum&gt;54&lt;/RecNum&gt;&lt;DisplayText&gt;(49)&lt;/DisplayText&gt;&lt;record&gt;&lt;rec-number&gt;54&lt;/rec-number&gt;&lt;foreign-keys&gt;&lt;key app="EN" db-id="vp0fe9zeppxzwrerdwrxser59st9sadt5vet" timestamp="1520448371"&gt;54&lt;/key&gt;&lt;/foreign-keys&gt;&lt;ref-type name="Journal Article"&gt;17&lt;/ref-type&gt;&lt;contributors&gt;&lt;authors&gt;&lt;author&gt;Gillies, R. L.&lt;/author&gt;&lt;author&gt;Bjorksten, A. R.&lt;/author&gt;&lt;author&gt;Du Sart, D.&lt;/author&gt;&lt;author&gt;Hockey, B. M.&lt;/author&gt;&lt;/authors&gt;&lt;/contributors&gt;&lt;auth-address&gt;Department of Anaesthesia and Pain Management, Royal Melbourne Hospital, Parkville, Victoria.&amp;#xD;Victorian Clinical Genetics Services, Parkville, Victoria.&lt;/auth-address&gt;&lt;titles&gt;&lt;title&gt;Analysis of the entire ryanodine receptor type 1 and alpha 1 subunit of the dihydropyridine receptor (CACNA1S) coding regions for variants associated with malignant hyperthermia in Australian families&lt;/title&gt;&lt;secondary-title&gt;Anaesth Intensive Care&lt;/secondary-title&gt;&lt;/titles&gt;&lt;periodical&gt;&lt;full-title&gt;Anaesth Intensive Care&lt;/full-title&gt;&lt;/periodical&gt;&lt;pages&gt;157-66&lt;/pages&gt;&lt;volume&gt;43&lt;/volume&gt;&lt;number&gt;2&lt;/number&gt;&lt;keywords&gt;&lt;keyword&gt;Australia&lt;/keyword&gt;&lt;keyword&gt;Calcium Channels/*genetics&lt;/keyword&gt;&lt;keyword&gt;Family Health&lt;/keyword&gt;&lt;keyword&gt;Genetic Predisposition to Disease/genetics&lt;/keyword&gt;&lt;keyword&gt;Genetic Variation/genetics&lt;/keyword&gt;&lt;keyword&gt;Humans&lt;/keyword&gt;&lt;keyword&gt;Malignant Hyperthermia/*genetics&lt;/keyword&gt;&lt;keyword&gt;*Mutation/genetics&lt;/keyword&gt;&lt;keyword&gt;Ryanodine Receptor Calcium Release Channel/*genetics&lt;/keyword&gt;&lt;keyword&gt;Sequence Analysis/methods&lt;/keyword&gt;&lt;keyword&gt;malignant hyperthermia&lt;/keyword&gt;&lt;keyword&gt;ryanodine receptor calcium release channel&lt;/keyword&gt;&lt;/keywords&gt;&lt;dates&gt;&lt;year&gt;2015&lt;/year&gt;&lt;pub-dates&gt;&lt;date&gt;Mar&lt;/date&gt;&lt;/pub-dates&gt;&lt;/dates&gt;&lt;isbn&gt;0310-057X (Print)&amp;#xD;0310-057X (Linking)&lt;/isbn&gt;&lt;accession-num&gt;25735680&lt;/accession-num&gt;&lt;urls&gt;&lt;related-urls&gt;&lt;url&gt;https://www.ncbi.nlm.nih.gov/pubmed/25735680&lt;/url&gt;&lt;/related-urls&gt;&lt;/urls&gt;&lt;/record&gt;&lt;/Cite&gt;&lt;/EndNote&gt;</w:instrText>
            </w:r>
            <w:r w:rsidRPr="008D5BC5">
              <w:rPr>
                <w:rFonts w:cs="Times New Roman"/>
              </w:rPr>
              <w:fldChar w:fldCharType="separate"/>
            </w:r>
            <w:r w:rsidR="008C3F27" w:rsidRPr="008D5BC5">
              <w:rPr>
                <w:rFonts w:ascii="Times New Roman" w:hAnsi="Times New Roman" w:cs="Times New Roman"/>
                <w:noProof/>
              </w:rPr>
              <w:t>(49)</w:t>
            </w:r>
            <w:r w:rsidRPr="008D5BC5">
              <w:rPr>
                <w:rFonts w:cs="Times New Roman"/>
              </w:rPr>
              <w:fldChar w:fldCharType="end"/>
            </w:r>
          </w:p>
          <w:p w14:paraId="6B1B1812" w14:textId="77777777" w:rsidR="00FE1EF5" w:rsidRPr="008D5BC5" w:rsidRDefault="00FE1EF5" w:rsidP="00C77F14">
            <w:pPr>
              <w:widowControl w:val="0"/>
              <w:autoSpaceDE w:val="0"/>
              <w:autoSpaceDN w:val="0"/>
              <w:adjustRightInd w:val="0"/>
              <w:spacing w:after="240" w:line="300" w:lineRule="atLeast"/>
              <w:rPr>
                <w:rFonts w:ascii="Times New Roman" w:hAnsi="Times New Roman" w:cs="Times New Roman"/>
                <w:i/>
                <w:color w:val="000000"/>
              </w:rPr>
            </w:pPr>
            <w:r w:rsidRPr="008D5BC5">
              <w:rPr>
                <w:rFonts w:ascii="Times New Roman" w:hAnsi="Times New Roman" w:cs="Times New Roman"/>
                <w:i/>
              </w:rPr>
              <w:t>*</w:t>
            </w:r>
            <w:r w:rsidRPr="008D5BC5">
              <w:rPr>
                <w:rFonts w:ascii="Times New Roman" w:hAnsi="Times New Roman" w:cs="Times New Roman"/>
                <w:i/>
                <w:color w:val="1A1718"/>
              </w:rPr>
              <w:t xml:space="preserve">RMH protocol </w:t>
            </w:r>
          </w:p>
        </w:tc>
        <w:tc>
          <w:tcPr>
            <w:tcW w:w="1440" w:type="dxa"/>
            <w:shd w:val="clear" w:color="auto" w:fill="auto"/>
          </w:tcPr>
          <w:p w14:paraId="09776CB1"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High</w:t>
            </w:r>
          </w:p>
        </w:tc>
      </w:tr>
      <w:tr w:rsidR="00FE1EF5" w:rsidRPr="008D5BC5" w14:paraId="0FBBDBAB" w14:textId="5B2F592A" w:rsidTr="00FE1EF5">
        <w:tc>
          <w:tcPr>
            <w:tcW w:w="1603" w:type="dxa"/>
            <w:shd w:val="clear" w:color="auto" w:fill="auto"/>
          </w:tcPr>
          <w:p w14:paraId="7B514314"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Clinical</w:t>
            </w:r>
          </w:p>
        </w:tc>
        <w:tc>
          <w:tcPr>
            <w:tcW w:w="2920" w:type="dxa"/>
            <w:shd w:val="clear" w:color="auto" w:fill="auto"/>
          </w:tcPr>
          <w:p w14:paraId="77875078" w14:textId="45CFC520" w:rsidR="00FE1EF5" w:rsidRPr="008D5BC5" w:rsidRDefault="00FE1EF5" w:rsidP="00C77F14">
            <w:pPr>
              <w:rPr>
                <w:rFonts w:ascii="Times New Roman" w:hAnsi="Times New Roman" w:cs="Times New Roman"/>
              </w:rPr>
            </w:pPr>
            <w:r w:rsidRPr="008D5BC5">
              <w:rPr>
                <w:rFonts w:ascii="Times New Roman" w:hAnsi="Times New Roman" w:cs="Times New Roman"/>
              </w:rPr>
              <w:t xml:space="preserve">rs118192116 </w:t>
            </w:r>
          </w:p>
          <w:p w14:paraId="1D2715B0" w14:textId="0A335F78" w:rsidR="00FE1EF5" w:rsidRPr="008D5BC5" w:rsidRDefault="00FE1EF5" w:rsidP="00C77F14">
            <w:pPr>
              <w:rPr>
                <w:rFonts w:ascii="Times New Roman" w:hAnsi="Times New Roman" w:cs="Times New Roman"/>
              </w:rPr>
            </w:pPr>
            <w:r w:rsidRPr="008D5BC5">
              <w:rPr>
                <w:rFonts w:ascii="Times New Roman" w:hAnsi="Times New Roman" w:cs="Times New Roman"/>
                <w:i/>
              </w:rPr>
              <w:t>RYR1</w:t>
            </w:r>
            <w:r w:rsidRPr="008D5BC5">
              <w:rPr>
                <w:rFonts w:ascii="Times New Roman" w:hAnsi="Times New Roman" w:cs="Times New Roman"/>
              </w:rPr>
              <w:t xml:space="preserve"> c.1209C&gt;G; p.(Ile403Met)</w:t>
            </w:r>
          </w:p>
          <w:p w14:paraId="7F77D1C8" w14:textId="77777777" w:rsidR="00FE1EF5" w:rsidRPr="008D5BC5" w:rsidRDefault="00FE1EF5" w:rsidP="00C77F14">
            <w:pPr>
              <w:rPr>
                <w:rFonts w:ascii="Times New Roman" w:hAnsi="Times New Roman" w:cs="Times New Roman"/>
                <w:color w:val="000000"/>
              </w:rPr>
            </w:pPr>
          </w:p>
        </w:tc>
        <w:tc>
          <w:tcPr>
            <w:tcW w:w="3577" w:type="dxa"/>
            <w:shd w:val="clear" w:color="auto" w:fill="auto"/>
          </w:tcPr>
          <w:p w14:paraId="32B7E57C"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i/>
              </w:rPr>
              <w:t>RYR1</w:t>
            </w:r>
            <w:r w:rsidRPr="008D5BC5">
              <w:rPr>
                <w:rFonts w:ascii="Times New Roman" w:hAnsi="Times New Roman" w:cs="Times New Roman"/>
              </w:rPr>
              <w:t xml:space="preserve"> variant associated with central core disease but has not been associated with Malignant Hyperthermia. This mutation was found in a family with CCD.</w:t>
            </w:r>
          </w:p>
        </w:tc>
        <w:tc>
          <w:tcPr>
            <w:tcW w:w="3510" w:type="dxa"/>
            <w:shd w:val="clear" w:color="auto" w:fill="auto"/>
          </w:tcPr>
          <w:p w14:paraId="53EB9B64" w14:textId="14863E34" w:rsidR="00FE1EF5" w:rsidRPr="008D5BC5" w:rsidRDefault="00FE1EF5" w:rsidP="00C71CB6">
            <w:pPr>
              <w:rPr>
                <w:rFonts w:ascii="Times New Roman" w:hAnsi="Times New Roman" w:cs="Times New Roman"/>
                <w:color w:val="000000"/>
              </w:rPr>
            </w:pPr>
            <w:r w:rsidRPr="008D5BC5">
              <w:rPr>
                <w:rFonts w:ascii="Times New Roman" w:hAnsi="Times New Roman" w:cs="Times New Roman"/>
              </w:rPr>
              <w:t xml:space="preserve">Quane, et al. (1993) </w:t>
            </w:r>
            <w:r w:rsidRPr="008D5BC5">
              <w:rPr>
                <w:rFonts w:cs="Times New Roman"/>
              </w:rPr>
              <w:fldChar w:fldCharType="begin">
                <w:fldData xml:space="preserve">PEVuZE5vdGU+PENpdGU+PEF1dGhvcj5RdWFuZTwvQXV0aG9yPjxZZWFyPjE5OTM8L1llYXI+PFJl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</w:fldData>
              </w:fldChar>
            </w:r>
            <w:r w:rsidR="008C3F27" w:rsidRPr="008D5BC5">
              <w:rPr>
                <w:rFonts w:ascii="Times New Roman" w:hAnsi="Times New Roman" w:cs="Times New Roman"/>
              </w:rPr>
              <w:instrText xml:space="preserve"> ADDIN EN.CITE </w:instrText>
            </w:r>
            <w:r w:rsidR="008C3F27" w:rsidRPr="008D5BC5">
              <w:rPr>
                <w:rFonts w:cs="Times New Roman"/>
              </w:rPr>
              <w:fldChar w:fldCharType="begin">
                <w:fldData xml:space="preserve">PEVuZE5vdGU+PENpdGU+PEF1dGhvcj5RdWFuZTwvQXV0aG9yPjxZZWFyPjE5OTM8L1llYXI+PFJl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</w:fldData>
              </w:fldChar>
            </w:r>
            <w:r w:rsidR="008C3F27" w:rsidRPr="008D5BC5">
              <w:rPr>
                <w:rFonts w:ascii="Times New Roman" w:hAnsi="Times New Roman" w:cs="Times New Roman"/>
              </w:rPr>
              <w:instrText xml:space="preserve"> ADDIN EN.CITE.DATA </w:instrText>
            </w:r>
            <w:r w:rsidR="008C3F27" w:rsidRPr="008D5BC5">
              <w:rPr>
                <w:rFonts w:cs="Times New Roman"/>
              </w:rPr>
            </w:r>
            <w:r w:rsidR="008C3F27" w:rsidRPr="008D5BC5">
              <w:rPr>
                <w:rFonts w:cs="Times New Roman"/>
              </w:rPr>
              <w:fldChar w:fldCharType="end"/>
            </w:r>
            <w:r w:rsidRPr="008D5BC5">
              <w:rPr>
                <w:rFonts w:cs="Times New Roman"/>
              </w:rPr>
            </w:r>
            <w:r w:rsidRPr="008D5BC5">
              <w:rPr>
                <w:rFonts w:cs="Times New Roman"/>
              </w:rPr>
              <w:fldChar w:fldCharType="separate"/>
            </w:r>
            <w:r w:rsidR="008C3F27" w:rsidRPr="008D5BC5">
              <w:rPr>
                <w:rFonts w:ascii="Times New Roman" w:hAnsi="Times New Roman" w:cs="Times New Roman"/>
                <w:noProof/>
              </w:rPr>
              <w:t>(20)</w:t>
            </w:r>
            <w:r w:rsidRPr="008D5BC5">
              <w:rPr>
                <w:rFonts w:cs="Times New Roman"/>
              </w:rPr>
              <w:fldChar w:fldCharType="end"/>
            </w:r>
          </w:p>
        </w:tc>
        <w:tc>
          <w:tcPr>
            <w:tcW w:w="1440" w:type="dxa"/>
            <w:shd w:val="clear" w:color="auto" w:fill="auto"/>
          </w:tcPr>
          <w:p w14:paraId="10B520E6"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Weak</w:t>
            </w:r>
          </w:p>
        </w:tc>
      </w:tr>
      <w:tr w:rsidR="00FE1EF5" w:rsidRPr="008D5BC5" w14:paraId="473DB0B2" w14:textId="3CDD9D53" w:rsidTr="00FE1EF5">
        <w:tc>
          <w:tcPr>
            <w:tcW w:w="1603" w:type="dxa"/>
            <w:shd w:val="clear" w:color="auto" w:fill="auto"/>
          </w:tcPr>
          <w:p w14:paraId="34E6E6DE"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Clinical</w:t>
            </w:r>
          </w:p>
        </w:tc>
        <w:tc>
          <w:tcPr>
            <w:tcW w:w="2920" w:type="dxa"/>
            <w:shd w:val="clear" w:color="auto" w:fill="auto"/>
          </w:tcPr>
          <w:p w14:paraId="1933B1E3"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rs118192162 </w:t>
            </w:r>
          </w:p>
          <w:p w14:paraId="6F3BFFC5" w14:textId="4C0D84BC"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c.1565A&gt;C; p.(Tyr522Ser)</w:t>
            </w:r>
          </w:p>
        </w:tc>
        <w:tc>
          <w:tcPr>
            <w:tcW w:w="3577" w:type="dxa"/>
            <w:shd w:val="clear" w:color="auto" w:fill="auto"/>
          </w:tcPr>
          <w:p w14:paraId="6BD00C25"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variant associated with Malignant Hyperthermia (MH) based on positive IVCTs and MH reactions. </w:t>
            </w:r>
          </w:p>
        </w:tc>
        <w:tc>
          <w:tcPr>
            <w:tcW w:w="3510" w:type="dxa"/>
            <w:shd w:val="clear" w:color="auto" w:fill="auto"/>
          </w:tcPr>
          <w:p w14:paraId="276ED0B8" w14:textId="23F39524"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Quane, et al. (1994) </w:t>
            </w:r>
            <w:r w:rsidRPr="008D5BC5">
              <w:rPr>
                <w:rFonts w:cs="Times New Roman"/>
                <w:color w:val="000000"/>
              </w:rPr>
              <w:fldChar w:fldCharType="begin">
                <w:fldData xml:space="preserve">PEVuZE5vdGU+PENpdGU+PEF1dGhvcj5RdWFuZTwvQXV0aG9yPjxZZWFyPjE5OTQ8L1llYXI+PFJl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RdWFuZTwvQXV0aG9yPjxZZWFyPjE5OTQ8L1llYXI+PFJl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50)</w:t>
            </w:r>
            <w:r w:rsidRPr="008D5BC5">
              <w:rPr>
                <w:rFonts w:cs="Times New Roman"/>
                <w:color w:val="000000"/>
              </w:rPr>
              <w:fldChar w:fldCharType="end"/>
            </w:r>
          </w:p>
          <w:p w14:paraId="69E08BC0" w14:textId="6B560D4D"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Girard, et al. (2008)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Girard&lt;/Author&gt;&lt;Year&gt;2008&lt;/Year&gt;&lt;RecNum&gt;27&lt;/RecNum&gt;&lt;DisplayText&gt;(51)&lt;/DisplayText&gt;&lt;record&gt;&lt;rec-number&gt;27&lt;/rec-number&gt;&lt;foreign-keys&gt;&lt;key app="EN" db-id="vp0fe9zeppxzwrerdwrxser59st9sadt5vet" timestamp="1472668660"&gt;27&lt;/key&gt;&lt;/foreign-keys&gt;&lt;ref-type name="Journal Article"&gt;17&lt;/ref-type&gt;&lt;contributors&gt;&lt;authors&gt;&lt;author&gt;Girard, T.&lt;/author&gt;&lt;author&gt;Suhner, M.&lt;/author&gt;&lt;author&gt;Levano, S.&lt;/author&gt;&lt;author&gt;Singer, M.&lt;/author&gt;&lt;author&gt;Zollinger, A.&lt;/author&gt;&lt;author&gt;Hofer, C. K.&lt;/author&gt;&lt;/authors&gt;&lt;/contributors&gt;&lt;auth-address&gt;Department of Anesthesiology, University of Basel, Switzerland. thierry.girard@unibas.ch&lt;/auth-address&gt;&lt;titles&gt;&lt;title&gt;A fulminant malignant hyperthermia episode in a patient with ryanodine receptor gene mutation p.Tyr522Ser&lt;/title&gt;&lt;secondary-title&gt;Anesth Analg&lt;/secondary-title&gt;&lt;/titles&gt;&lt;periodical&gt;&lt;full-title&gt;Anesth Analg&lt;/full-title&gt;&lt;/periodical&gt;&lt;pages&gt;1953-5&lt;/pages&gt;&lt;volume&gt;107&lt;/volume&gt;&lt;number&gt;6&lt;/number&gt;&lt;keywords&gt;&lt;keyword&gt;Adult&lt;/keyword&gt;&lt;keyword&gt;Humans&lt;/keyword&gt;&lt;keyword&gt;Male&lt;/keyword&gt;&lt;keyword&gt;Malignant Hyperthermia/*genetics&lt;/keyword&gt;&lt;keyword&gt;*Mutation&lt;/keyword&gt;&lt;keyword&gt;Ryanodine Receptor Calcium Release Channel/*genetics&lt;/keyword&gt;&lt;/keywords&gt;&lt;dates&gt;&lt;year&gt;2008&lt;/year&gt;&lt;pub-dates&gt;&lt;date&gt;Dec&lt;/date&gt;&lt;/pub-dates&gt;&lt;/dates&gt;&lt;isbn&gt;1526-7598 (Electronic)&amp;#xD;0003-2999 (Linking)&lt;/isbn&gt;&lt;accession-num&gt;19020143&lt;/accession-num&gt;&lt;urls&gt;&lt;related-urls&gt;&lt;url&gt;https://www.ncbi.nlm.nih.gov/pubmed/19020143&lt;/url&gt;&lt;/related-urls&gt;&lt;/urls&gt;&lt;electronic-resource-num&gt;10.1213/ane.0b013e3181857903&lt;/electronic-resource-num&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51)</w:t>
            </w:r>
            <w:r w:rsidRPr="008D5BC5">
              <w:rPr>
                <w:rFonts w:cs="Times New Roman"/>
                <w:color w:val="000000"/>
              </w:rPr>
              <w:fldChar w:fldCharType="end"/>
            </w:r>
          </w:p>
        </w:tc>
        <w:tc>
          <w:tcPr>
            <w:tcW w:w="1440" w:type="dxa"/>
            <w:shd w:val="clear" w:color="auto" w:fill="auto"/>
          </w:tcPr>
          <w:p w14:paraId="665E35AA"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High</w:t>
            </w:r>
          </w:p>
        </w:tc>
      </w:tr>
      <w:tr w:rsidR="00FE1EF5" w:rsidRPr="008D5BC5" w14:paraId="6648FBC1" w14:textId="3B1F4E9B" w:rsidTr="00FE1EF5">
        <w:tc>
          <w:tcPr>
            <w:tcW w:w="1603" w:type="dxa"/>
            <w:shd w:val="clear" w:color="auto" w:fill="auto"/>
          </w:tcPr>
          <w:p w14:paraId="24B072C2"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Clinical</w:t>
            </w:r>
          </w:p>
        </w:tc>
        <w:tc>
          <w:tcPr>
            <w:tcW w:w="2920" w:type="dxa"/>
            <w:shd w:val="clear" w:color="auto" w:fill="auto"/>
          </w:tcPr>
          <w:p w14:paraId="202F4B01" w14:textId="24909533"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rs111888148 </w:t>
            </w:r>
          </w:p>
          <w:p w14:paraId="515D26A0" w14:textId="59B87900"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c.1589G&gt;A; p.(Arg530His) </w:t>
            </w:r>
          </w:p>
          <w:p w14:paraId="7D9FA9FA" w14:textId="77777777" w:rsidR="00FE1EF5" w:rsidRPr="008D5BC5" w:rsidRDefault="00FE1EF5" w:rsidP="00C77F14">
            <w:pPr>
              <w:rPr>
                <w:rFonts w:ascii="Times New Roman" w:hAnsi="Times New Roman" w:cs="Times New Roman"/>
                <w:color w:val="000000"/>
              </w:rPr>
            </w:pPr>
          </w:p>
        </w:tc>
        <w:tc>
          <w:tcPr>
            <w:tcW w:w="3577" w:type="dxa"/>
            <w:shd w:val="clear" w:color="auto" w:fill="auto"/>
          </w:tcPr>
          <w:p w14:paraId="7148E490"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variant associated with Malignant Hyperthermia (MH) based on positive IVCTs and MH reaction. </w:t>
            </w:r>
          </w:p>
        </w:tc>
        <w:tc>
          <w:tcPr>
            <w:tcW w:w="3510" w:type="dxa"/>
            <w:shd w:val="clear" w:color="auto" w:fill="auto"/>
          </w:tcPr>
          <w:p w14:paraId="14755530" w14:textId="7DCF3D6F"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Levano, et al. (2009)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Levano&lt;/Author&gt;&lt;Year&gt;2009&lt;/Year&gt;&lt;RecNum&gt;29&lt;/RecNum&gt;&lt;DisplayText&gt;(52)&lt;/DisplayText&gt;&lt;record&gt;&lt;rec-number&gt;29&lt;/rec-number&gt;&lt;foreign-keys&gt;&lt;key app="EN" db-id="vp0fe9zeppxzwrerdwrxser59st9sadt5vet" timestamp="1472668949"&gt;29&lt;/key&gt;&lt;/foreign-keys&gt;&lt;ref-type name="Journal Article"&gt;17&lt;/ref-type&gt;&lt;contributors&gt;&lt;authors&gt;&lt;author&gt;Levano, S.&lt;/author&gt;&lt;author&gt;Vukcevic, M.&lt;/author&gt;&lt;author&gt;Singer, M.&lt;/author&gt;&lt;author&gt;Matter, A.&lt;/author&gt;&lt;author&gt;Treves, S.&lt;/author&gt;&lt;author&gt;Urwyler, A.&lt;/author&gt;&lt;author&gt;Girard, T.&lt;/author&gt;&lt;/authors&gt;&lt;/contributors&gt;&lt;auth-address&gt;Department of Biomedicine, University Hospital Basel, Basel, Switzerland. s.levano@unibas.ch&lt;/auth-address&gt;&lt;titles&gt;&lt;title&gt;Increasing the number of diagnostic mutations in malignant hyperthermia&lt;/title&gt;&lt;secondary-title&gt;Hum Mutat&lt;/secondary-title&gt;&lt;/titles&gt;&lt;periodical&gt;&lt;full-title&gt;Hum Mutat&lt;/full-title&gt;&lt;/periodical&gt;&lt;pages&gt;590-8&lt;/pages&gt;&lt;volume&gt;30&lt;/volume&gt;&lt;number&gt;4&lt;/number&gt;&lt;keywords&gt;&lt;keyword&gt;Caffeine/pharmacology&lt;/keyword&gt;&lt;keyword&gt;Calcium/metabolism&lt;/keyword&gt;&lt;keyword&gt;Cell Line, Transformed&lt;/keyword&gt;&lt;keyword&gt;Cresols/pharmacology&lt;/keyword&gt;&lt;keyword&gt;DNA Mutational Analysis&lt;/keyword&gt;&lt;keyword&gt;Dose-Response Relationship, Drug&lt;/keyword&gt;&lt;keyword&gt;Family Health&lt;/keyword&gt;&lt;keyword&gt;Gene Frequency&lt;/keyword&gt;&lt;keyword&gt;Genetic Testing&lt;/keyword&gt;&lt;keyword&gt;Genotype&lt;/keyword&gt;&lt;keyword&gt;Humans&lt;/keyword&gt;&lt;keyword&gt;Lymphocytes/cytology/drug effects/metabolism&lt;/keyword&gt;&lt;keyword&gt;Malignant Hyperthermia/blood/diagnosis/*genetics&lt;/keyword&gt;&lt;keyword&gt;*Mutation&lt;/keyword&gt;&lt;keyword&gt;Phenotype&lt;/keyword&gt;&lt;keyword&gt;Ryanodine Receptor Calcium Release Channel/*genetics/physiology&lt;/keyword&gt;&lt;/keywords&gt;&lt;dates&gt;&lt;year&gt;2009&lt;/year&gt;&lt;pub-dates&gt;&lt;date&gt;Apr&lt;/date&gt;&lt;/pub-dates&gt;&lt;/dates&gt;&lt;isbn&gt;1098-1004 (Electronic)&amp;#xD;1059-7794 (Linking)&lt;/isbn&gt;&lt;accession-num&gt;19191329&lt;/accession-num&gt;&lt;urls&gt;&lt;related-urls&gt;&lt;url&gt;https://www.ncbi.nlm.nih.gov/pubmed/19191329&lt;/url&gt;&lt;/related-urls&gt;&lt;/urls&gt;&lt;electronic-resource-num&gt;10.1002/humu.20878&lt;/electronic-resource-num&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52)</w:t>
            </w:r>
            <w:r w:rsidRPr="008D5BC5">
              <w:rPr>
                <w:rFonts w:cs="Times New Roman"/>
                <w:color w:val="000000"/>
              </w:rPr>
              <w:fldChar w:fldCharType="end"/>
            </w:r>
          </w:p>
          <w:p w14:paraId="7451C310" w14:textId="174A1B82" w:rsidR="00FE1EF5" w:rsidRPr="008D5BC5" w:rsidRDefault="00FE1EF5" w:rsidP="00C71CB6">
            <w:pPr>
              <w:rPr>
                <w:rFonts w:ascii="Times New Roman" w:hAnsi="Times New Roman" w:cs="Times New Roman"/>
                <w:color w:val="000000"/>
              </w:rPr>
            </w:pPr>
            <w:r w:rsidRPr="008D5BC5">
              <w:rPr>
                <w:rFonts w:ascii="Times New Roman" w:hAnsi="Times New Roman" w:cs="Times New Roman"/>
                <w:color w:val="000000"/>
              </w:rPr>
              <w:t xml:space="preserve">Zullo, et al. (2009) </w:t>
            </w:r>
            <w:r w:rsidRPr="008D5BC5">
              <w:rPr>
                <w:rFonts w:cs="Times New Roman"/>
                <w:color w:val="000000"/>
              </w:rPr>
              <w:fldChar w:fldCharType="begin">
                <w:fldData xml:space="preserve">PEVuZE5vdGU+PENpdGU+PEF1dGhvcj5adWxsbzwvQXV0aG9yPjxZZWFyPjIwMDk8L1llYXI+PFJl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adWxsbzwvQXV0aG9yPjxZZWFyPjIwMDk8L1llYXI+PFJl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53)</w:t>
            </w:r>
            <w:r w:rsidRPr="008D5BC5">
              <w:rPr>
                <w:rFonts w:cs="Times New Roman"/>
                <w:color w:val="000000"/>
              </w:rPr>
              <w:fldChar w:fldCharType="end"/>
            </w:r>
          </w:p>
        </w:tc>
        <w:tc>
          <w:tcPr>
            <w:tcW w:w="1440" w:type="dxa"/>
            <w:shd w:val="clear" w:color="auto" w:fill="auto"/>
          </w:tcPr>
          <w:p w14:paraId="7FB53897"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High</w:t>
            </w:r>
          </w:p>
        </w:tc>
      </w:tr>
      <w:tr w:rsidR="00FE1EF5" w:rsidRPr="008D5BC5" w14:paraId="51DF3EFC" w14:textId="0B085439" w:rsidTr="00FE1EF5">
        <w:trPr>
          <w:trHeight w:val="863"/>
        </w:trPr>
        <w:tc>
          <w:tcPr>
            <w:tcW w:w="1603" w:type="dxa"/>
            <w:shd w:val="clear" w:color="auto" w:fill="auto"/>
          </w:tcPr>
          <w:p w14:paraId="18EF018B"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Clinical</w:t>
            </w:r>
          </w:p>
        </w:tc>
        <w:tc>
          <w:tcPr>
            <w:tcW w:w="2920" w:type="dxa"/>
            <w:shd w:val="clear" w:color="auto" w:fill="auto"/>
          </w:tcPr>
          <w:p w14:paraId="241AF096" w14:textId="77777777" w:rsidR="00FE1EF5" w:rsidRPr="008D5BC5" w:rsidRDefault="00FE1EF5" w:rsidP="00C77F14">
            <w:pPr>
              <w:tabs>
                <w:tab w:val="left" w:pos="493"/>
              </w:tabs>
              <w:rPr>
                <w:rFonts w:ascii="Times New Roman" w:hAnsi="Times New Roman" w:cs="Times New Roman"/>
                <w:color w:val="000000"/>
              </w:rPr>
            </w:pPr>
            <w:r w:rsidRPr="008D5BC5">
              <w:rPr>
                <w:rFonts w:ascii="Times New Roman" w:hAnsi="Times New Roman" w:cs="Times New Roman"/>
                <w:color w:val="000000"/>
              </w:rPr>
              <w:t xml:space="preserve">rs193922770 </w:t>
            </w:r>
          </w:p>
          <w:p w14:paraId="388C8216" w14:textId="27A263DB" w:rsidR="00FE1EF5" w:rsidRPr="008D5BC5" w:rsidRDefault="00FE1EF5" w:rsidP="00C77F14">
            <w:pPr>
              <w:tabs>
                <w:tab w:val="left" w:pos="493"/>
              </w:tabs>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c.1654C&gt;T; p.(Arg552Trp)</w:t>
            </w:r>
          </w:p>
        </w:tc>
        <w:tc>
          <w:tcPr>
            <w:tcW w:w="3577" w:type="dxa"/>
            <w:shd w:val="clear" w:color="auto" w:fill="auto"/>
          </w:tcPr>
          <w:p w14:paraId="0167466F" w14:textId="77777777" w:rsidR="00FE1EF5" w:rsidRPr="008D5BC5" w:rsidRDefault="00FE1EF5" w:rsidP="00C77F14">
            <w:pPr>
              <w:tabs>
                <w:tab w:val="left" w:pos="493"/>
              </w:tabs>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variant associated with Malignant Hyperthermia (MH) based on positive IVCTs and MH reactions.</w:t>
            </w:r>
          </w:p>
        </w:tc>
        <w:tc>
          <w:tcPr>
            <w:tcW w:w="3510" w:type="dxa"/>
            <w:shd w:val="clear" w:color="auto" w:fill="auto"/>
          </w:tcPr>
          <w:p w14:paraId="7205CBE4" w14:textId="59E0D49A"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Keating, et al. (1997)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Keating&lt;/Author&gt;&lt;Year&gt;1997&lt;/Year&gt;&lt;RecNum&gt;55&lt;/RecNum&gt;&lt;DisplayText&gt;(54)&lt;/DisplayText&gt;&lt;record&gt;&lt;rec-number&gt;55&lt;/rec-number&gt;&lt;foreign-keys&gt;&lt;key app="EN" db-id="vp0fe9zeppxzwrerdwrxser59st9sadt5vet" timestamp="1520448371"&gt;55&lt;/key&gt;&lt;/foreign-keys&gt;&lt;ref-type name="Journal Article"&gt;17&lt;/ref-type&gt;&lt;contributors&gt;&lt;authors&gt;&lt;author&gt;Keating, K. E.&lt;/author&gt;&lt;author&gt;Giblin, L.&lt;/author&gt;&lt;author&gt;Lynch, P. J.&lt;/author&gt;&lt;author&gt;Quane, K. A.&lt;/author&gt;&lt;author&gt;Lehane, M.&lt;/author&gt;&lt;author&gt;Heffron, J. J.&lt;/author&gt;&lt;author&gt;McCarthy, T. V.&lt;/author&gt;&lt;/authors&gt;&lt;/contributors&gt;&lt;auth-address&gt;Department of Biochemistry, University College, Lee Maltings, Cork, Ireland.&lt;/auth-address&gt;&lt;titles&gt;&lt;title&gt;Detection of a novel mutation in the ryanodine receptor gene in an Irish malignant hyperthermia pedigree: correlation of the IVCT response with the affected and unaffected haplotypes&lt;/title&gt;&lt;secondary-title&gt;J Med Genet&lt;/secondary-title&gt;&lt;/titles&gt;&lt;periodical&gt;&lt;full-title&gt;J Med Genet&lt;/full-title&gt;&lt;/periodical&gt;&lt;pages&gt;291-6&lt;/pages&gt;&lt;volume&gt;34&lt;/volume&gt;&lt;number&gt;4&lt;/number&gt;&lt;keywords&gt;&lt;keyword&gt;Alleles&lt;/keyword&gt;&lt;keyword&gt;Base Sequence&lt;/keyword&gt;&lt;keyword&gt;Calcium Channels/*genetics&lt;/keyword&gt;&lt;keyword&gt;Calmodulin-Binding Proteins/*genetics&lt;/keyword&gt;&lt;keyword&gt;Haplotypes&lt;/keyword&gt;&lt;keyword&gt;Humans&lt;/keyword&gt;&lt;keyword&gt;In Vitro Techniques&lt;/keyword&gt;&lt;keyword&gt;Malignant Hyperthermia/*genetics&lt;/keyword&gt;&lt;keyword&gt;Molecular Sequence Data&lt;/keyword&gt;&lt;keyword&gt;*Muscle Contraction&lt;/keyword&gt;&lt;keyword&gt;Muscle Proteins/*genetics&lt;/keyword&gt;&lt;keyword&gt;Mutation&lt;/keyword&gt;&lt;keyword&gt;Pedigree&lt;/keyword&gt;&lt;keyword&gt;Polymorphism, Single-Stranded Conformational&lt;/keyword&gt;&lt;keyword&gt;Ryanodine Receptor Calcium Release Channel&lt;/keyword&gt;&lt;/keywords&gt;&lt;dates&gt;&lt;year&gt;1997&lt;/year&gt;&lt;pub-dates&gt;&lt;date&gt;Apr&lt;/date&gt;&lt;/pub-dates&gt;&lt;/dates&gt;&lt;isbn&gt;0022-2593 (Print)&amp;#xD;0022-2593 (Linking)&lt;/isbn&gt;&lt;accession-num&gt;9138151&lt;/accession-num&gt;&lt;urls&gt;&lt;related-urls&gt;&lt;url&gt;https://www.ncbi.nlm.nih.gov/pubmed/9138151&lt;/url&gt;&lt;/related-urls&gt;&lt;/urls&gt;&lt;custom2&gt;PMC1050914&lt;/custom2&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54)</w:t>
            </w:r>
            <w:r w:rsidRPr="008D5BC5">
              <w:rPr>
                <w:rFonts w:cs="Times New Roman"/>
                <w:color w:val="000000"/>
              </w:rPr>
              <w:fldChar w:fldCharType="end"/>
            </w:r>
          </w:p>
          <w:p w14:paraId="636BD32D" w14:textId="3846A102"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Yeh, et al. (2005)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Yeh&lt;/Author&gt;&lt;Year&gt;2005&lt;/Year&gt;&lt;RecNum&gt;56&lt;/RecNum&gt;&lt;DisplayText&gt;(55)&lt;/DisplayText&gt;&lt;record&gt;&lt;rec-number&gt;56&lt;/rec-number&gt;&lt;foreign-keys&gt;&lt;key app="EN" db-id="vp0fe9zeppxzwrerdwrxser59st9sadt5vet" timestamp="1520448371"&gt;56&lt;/key&gt;&lt;/foreign-keys&gt;&lt;ref-type name="Journal Article"&gt;17&lt;/ref-type&gt;&lt;contributors&gt;&lt;authors&gt;&lt;author&gt;Yeh, H. M.&lt;/author&gt;&lt;author&gt;Tsai, M. C.&lt;/author&gt;&lt;author&gt;Su, Y. N.&lt;/author&gt;&lt;author&gt;Shen, R. C.&lt;/author&gt;&lt;author&gt;Hwang, J. J.&lt;/author&gt;&lt;author&gt;Sun, W. Z.&lt;/author&gt;&lt;author&gt;Lai, L. P.&lt;/author&gt;&lt;/authors&gt;&lt;/contributors&gt;&lt;auth-address&gt;Department of Anesthesiology, Institute of Pharmacology, National Taiwan University, Taipei, Taiwan.&lt;/auth-address&gt;&lt;titles&gt;&lt;title&gt;Denaturing high performance liquid chromatography screening of ryanodine receptor type 1 gene in patients with malignant hyperthermia in Taiwan and identification of a novel mutation (Y522C)&lt;/title&gt;&lt;secondary-title&gt;Anesth Analg&lt;/secondary-title&gt;&lt;/titles&gt;&lt;periodical&gt;&lt;full-title&gt;Anesth Analg&lt;/full-title&gt;&lt;/periodical&gt;&lt;pages&gt;1401-6&lt;/pages&gt;&lt;volume&gt;101&lt;/volume&gt;&lt;number&gt;5&lt;/number&gt;&lt;keywords&gt;&lt;keyword&gt;Adolescent&lt;/keyword&gt;&lt;keyword&gt;Adult&lt;/keyword&gt;&lt;keyword&gt;Aged&lt;/keyword&gt;&lt;keyword&gt;Amino Acid Sequence&lt;/keyword&gt;&lt;keyword&gt;Chromatography, High Pressure Liquid/*methods&lt;/keyword&gt;&lt;keyword&gt;Female&lt;/keyword&gt;&lt;keyword&gt;Humans&lt;/keyword&gt;&lt;keyword&gt;Male&lt;/keyword&gt;&lt;keyword&gt;Malignant Hyperthermia/*genetics&lt;/keyword&gt;&lt;keyword&gt;Molecular Sequence Data&lt;/keyword&gt;&lt;keyword&gt;*Mutation&lt;/keyword&gt;&lt;keyword&gt;Polymorphism, Single Nucleotide&lt;/keyword&gt;&lt;keyword&gt;Ryanodine Receptor Calcium Release Channel/*genetics&lt;/keyword&gt;&lt;/keywords&gt;&lt;dates&gt;&lt;year&gt;2005&lt;/year&gt;&lt;pub-dates&gt;&lt;date&gt;Nov&lt;/date&gt;&lt;/pub-dates&gt;&lt;/dates&gt;&lt;isbn&gt;0003-2999 (Print)&amp;#xD;0003-2999 (Linking)&lt;/isbn&gt;&lt;accession-num&gt;16244001&lt;/accession-num&gt;&lt;urls&gt;&lt;related-urls&gt;&lt;url&gt;https://www.ncbi.nlm.nih.gov/pubmed/16244001&lt;/url&gt;&lt;/related-urls&gt;&lt;/urls&gt;&lt;electronic-resource-num&gt;10.1213/01.ANE.0000180214.74580.39&lt;/electronic-resource-num&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55)</w:t>
            </w:r>
            <w:r w:rsidRPr="008D5BC5">
              <w:rPr>
                <w:rFonts w:cs="Times New Roman"/>
                <w:color w:val="000000"/>
              </w:rPr>
              <w:fldChar w:fldCharType="end"/>
            </w:r>
          </w:p>
          <w:p w14:paraId="3A915990" w14:textId="0FE5AA8E"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Fiszer, et al. (2015) </w:t>
            </w:r>
            <w:r w:rsidRPr="008D5BC5">
              <w:rPr>
                <w:rFonts w:cs="Times New Roman"/>
                <w:color w:val="000000"/>
              </w:rPr>
              <w:fldChar w:fldCharType="begin">
                <w:fldData xml:space="preserve">PEVuZE5vdGU+PENpdGU+PEF1dGhvcj5GaXN6ZXI8L0F1dGhvcj48WWVhcj4yMDE1PC9ZZWFyPjxS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GaXN6ZXI8L0F1dGhvcj48WWVhcj4yMDE1PC9ZZWFyPjxS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39)</w:t>
            </w:r>
            <w:r w:rsidRPr="008D5BC5">
              <w:rPr>
                <w:rFonts w:cs="Times New Roman"/>
                <w:color w:val="000000"/>
              </w:rPr>
              <w:fldChar w:fldCharType="end"/>
            </w:r>
          </w:p>
          <w:p w14:paraId="7525B895" w14:textId="77777777" w:rsidR="00FE1EF5" w:rsidRPr="008D5BC5" w:rsidRDefault="00FE1EF5" w:rsidP="00C77F14">
            <w:pPr>
              <w:rPr>
                <w:rFonts w:ascii="Times New Roman" w:hAnsi="Times New Roman" w:cs="Times New Roman"/>
                <w:color w:val="000000"/>
              </w:rPr>
            </w:pPr>
          </w:p>
        </w:tc>
        <w:tc>
          <w:tcPr>
            <w:tcW w:w="1440" w:type="dxa"/>
            <w:shd w:val="clear" w:color="auto" w:fill="auto"/>
          </w:tcPr>
          <w:p w14:paraId="43273313"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High</w:t>
            </w:r>
          </w:p>
        </w:tc>
      </w:tr>
      <w:tr w:rsidR="00FE1EF5" w:rsidRPr="008D5BC5" w14:paraId="49417AF3" w14:textId="15E6473B" w:rsidTr="00FE1EF5">
        <w:trPr>
          <w:trHeight w:val="350"/>
        </w:trPr>
        <w:tc>
          <w:tcPr>
            <w:tcW w:w="1603" w:type="dxa"/>
            <w:shd w:val="clear" w:color="auto" w:fill="auto"/>
          </w:tcPr>
          <w:p w14:paraId="7C8036A4"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Clinical</w:t>
            </w:r>
          </w:p>
        </w:tc>
        <w:tc>
          <w:tcPr>
            <w:tcW w:w="2920" w:type="dxa"/>
            <w:shd w:val="clear" w:color="auto" w:fill="auto"/>
          </w:tcPr>
          <w:p w14:paraId="5DBD1D66"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rs118192172 </w:t>
            </w:r>
          </w:p>
          <w:p w14:paraId="3B1DBA95" w14:textId="106D583B"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c.1840C&gt;T; p.(Arg614Cys)</w:t>
            </w:r>
          </w:p>
        </w:tc>
        <w:tc>
          <w:tcPr>
            <w:tcW w:w="3577" w:type="dxa"/>
            <w:shd w:val="clear" w:color="auto" w:fill="auto"/>
          </w:tcPr>
          <w:p w14:paraId="7E8BA883"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variant associated with Malignant Hyperthermia (MH) based on positive IVCTs, positive CHCTs, and MH reactions and/or family history of MH. </w:t>
            </w:r>
          </w:p>
          <w:p w14:paraId="4ECCA73E" w14:textId="77777777" w:rsidR="00FE1EF5" w:rsidRPr="008D5BC5" w:rsidRDefault="00FE1EF5" w:rsidP="00C77F14">
            <w:pPr>
              <w:rPr>
                <w:rFonts w:ascii="Times New Roman" w:hAnsi="Times New Roman" w:cs="Times New Roman"/>
                <w:color w:val="000000"/>
              </w:rPr>
            </w:pPr>
          </w:p>
          <w:p w14:paraId="1C38E6E4" w14:textId="77777777" w:rsidR="00FE1EF5" w:rsidRPr="008D5BC5" w:rsidRDefault="00FE1EF5" w:rsidP="00C77F14">
            <w:pPr>
              <w:rPr>
                <w:rFonts w:ascii="Times New Roman" w:hAnsi="Times New Roman" w:cs="Times New Roman"/>
                <w:color w:val="000000"/>
              </w:rPr>
            </w:pPr>
          </w:p>
        </w:tc>
        <w:tc>
          <w:tcPr>
            <w:tcW w:w="3510" w:type="dxa"/>
            <w:shd w:val="clear" w:color="auto" w:fill="auto"/>
          </w:tcPr>
          <w:p w14:paraId="4DFE8BD9" w14:textId="6FBE7A5A"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Gillard, et al. (1991) </w:t>
            </w:r>
            <w:r w:rsidRPr="008D5BC5">
              <w:rPr>
                <w:rFonts w:eastAsia="Times New Roman" w:cs="Times New Roman"/>
                <w:color w:val="000000"/>
              </w:rPr>
              <w:fldChar w:fldCharType="begin">
                <w:fldData xml:space="preserve">PEVuZE5vdGU+PENpdGU+PEF1dGhvcj5HaWxsYXJkPC9BdXRob3I+PFllYXI+MTk5MTwvWWVhcj48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==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HaWxsYXJkPC9BdXRob3I+PFllYXI+MTk5MTwvWWVhcj48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==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56)</w:t>
            </w:r>
            <w:r w:rsidRPr="008D5BC5">
              <w:rPr>
                <w:rFonts w:eastAsia="Times New Roman" w:cs="Times New Roman"/>
                <w:color w:val="000000"/>
              </w:rPr>
              <w:fldChar w:fldCharType="end"/>
            </w:r>
          </w:p>
          <w:p w14:paraId="3947E790" w14:textId="4D612A72"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Hogan, et al. (1992)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Hogan&lt;/Author&gt;&lt;Year&gt;1992&lt;/Year&gt;&lt;RecNum&gt;58&lt;/RecNum&gt;&lt;DisplayText&gt;(57)&lt;/DisplayText&gt;&lt;record&gt;&lt;rec-number&gt;58&lt;/rec-number&gt;&lt;foreign-keys&gt;&lt;key app="EN" db-id="vp0fe9zeppxzwrerdwrxser59st9sadt5vet" timestamp="1520448372"&gt;58&lt;/key&gt;&lt;/foreign-keys&gt;&lt;ref-type name="Journal Article"&gt;17&lt;/ref-type&gt;&lt;contributors&gt;&lt;authors&gt;&lt;author&gt;Hogan, K.&lt;/author&gt;&lt;author&gt;Couch, F.&lt;/author&gt;&lt;author&gt;Powers, P. A.&lt;/author&gt;&lt;author&gt;Gregg, R. G.&lt;/author&gt;&lt;/authors&gt;&lt;/contributors&gt;&lt;auth-address&gt;Department of Anesthesiology, University of Wisconsin, Madison 53692.&lt;/auth-address&gt;&lt;titles&gt;&lt;title&gt;A cysteine-for-arginine substitution (R614C) in the human skeletal muscle calcium release channel cosegregates with malignant hyperthermia&lt;/title&gt;&lt;secondary-title&gt;Anesth Analg&lt;/secondary-title&gt;&lt;/titles&gt;&lt;periodical&gt;&lt;full-title&gt;Anesth Analg&lt;/full-title&gt;&lt;/periodical&gt;&lt;pages&gt;441-8&lt;/pages&gt;&lt;volume&gt;75&lt;/volume&gt;&lt;number&gt;3&lt;/number&gt;&lt;keywords&gt;&lt;keyword&gt;Adult&lt;/keyword&gt;&lt;keyword&gt;Alleles&lt;/keyword&gt;&lt;keyword&gt;Amino Acid Sequence&lt;/keyword&gt;&lt;keyword&gt;Animals&lt;/keyword&gt;&lt;keyword&gt;Arginine/*genetics&lt;/keyword&gt;&lt;keyword&gt;Base Sequence&lt;/keyword&gt;&lt;keyword&gt;Cysteine/*genetics&lt;/keyword&gt;&lt;keyword&gt;DNA/genetics&lt;/keyword&gt;&lt;keyword&gt;Family Health&lt;/keyword&gt;&lt;keyword&gt;Female&lt;/keyword&gt;&lt;keyword&gt;Gene Amplification/genetics&lt;/keyword&gt;&lt;keyword&gt;Humans&lt;/keyword&gt;&lt;keyword&gt;Male&lt;/keyword&gt;&lt;keyword&gt;Malignant Hyperthermia/*genetics&lt;/keyword&gt;&lt;keyword&gt;Molecular Sequence Data&lt;/keyword&gt;&lt;keyword&gt;Muscle Proteins/genetics&lt;/keyword&gt;&lt;keyword&gt;Mutation&lt;/keyword&gt;&lt;keyword&gt;Pedigree&lt;/keyword&gt;&lt;keyword&gt;Receptors, Cholinergic/*genetics&lt;/keyword&gt;&lt;keyword&gt;Ryanodine Receptor Calcium Release Channel&lt;/keyword&gt;&lt;keyword&gt;Swine&lt;/keyword&gt;&lt;/keywords&gt;&lt;dates&gt;&lt;year&gt;1992&lt;/year&gt;&lt;pub-dates&gt;&lt;date&gt;Sep&lt;/date&gt;&lt;/pub-dates&gt;&lt;/dates&gt;&lt;isbn&gt;0003-2999 (Print)&amp;#xD;0003-2999 (Linking)&lt;/isbn&gt;&lt;accession-num&gt;1510267&lt;/accession-num&gt;&lt;urls&gt;&lt;related-urls&gt;&lt;url&gt;https://www.ncbi.nlm.nih.gov/pubmed/1510267&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57)</w:t>
            </w:r>
            <w:r w:rsidRPr="008D5BC5">
              <w:rPr>
                <w:rFonts w:eastAsia="Times New Roman" w:cs="Times New Roman"/>
                <w:color w:val="000000"/>
              </w:rPr>
              <w:fldChar w:fldCharType="end"/>
            </w:r>
          </w:p>
          <w:p w14:paraId="168B5017" w14:textId="3106EEEE"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Fletcher, et al. (1995)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Fletcher&lt;/Author&gt;&lt;Year&gt;1995&lt;/Year&gt;&lt;RecNum&gt;38&lt;/RecNum&gt;&lt;DisplayText&gt;(22)&lt;/DisplayText&gt;&lt;record&gt;&lt;rec-number&gt;38&lt;/rec-number&gt;&lt;foreign-keys&gt;&lt;key app="EN" db-id="vp0fe9zeppxzwrerdwrxser59st9sadt5vet" timestamp="1520448369"&gt;38&lt;/key&gt;&lt;/foreign-keys&gt;&lt;ref-type name="Journal Article"&gt;17&lt;/ref-type&gt;&lt;contributors&gt;&lt;authors&gt;&lt;author&gt;Fletcher, J. E.&lt;/author&gt;&lt;author&gt;Tripolitis, L.&lt;/author&gt;&lt;author&gt;Hubert, M.&lt;/author&gt;&lt;author&gt;Vita, G. M.&lt;/author&gt;&lt;author&gt;Levitt, R. C.&lt;/author&gt;&lt;author&gt;Rosenberg, H.&lt;/author&gt;&lt;/authors&gt;&lt;/contributors&gt;&lt;auth-address&gt;Department of Anesthesiology, Medical College of Pennsylvania, Philadelphia 19102-1192, USA.&lt;/auth-address&gt;&lt;titles&gt;&lt;title&gt;Genotype and phenotype relationships for mutations in the ryanodine receptor in patients referred for diagnosis of malignant hyperthermia&lt;/title&gt;&lt;secondary-title&gt;Br J Anaesth&lt;/secondary-title&gt;&lt;/titles&gt;&lt;periodical&gt;&lt;full-title&gt;Br J Anaesth&lt;/full-title&gt;&lt;/periodical&gt;&lt;pages&gt;307-10&lt;/pages&gt;&lt;volume&gt;75&lt;/volume&gt;&lt;number&gt;3&lt;/number&gt;&lt;keywords&gt;&lt;keyword&gt;Anesthetics, Inhalation&lt;/keyword&gt;&lt;keyword&gt;Caffeine&lt;/keyword&gt;&lt;keyword&gt;Calcium Channels/*genetics&lt;/keyword&gt;&lt;keyword&gt;Central Nervous System Stimulants&lt;/keyword&gt;&lt;keyword&gt;DNA Mutational Analysis&lt;/keyword&gt;&lt;keyword&gt;Dose-Response Relationship, Drug&lt;/keyword&gt;&lt;keyword&gt;Genotype&lt;/keyword&gt;&lt;keyword&gt;Halothane&lt;/keyword&gt;&lt;keyword&gt;Humans&lt;/keyword&gt;&lt;keyword&gt;In Vitro Techniques&lt;/keyword&gt;&lt;keyword&gt;Malignant Hyperthermia/diagnosis/*genetics&lt;/keyword&gt;&lt;keyword&gt;Muscle Contraction/drug effects&lt;/keyword&gt;&lt;keyword&gt;Muscle Proteins/*genetics&lt;/keyword&gt;&lt;keyword&gt;Mutation&lt;/keyword&gt;&lt;keyword&gt;Phenotype&lt;/keyword&gt;&lt;keyword&gt;Ryanodine Receptor Calcium Release Channel&lt;/keyword&gt;&lt;/keywords&gt;&lt;dates&gt;&lt;year&gt;1995&lt;/year&gt;&lt;pub-dates&gt;&lt;date&gt;Sep&lt;/date&gt;&lt;/pub-dates&gt;&lt;/dates&gt;&lt;isbn&gt;0007-0912 (Print)&amp;#xD;0007-0912 (Linking)&lt;/isbn&gt;&lt;accession-num&gt;7547049&lt;/accession-num&gt;&lt;urls&gt;&lt;related-urls&gt;&lt;url&gt;https://www.ncbi.nlm.nih.gov/pubmed/7547049&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22)</w:t>
            </w:r>
            <w:r w:rsidRPr="008D5BC5">
              <w:rPr>
                <w:rFonts w:eastAsia="Times New Roman" w:cs="Times New Roman"/>
                <w:color w:val="000000"/>
              </w:rPr>
              <w:fldChar w:fldCharType="end"/>
            </w:r>
          </w:p>
          <w:p w14:paraId="798C2E7C" w14:textId="4DD92089"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Fagerlund, et al. (1995)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Fagerlund&lt;/Author&gt;&lt;Year&gt;1995&lt;/Year&gt;&lt;RecNum&gt;59&lt;/RecNum&gt;&lt;DisplayText&gt;(58)&lt;/DisplayText&gt;&lt;record&gt;&lt;rec-number&gt;59&lt;/rec-number&gt;&lt;foreign-keys&gt;&lt;key app="EN" db-id="vp0fe9zeppxzwrerdwrxser59st9sadt5vet" timestamp="1520448372"&gt;59&lt;/key&gt;&lt;/foreign-keys&gt;&lt;ref-type name="Journal Article"&gt;17&lt;/ref-type&gt;&lt;contributors&gt;&lt;authors&gt;&lt;author&gt;Fagerlund, T. H.&lt;/author&gt;&lt;author&gt;Islander, G.&lt;/author&gt;&lt;author&gt;Twetman, E. R.&lt;/author&gt;&lt;author&gt;Berg, K.&lt;/author&gt;&lt;/authors&gt;&lt;/contributors&gt;&lt;auth-address&gt;Institute of Medical Genetics, University of Oslo, Norway.&lt;/auth-address&gt;&lt;titles&gt;&lt;title&gt;A search for three known RYR1 gene mutations in 41 Swedish families with predisposition to malignant hyperthermia&lt;/title&gt;&lt;secondary-title&gt;Clin Genet&lt;/secondary-title&gt;&lt;/titles&gt;&lt;periodical&gt;&lt;full-title&gt;Clin Genet&lt;/full-title&gt;&lt;/periodical&gt;&lt;pages&gt;12-6&lt;/pages&gt;&lt;volume&gt;48&lt;/volume&gt;&lt;number&gt;1&lt;/number&gt;&lt;keywords&gt;&lt;keyword&gt;Adult&lt;/keyword&gt;&lt;keyword&gt;Base Sequence&lt;/keyword&gt;&lt;keyword&gt;Calcium Channels/*genetics&lt;/keyword&gt;&lt;keyword&gt;Calmodulin-Binding Proteins/*genetics&lt;/keyword&gt;&lt;keyword&gt;Causality&lt;/keyword&gt;&lt;keyword&gt;Child, Preschool&lt;/keyword&gt;&lt;keyword&gt;DNA Primers&lt;/keyword&gt;&lt;keyword&gt;Female&lt;/keyword&gt;&lt;keyword&gt;Humans&lt;/keyword&gt;&lt;keyword&gt;Male&lt;/keyword&gt;&lt;keyword&gt;Malignant Hyperthermia/*genetics&lt;/keyword&gt;&lt;keyword&gt;Molecular Sequence Data&lt;/keyword&gt;&lt;keyword&gt;Muscle Proteins/*genetics&lt;/keyword&gt;&lt;keyword&gt;*Mutation&lt;/keyword&gt;&lt;keyword&gt;Pedigree&lt;/keyword&gt;&lt;keyword&gt;Ryanodine Receptor Calcium Release Channel&lt;/keyword&gt;&lt;keyword&gt;Sweden&lt;/keyword&gt;&lt;/keywords&gt;&lt;dates&gt;&lt;year&gt;1995&lt;/year&gt;&lt;pub-dates&gt;&lt;date&gt;Jul&lt;/date&gt;&lt;/pub-dates&gt;&lt;/dates&gt;&lt;isbn&gt;0009-9163 (Print)&amp;#xD;0009-9163 (Linking)&lt;/isbn&gt;&lt;accession-num&gt;7586638&lt;/accession-num&gt;&lt;urls&gt;&lt;related-urls&gt;&lt;url&gt;https://www.ncbi.nlm.nih.gov/pubmed/7586638&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58)</w:t>
            </w:r>
            <w:r w:rsidRPr="008D5BC5">
              <w:rPr>
                <w:rFonts w:eastAsia="Times New Roman" w:cs="Times New Roman"/>
                <w:color w:val="000000"/>
              </w:rPr>
              <w:fldChar w:fldCharType="end"/>
            </w:r>
          </w:p>
          <w:p w14:paraId="11E04ABA" w14:textId="00ADFB10"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Steinfath, et al. (1995) </w:t>
            </w:r>
            <w:r w:rsidRPr="008D5BC5">
              <w:rPr>
                <w:rFonts w:eastAsia="Times New Roman" w:cs="Times New Roman"/>
                <w:color w:val="000000"/>
              </w:rPr>
              <w:fldChar w:fldCharType="begin">
                <w:fldData xml:space="preserve">PEVuZE5vdGU+PENpdGU+PEF1dGhvcj5TdGVpbmZhdGg8L0F1dGhvcj48WWVhcj4xOTk1PC9ZZWFy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TdGVpbmZhdGg8L0F1dGhvcj48WWVhcj4xOTk1PC9ZZWFy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59)</w:t>
            </w:r>
            <w:r w:rsidRPr="008D5BC5">
              <w:rPr>
                <w:rFonts w:eastAsia="Times New Roman" w:cs="Times New Roman"/>
                <w:color w:val="000000"/>
              </w:rPr>
              <w:fldChar w:fldCharType="end"/>
            </w:r>
          </w:p>
          <w:p w14:paraId="649F88D3" w14:textId="0F044198"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Moroni, et al. (1995)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Moroni&lt;/Author&gt;&lt;Year&gt;1995&lt;/Year&gt;&lt;RecNum&gt;61&lt;/RecNum&gt;&lt;DisplayText&gt;(60)&lt;/DisplayText&gt;&lt;record&gt;&lt;rec-number&gt;61&lt;/rec-number&gt;&lt;foreign-keys&gt;&lt;key app="EN" db-id="vp0fe9zeppxzwrerdwrxser59st9sadt5vet" timestamp="1520448372"&gt;61&lt;/key&gt;&lt;/foreign-keys&gt;&lt;ref-type name="Journal Article"&gt;17&lt;/ref-type&gt;&lt;contributors&gt;&lt;authors&gt;&lt;author&gt;Moroni, I.&lt;/author&gt;&lt;author&gt;Gonano, E. F.&lt;/author&gt;&lt;author&gt;Comi, G. P.&lt;/author&gt;&lt;author&gt;Tegazzin, V.&lt;/author&gt;&lt;author&gt;Prelle, A.&lt;/author&gt;&lt;author&gt;Bordoni, A.&lt;/author&gt;&lt;author&gt;Bresolin, N.&lt;/author&gt;&lt;author&gt;Scarlato, G.&lt;/author&gt;&lt;/authors&gt;&lt;/contributors&gt;&lt;auth-address&gt;Istituto di Clinica Neurologica, Universita degli Studi di Milano, Italy.&lt;/auth-address&gt;&lt;titles&gt;&lt;title&gt;Ryanodine receptor gene point mutation and malignant hyperthermia susceptibility&lt;/title&gt;&lt;secondary-title&gt;J Neurol&lt;/secondary-title&gt;&lt;/titles&gt;&lt;periodical&gt;&lt;full-title&gt;J Neurol&lt;/full-title&gt;&lt;/periodical&gt;&lt;pages&gt;127-33&lt;/pages&gt;&lt;volume&gt;242&lt;/volume&gt;&lt;number&gt;3&lt;/number&gt;&lt;keywords&gt;&lt;keyword&gt;Adolescent&lt;/keyword&gt;&lt;keyword&gt;Adult&lt;/keyword&gt;&lt;keyword&gt;Amino Acid Sequence&lt;/keyword&gt;&lt;keyword&gt;Base Sequence&lt;/keyword&gt;&lt;keyword&gt;Biopsy&lt;/keyword&gt;&lt;keyword&gt;Calcium Channels/*genetics&lt;/keyword&gt;&lt;keyword&gt;Female&lt;/keyword&gt;&lt;keyword&gt;Genetic Predisposition to Disease&lt;/keyword&gt;&lt;keyword&gt;Humans&lt;/keyword&gt;&lt;keyword&gt;Male&lt;/keyword&gt;&lt;keyword&gt;Malignant Hyperthermia/diagnosis/*genetics&lt;/keyword&gt;&lt;keyword&gt;Molecular Sequence Data&lt;/keyword&gt;&lt;keyword&gt;Muscle Contraction&lt;/keyword&gt;&lt;keyword&gt;Muscle Proteins/*genetics&lt;/keyword&gt;&lt;keyword&gt;Muscles/pathology/physiopathology&lt;/keyword&gt;&lt;keyword&gt;Pedigree&lt;/keyword&gt;&lt;keyword&gt;*Point Mutation&lt;/keyword&gt;&lt;keyword&gt;Ryanodine Receptor Calcium Release Channel&lt;/keyword&gt;&lt;/keywords&gt;&lt;dates&gt;&lt;year&gt;1995&lt;/year&gt;&lt;pub-dates&gt;&lt;date&gt;Feb&lt;/date&gt;&lt;/pub-dates&gt;&lt;/dates&gt;&lt;isbn&gt;0340-5354 (Print)&amp;#xD;0340-5354 (Linking)&lt;/isbn&gt;&lt;accession-num&gt;7751854&lt;/accession-num&gt;&lt;urls&gt;&lt;related-urls&gt;&lt;url&gt;https://www.ncbi.nlm.nih.gov/pubmed/7751854&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60)</w:t>
            </w:r>
            <w:r w:rsidRPr="008D5BC5">
              <w:rPr>
                <w:rFonts w:eastAsia="Times New Roman" w:cs="Times New Roman"/>
                <w:color w:val="000000"/>
              </w:rPr>
              <w:fldChar w:fldCharType="end"/>
            </w:r>
          </w:p>
          <w:p w14:paraId="5750FCE3" w14:textId="2B9F3706"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Deufel, et al. (1995) </w:t>
            </w:r>
            <w:r w:rsidRPr="008D5BC5">
              <w:rPr>
                <w:rFonts w:eastAsia="Times New Roman" w:cs="Times New Roman"/>
                <w:color w:val="000000"/>
              </w:rPr>
              <w:fldChar w:fldCharType="begin">
                <w:fldData xml:space="preserve">PEVuZE5vdGU+PENpdGU+PEF1dGhvcj5EZXVmZWw8L0F1dGhvcj48WWVhcj4xOTk1PC9ZZWFyPjxS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EZXVmZWw8L0F1dGhvcj48WWVhcj4xOTk1PC9ZZWFyPjxS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61)</w:t>
            </w:r>
            <w:r w:rsidRPr="008D5BC5">
              <w:rPr>
                <w:rFonts w:eastAsia="Times New Roman" w:cs="Times New Roman"/>
                <w:color w:val="000000"/>
              </w:rPr>
              <w:fldChar w:fldCharType="end"/>
            </w:r>
          </w:p>
          <w:p w14:paraId="5902826E" w14:textId="2777A9E7"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Serfas, et al. (1996)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Serfas&lt;/Author&gt;&lt;Year&gt;1996&lt;/Year&gt;&lt;RecNum&gt;63&lt;/RecNum&gt;&lt;DisplayText&gt;(62)&lt;/DisplayText&gt;&lt;record&gt;&lt;rec-number&gt;63&lt;/rec-number&gt;&lt;foreign-keys&gt;&lt;key app="EN" db-id="vp0fe9zeppxzwrerdwrxser59st9sadt5vet" timestamp="1520448372"&gt;63&lt;/key&gt;&lt;/foreign-keys&gt;&lt;ref-type name="Journal Article"&gt;17&lt;/ref-type&gt;&lt;contributors&gt;&lt;authors&gt;&lt;author&gt;Serfas, K. D.&lt;/author&gt;&lt;author&gt;Bose, D.&lt;/author&gt;&lt;author&gt;Patel, L.&lt;/author&gt;&lt;author&gt;Wrogemann, K.&lt;/author&gt;&lt;author&gt;Phillips, M. S.&lt;/author&gt;&lt;author&gt;MacLennan, D. H.&lt;/author&gt;&lt;author&gt;Greenberg, C. R.&lt;/author&gt;&lt;/authors&gt;&lt;/contributors&gt;&lt;auth-address&gt;Department of Human Genetics, University of Manitoba, Winnipeg, Canada.&lt;/auth-address&gt;&lt;titles&gt;&lt;title&gt;Comparison of the segregation of the RYR1 C1840T mutation with segregation of the caffeine/halothane contracture test results for malignant hyperthermia susceptibility in a large Manitoba Mennonite family&lt;/title&gt;&lt;secondary-title&gt;Anesthesiology&lt;/secondary-title&gt;&lt;/titles&gt;&lt;periodical&gt;&lt;full-title&gt;Anesthesiology&lt;/full-title&gt;&lt;/periodical&gt;&lt;pages&gt;322-9&lt;/pages&gt;&lt;volume&gt;84&lt;/volume&gt;&lt;number&gt;2&lt;/number&gt;&lt;keywords&gt;&lt;keyword&gt;*Anesthetics, Inhalation&lt;/keyword&gt;&lt;keyword&gt;*Caffeine&lt;/keyword&gt;&lt;keyword&gt;Disease Susceptibility&lt;/keyword&gt;&lt;keyword&gt;Female&lt;/keyword&gt;&lt;keyword&gt;*Halothane&lt;/keyword&gt;&lt;keyword&gt;Heterozygote&lt;/keyword&gt;&lt;keyword&gt;Humans&lt;/keyword&gt;&lt;keyword&gt;Male&lt;/keyword&gt;&lt;keyword&gt;Malignant Hyperthermia/diagnosis/*genetics&lt;/keyword&gt;&lt;keyword&gt;Manitoba&lt;/keyword&gt;&lt;keyword&gt;Middle Aged&lt;/keyword&gt;&lt;keyword&gt;Muscle Contraction/*drug effects&lt;/keyword&gt;&lt;keyword&gt;Muscle, Skeletal/drug effects/*physiology&lt;/keyword&gt;&lt;keyword&gt;*Mutation&lt;/keyword&gt;&lt;keyword&gt;Pedigree&lt;/keyword&gt;&lt;/keywords&gt;&lt;dates&gt;&lt;year&gt;1996&lt;/year&gt;&lt;pub-dates&gt;&lt;date&gt;Feb&lt;/date&gt;&lt;/pub-dates&gt;&lt;/dates&gt;&lt;isbn&gt;0003-3022 (Print)&amp;#xD;0003-3022 (Linking)&lt;/isbn&gt;&lt;accession-num&gt;8602662&lt;/accession-num&gt;&lt;urls&gt;&lt;related-urls&gt;&lt;url&gt;https://www.ncbi.nlm.nih.gov/pubmed/8602662&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62)</w:t>
            </w:r>
            <w:r w:rsidRPr="008D5BC5">
              <w:rPr>
                <w:rFonts w:eastAsia="Times New Roman" w:cs="Times New Roman"/>
                <w:color w:val="000000"/>
              </w:rPr>
              <w:fldChar w:fldCharType="end"/>
            </w:r>
          </w:p>
          <w:p w14:paraId="50529A5D" w14:textId="18B269FF"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Quane, et al. (1997)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Quane&lt;/Author&gt;&lt;Year&gt;1997&lt;/Year&gt;&lt;RecNum&gt;64&lt;/RecNum&gt;&lt;DisplayText&gt;(63)&lt;/DisplayText&gt;&lt;record&gt;&lt;rec-number&gt;64&lt;/rec-number&gt;&lt;foreign-keys&gt;&lt;key app="EN" db-id="vp0fe9zeppxzwrerdwrxser59st9sadt5vet" timestamp="1520448372"&gt;64&lt;/key&gt;&lt;/foreign-keys&gt;&lt;ref-type name="Journal Article"&gt;17&lt;/ref-type&gt;&lt;contributors&gt;&lt;authors&gt;&lt;author&gt;Quane, K. A.&lt;/author&gt;&lt;author&gt;Ording, H.&lt;/author&gt;&lt;author&gt;Keating, K. E.&lt;/author&gt;&lt;author&gt;Manning, B. M.&lt;/author&gt;&lt;author&gt;Heine, R.&lt;/author&gt;&lt;author&gt;Bendixen, D.&lt;/author&gt;&lt;author&gt;Berg, K.&lt;/author&gt;&lt;author&gt;Krivosic-Horber, R.&lt;/author&gt;&lt;author&gt;Lehmann-Horn, F.&lt;/author&gt;&lt;author&gt;Fagerlund, T.&lt;/author&gt;&lt;author&gt;McCarthy, T. V.&lt;/author&gt;&lt;/authors&gt;&lt;/contributors&gt;&lt;auth-address&gt;Department of Biochemistry, University College, Cork, Ireland.&lt;/auth-address&gt;&lt;titles&gt;&lt;title&gt;Detection of a novel mutation at amino acid position 614 in the ryanodine receptor in malignant hyperthermia&lt;/title&gt;&lt;secondary-title&gt;Br J Anaesth&lt;/secondary-title&gt;&lt;/titles&gt;&lt;periodical&gt;&lt;full-title&gt;Br J Anaesth&lt;/full-title&gt;&lt;/periodical&gt;&lt;pages&gt;332-7&lt;/pages&gt;&lt;volume&gt;79&lt;/volume&gt;&lt;number&gt;3&lt;/number&gt;&lt;keywords&gt;&lt;keyword&gt;Amino Acid Sequence&lt;/keyword&gt;&lt;keyword&gt;Anesthetics, Inhalation/pharmacology&lt;/keyword&gt;&lt;keyword&gt;Animals&lt;/keyword&gt;&lt;keyword&gt;Arginine/genetics&lt;/keyword&gt;&lt;keyword&gt;Humans&lt;/keyword&gt;&lt;keyword&gt;Leucine/genetics&lt;/keyword&gt;&lt;keyword&gt;Malignant Hyperthermia/*genetics/physiopathology&lt;/keyword&gt;&lt;keyword&gt;Molecular Sequence Data&lt;/keyword&gt;&lt;keyword&gt;Muscle Contraction/drug effects&lt;/keyword&gt;&lt;keyword&gt;Pedigree&lt;/keyword&gt;&lt;keyword&gt;*Point Mutation&lt;/keyword&gt;&lt;keyword&gt;Polymorphism, Single-Stranded Conformational&lt;/keyword&gt;&lt;keyword&gt;Ryanodine Receptor Calcium Release Channel/chemistry/*genetics&lt;/keyword&gt;&lt;keyword&gt;Species Specificity&lt;/keyword&gt;&lt;/keywords&gt;&lt;dates&gt;&lt;year&gt;1997&lt;/year&gt;&lt;pub-dates&gt;&lt;date&gt;Sep&lt;/date&gt;&lt;/pub-dates&gt;&lt;/dates&gt;&lt;isbn&gt;0007-0912 (Print)&amp;#xD;0007-0912 (Linking)&lt;/isbn&gt;&lt;accession-num&gt;9389851&lt;/accession-num&gt;&lt;urls&gt;&lt;related-urls&gt;&lt;url&gt;https://www.ncbi.nlm.nih.gov/pubmed/9389851&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63)</w:t>
            </w:r>
            <w:r w:rsidRPr="008D5BC5">
              <w:rPr>
                <w:rFonts w:eastAsia="Times New Roman" w:cs="Times New Roman"/>
                <w:color w:val="000000"/>
              </w:rPr>
              <w:fldChar w:fldCharType="end"/>
            </w:r>
          </w:p>
          <w:p w14:paraId="0BF8CAEA" w14:textId="6653748D"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Fagerlund, et al. (1997)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Fagerlund&lt;/Author&gt;&lt;Year&gt;1997&lt;/Year&gt;&lt;RecNum&gt;65&lt;/RecNum&gt;&lt;DisplayText&gt;(64)&lt;/DisplayText&gt;&lt;record&gt;&lt;rec-number&gt;65&lt;/rec-number&gt;&lt;foreign-keys&gt;&lt;key app="EN" db-id="vp0fe9zeppxzwrerdwrxser59st9sadt5vet" timestamp="1520448373"&gt;65&lt;/key&gt;&lt;/foreign-keys&gt;&lt;ref-type name="Journal Article"&gt;17&lt;/ref-type&gt;&lt;contributors&gt;&lt;authors&gt;&lt;author&gt;Fagerlund, T. H.&lt;/author&gt;&lt;author&gt;Ording, H.&lt;/author&gt;&lt;author&gt;Bendixen, D.&lt;/author&gt;&lt;author&gt;Islander, G.&lt;/author&gt;&lt;author&gt;Ranklev Twetman, E.&lt;/author&gt;&lt;author&gt;Berg, K.&lt;/author&gt;&lt;/authors&gt;&lt;/contributors&gt;&lt;auth-address&gt;Institute of Medical Genetics, University of Oslo, Norway.&lt;/auth-address&gt;&lt;titles&gt;&lt;title&gt;Discordance between malignant hyperthermia susceptibility and RYR1 mutation C1840T in two Scandinavian MH families exhibiting this mutation&lt;/title&gt;&lt;secondary-title&gt;Clin Genet&lt;/secondary-title&gt;&lt;/titles&gt;&lt;periodical&gt;&lt;full-title&gt;Clin Genet&lt;/full-title&gt;&lt;/periodical&gt;&lt;pages&gt;416-21&lt;/pages&gt;&lt;volume&gt;52&lt;/volume&gt;&lt;number&gt;6&lt;/number&gt;&lt;keywords&gt;&lt;keyword&gt;Anesthesia&lt;/keyword&gt;&lt;keyword&gt;Caffeine&lt;/keyword&gt;&lt;keyword&gt;Denmark&lt;/keyword&gt;&lt;keyword&gt;Female&lt;/keyword&gt;&lt;keyword&gt;Genetic Predisposition to Disease&lt;/keyword&gt;&lt;keyword&gt;Halothane&lt;/keyword&gt;&lt;keyword&gt;Humans&lt;/keyword&gt;&lt;keyword&gt;Male&lt;/keyword&gt;&lt;keyword&gt;Malignant Hyperthermia/diagnosis/*genetics&lt;/keyword&gt;&lt;keyword&gt;Muscle Contraction/drug effects&lt;/keyword&gt;&lt;keyword&gt;*Mutation&lt;/keyword&gt;&lt;keyword&gt;Pedigree&lt;/keyword&gt;&lt;keyword&gt;Phenotype&lt;/keyword&gt;&lt;keyword&gt;Ryanodine Receptor Calcium Release Channel/*genetics&lt;/keyword&gt;&lt;keyword&gt;Sensitivity and Specificity&lt;/keyword&gt;&lt;keyword&gt;Sweden&lt;/keyword&gt;&lt;/keywords&gt;&lt;dates&gt;&lt;year&gt;1997&lt;/year&gt;&lt;pub-dates&gt;&lt;date&gt;Dec&lt;/date&gt;&lt;/pub-dates&gt;&lt;/dates&gt;&lt;isbn&gt;0009-9163 (Print)&amp;#xD;0009-9163 (Linking)&lt;/isbn&gt;&lt;accession-num&gt;9520251&lt;/accession-num&gt;&lt;urls&gt;&lt;related-urls&gt;&lt;url&gt;https://www.ncbi.nlm.nih.gov/pubmed/9520251&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64)</w:t>
            </w:r>
            <w:r w:rsidRPr="008D5BC5">
              <w:rPr>
                <w:rFonts w:eastAsia="Times New Roman" w:cs="Times New Roman"/>
                <w:color w:val="000000"/>
              </w:rPr>
              <w:fldChar w:fldCharType="end"/>
            </w:r>
          </w:p>
          <w:p w14:paraId="628D206A" w14:textId="0A399771"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Barone, et al. (1999)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Barone&lt;/Author&gt;&lt;Year&gt;1999&lt;/Year&gt;&lt;RecNum&gt;39&lt;/RecNum&gt;&lt;DisplayText&gt;(23)&lt;/DisplayText&gt;&lt;record&gt;&lt;rec-number&gt;39&lt;/rec-number&gt;&lt;foreign-keys&gt;&lt;key app="EN" db-id="vp0fe9zeppxzwrerdwrxser59st9sadt5vet" timestamp="1520448369"&gt;39&lt;/key&gt;&lt;/foreign-keys&gt;&lt;ref-type name="Journal Article"&gt;17&lt;/ref-type&gt;&lt;contributors&gt;&lt;authors&gt;&lt;author&gt;Barone, V.&lt;/author&gt;&lt;author&gt;Massa, O.&lt;/author&gt;&lt;author&gt;Intravaia, E.&lt;/author&gt;&lt;author&gt;Bracco, A.&lt;/author&gt;&lt;author&gt;Di Martino, A.&lt;/author&gt;&lt;author&gt;Tegazzin, V.&lt;/author&gt;&lt;author&gt;Cozzolino, S.&lt;/author&gt;&lt;author&gt;Sorrentino, V.&lt;/author&gt;&lt;/authors&gt;&lt;/contributors&gt;&lt;auth-address&gt;DIBIT San Raffaele Scientific Institute, Milano, Italy.&lt;/auth-address&gt;&lt;titles&gt;&lt;title&gt;Mutation screening of the RYR1 gene and identification of two novel mutations in Italian malignant hyperthermia families&lt;/title&gt;&lt;secondary-title&gt;J Med Genet&lt;/secondary-title&gt;&lt;/titles&gt;&lt;periodical&gt;&lt;full-title&gt;J Med Genet&lt;/full-title&gt;&lt;/periodical&gt;&lt;pages&gt;115-8&lt;/pages&gt;&lt;volume&gt;36&lt;/volume&gt;&lt;number&gt;2&lt;/number&gt;&lt;keywords&gt;&lt;keyword&gt;Caffeine/metabolism&lt;/keyword&gt;&lt;keyword&gt;DNA Primers&lt;/keyword&gt;&lt;keyword&gt;Female&lt;/keyword&gt;&lt;keyword&gt;Halothane/metabolism&lt;/keyword&gt;&lt;keyword&gt;Humans&lt;/keyword&gt;&lt;keyword&gt;Italy&lt;/keyword&gt;&lt;keyword&gt;Male&lt;/keyword&gt;&lt;keyword&gt;Malignant Hyperthermia/*genetics&lt;/keyword&gt;&lt;keyword&gt;Muscles/metabolism&lt;/keyword&gt;&lt;keyword&gt;Myopathies, Nemaline/genetics&lt;/keyword&gt;&lt;keyword&gt;Pedigree&lt;/keyword&gt;&lt;keyword&gt;Point Mutation&lt;/keyword&gt;&lt;keyword&gt;Polymorphism, Genetic&lt;/keyword&gt;&lt;keyword&gt;Polymorphism, Single-Stranded Conformational&lt;/keyword&gt;&lt;keyword&gt;Ryanodine Receptor Calcium Release Channel/*genetics&lt;/keyword&gt;&lt;/keywords&gt;&lt;dates&gt;&lt;year&gt;1999&lt;/year&gt;&lt;pub-dates&gt;&lt;date&gt;Feb&lt;/date&gt;&lt;/pub-dates&gt;&lt;/dates&gt;&lt;isbn&gt;0022-2593 (Print)&amp;#xD;0022-2593 (Linking)&lt;/isbn&gt;&lt;accession-num&gt;10051009&lt;/accession-num&gt;&lt;urls&gt;&lt;related-urls&gt;&lt;url&gt;https://www.ncbi.nlm.nih.gov/pubmed/10051009&lt;/url&gt;&lt;/related-urls&gt;&lt;/urls&gt;&lt;custom2&gt;PMC1734304&lt;/custom2&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23)</w:t>
            </w:r>
            <w:r w:rsidRPr="008D5BC5">
              <w:rPr>
                <w:rFonts w:eastAsia="Times New Roman" w:cs="Times New Roman"/>
                <w:color w:val="000000"/>
              </w:rPr>
              <w:fldChar w:fldCharType="end"/>
            </w:r>
          </w:p>
          <w:p w14:paraId="5B215F31" w14:textId="0D5F41B8"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Fortunato, et al. (1999)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Fortunato&lt;/Author&gt;&lt;Year&gt;1999&lt;/Year&gt;&lt;RecNum&gt;66&lt;/RecNum&gt;&lt;DisplayText&gt;(65)&lt;/DisplayText&gt;&lt;record&gt;&lt;rec-number&gt;66&lt;/rec-number&gt;&lt;foreign-keys&gt;&lt;key app="EN" db-id="vp0fe9zeppxzwrerdwrxser59st9sadt5vet" timestamp="1520448373"&gt;66&lt;/key&gt;&lt;/foreign-keys&gt;&lt;ref-type name="Journal Article"&gt;17&lt;/ref-type&gt;&lt;contributors&gt;&lt;authors&gt;&lt;author&gt;Fortunato, G.&lt;/author&gt;&lt;author&gt;Carsana, A.&lt;/author&gt;&lt;author&gt;Tinto, N.&lt;/author&gt;&lt;author&gt;Brancadoro, V.&lt;/author&gt;&lt;author&gt;Canfora, G.&lt;/author&gt;&lt;author&gt;Salvatore, F.&lt;/author&gt;&lt;/authors&gt;&lt;/contributors&gt;&lt;auth-address&gt;Dipartimento di Biochimica e Biotecnologie Mediche, Universita Federico II di Napoli, Italy.&lt;/auth-address&gt;&lt;titles&gt;&lt;title&gt;A case of discordance between genotype and phenotype in a malignant hyperthermia family&lt;/title&gt;&lt;secondary-title&gt;Eur J Hum Genet&lt;/secondary-title&gt;&lt;/titles&gt;&lt;periodical&gt;&lt;full-title&gt;Eur J Hum Genet&lt;/full-title&gt;&lt;/periodical&gt;&lt;pages&gt;415-20&lt;/pages&gt;&lt;volume&gt;7&lt;/volume&gt;&lt;number&gt;4&lt;/number&gt;&lt;keywords&gt;&lt;keyword&gt;Caffeine&lt;/keyword&gt;&lt;keyword&gt;Chromosomes, Human, Pair 19&lt;/keyword&gt;&lt;keyword&gt;Disease Susceptibility&lt;/keyword&gt;&lt;keyword&gt;Family&lt;/keyword&gt;&lt;keyword&gt;Female&lt;/keyword&gt;&lt;keyword&gt;Genotype&lt;/keyword&gt;&lt;keyword&gt;Halothane&lt;/keyword&gt;&lt;keyword&gt;Humans&lt;/keyword&gt;&lt;keyword&gt;Male&lt;/keyword&gt;&lt;keyword&gt;Malignant Hyperthermia/*genetics/*physiopathology&lt;/keyword&gt;&lt;keyword&gt;Muscle Contraction/drug effects&lt;/keyword&gt;&lt;keyword&gt;Muscle, Skeletal/drug effects&lt;/keyword&gt;&lt;keyword&gt;Mutation&lt;/keyword&gt;&lt;keyword&gt;Pedigree&lt;/keyword&gt;&lt;keyword&gt;Phenotype&lt;/keyword&gt;&lt;keyword&gt;Ryanodine Receptor Calcium Release Channel/*genetics&lt;/keyword&gt;&lt;/keywords&gt;&lt;dates&gt;&lt;year&gt;1999&lt;/year&gt;&lt;pub-dates&gt;&lt;date&gt;May-Jun&lt;/date&gt;&lt;/pub-dates&gt;&lt;/dates&gt;&lt;isbn&gt;1018-4813 (Print)&amp;#xD;1018-4813 (Linking)&lt;/isbn&gt;&lt;accession-num&gt;10352931&lt;/accession-num&gt;&lt;urls&gt;&lt;related-urls&gt;&lt;url&gt;https://www.ncbi.nlm.nih.gov/pubmed/10352931&lt;/url&gt;&lt;/related-urls&gt;&lt;/urls&gt;&lt;electronic-resource-num&gt;10.1038/sj.ejhg.5200314&lt;/electronic-resource-num&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65)</w:t>
            </w:r>
            <w:r w:rsidRPr="008D5BC5">
              <w:rPr>
                <w:rFonts w:eastAsia="Times New Roman" w:cs="Times New Roman"/>
                <w:color w:val="000000"/>
              </w:rPr>
              <w:fldChar w:fldCharType="end"/>
            </w:r>
          </w:p>
          <w:p w14:paraId="2A4DCF17" w14:textId="02F361E5"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Brandt, et al. (1999) </w:t>
            </w:r>
            <w:r w:rsidRPr="008D5BC5">
              <w:rPr>
                <w:rFonts w:eastAsia="Times New Roman" w:cs="Times New Roman"/>
                <w:color w:val="000000"/>
              </w:rPr>
              <w:fldChar w:fldCharType="begin">
                <w:fldData xml:space="preserve">PEVuZE5vdGU+PENpdGU+PEF1dGhvcj5CcmFuZHQ8L0F1dGhvcj48WWVhcj4xOTk5PC9ZZWFyPjxS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=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CcmFuZHQ8L0F1dGhvcj48WWVhcj4xOTk5PC9ZZWFyPjxS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=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66)</w:t>
            </w:r>
            <w:r w:rsidRPr="008D5BC5">
              <w:rPr>
                <w:rFonts w:eastAsia="Times New Roman" w:cs="Times New Roman"/>
                <w:color w:val="000000"/>
              </w:rPr>
              <w:fldChar w:fldCharType="end"/>
            </w:r>
          </w:p>
          <w:p w14:paraId="060E7B9A" w14:textId="407328C7"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Tobin, et al. (2001)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Tobin&lt;/Author&gt;&lt;Year&gt;2001&lt;/Year&gt;&lt;RecNum&gt;68&lt;/RecNum&gt;&lt;DisplayText&gt;(67)&lt;/DisplayText&gt;&lt;record&gt;&lt;rec-number&gt;68&lt;/rec-number&gt;&lt;foreign-keys&gt;&lt;key app="EN" db-id="vp0fe9zeppxzwrerdwrxser59st9sadt5vet" timestamp="1520448373"&gt;68&lt;/key&gt;&lt;/foreign-keys&gt;&lt;ref-type name="Journal Article"&gt;17&lt;/ref-type&gt;&lt;contributors&gt;&lt;authors&gt;&lt;author&gt;Tobin, J. R.&lt;/author&gt;&lt;author&gt;Jason, D. R.&lt;/author&gt;&lt;author&gt;Challa, V. R.&lt;/author&gt;&lt;author&gt;Nelson, T. E.&lt;/author&gt;&lt;author&gt;Sambuughin, N.&lt;/author&gt;&lt;/authors&gt;&lt;/contributors&gt;&lt;titles&gt;&lt;title&gt;Malignant hyperthermia and apparent heat stroke&lt;/title&gt;&lt;secondary-title&gt;JAMA&lt;/secondary-title&gt;&lt;/titles&gt;&lt;periodical&gt;&lt;full-title&gt;JAMA&lt;/full-title&gt;&lt;/periodical&gt;&lt;pages&gt;168-9&lt;/pages&gt;&lt;volume&gt;286&lt;/volume&gt;&lt;number&gt;2&lt;/number&gt;&lt;keywords&gt;&lt;keyword&gt;Child&lt;/keyword&gt;&lt;keyword&gt;Fatal Outcome&lt;/keyword&gt;&lt;keyword&gt;Genetic Predisposition to Disease&lt;/keyword&gt;&lt;keyword&gt;Heat Stroke/*complications/genetics&lt;/keyword&gt;&lt;keyword&gt;Humans&lt;/keyword&gt;&lt;keyword&gt;Male&lt;/keyword&gt;&lt;keyword&gt;Malignant Hyperthermia/*complications/genetics&lt;/keyword&gt;&lt;keyword&gt;Ryanodine Receptor Calcium Release Channel/*genetics&lt;/keyword&gt;&lt;/keywords&gt;&lt;dates&gt;&lt;year&gt;2001&lt;/year&gt;&lt;pub-dates&gt;&lt;date&gt;Jul 11&lt;/date&gt;&lt;/pub-dates&gt;&lt;/dates&gt;&lt;isbn&gt;0098-7484 (Print)&amp;#xD;0098-7484 (Linking)&lt;/isbn&gt;&lt;accession-num&gt;11448278&lt;/accession-num&gt;&lt;urls&gt;&lt;related-urls&gt;&lt;url&gt;https://www.ncbi.nlm.nih.gov/pubmed/11448278&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67)</w:t>
            </w:r>
            <w:r w:rsidRPr="008D5BC5">
              <w:rPr>
                <w:rFonts w:eastAsia="Times New Roman" w:cs="Times New Roman"/>
                <w:color w:val="000000"/>
              </w:rPr>
              <w:fldChar w:fldCharType="end"/>
            </w:r>
          </w:p>
          <w:p w14:paraId="74A8790A" w14:textId="44DBFCFD"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Rueffert, et al. (2001)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Rueffert&lt;/Author&gt;&lt;Year&gt;2001&lt;/Year&gt;&lt;RecNum&gt;69&lt;/RecNum&gt;&lt;DisplayText&gt;(68)&lt;/DisplayText&gt;&lt;record&gt;&lt;rec-number&gt;69&lt;/rec-number&gt;&lt;foreign-keys&gt;&lt;key app="EN" db-id="vp0fe9zeppxzwrerdwrxser59st9sadt5vet" timestamp="1520448373"&gt;69&lt;/key&gt;&lt;/foreign-keys&gt;&lt;ref-type name="Journal Article"&gt;17&lt;/ref-type&gt;&lt;contributors&gt;&lt;authors&gt;&lt;author&gt;Rueffert, H.&lt;/author&gt;&lt;author&gt;Olthoff, D.&lt;/author&gt;&lt;author&gt;Deutrich, C.&lt;/author&gt;&lt;author&gt;Thamm, B.&lt;/author&gt;&lt;author&gt;Froster, U. G.&lt;/author&gt;&lt;/authors&gt;&lt;/contributors&gt;&lt;auth-address&gt;Department of Anaesthesiology and Intensive Care Medicine, University of Leipzig, Liebigstr. 20a, D-04103 Leipzig, Germany.&lt;/auth-address&gt;&lt;titles&gt;&lt;title&gt;Homozygous and heterozygous Arg614Cys mutations (1840C--&amp;gt;T) in the ryanodine receptor gene co-segregate with malignant hyperthermia susceptibility in a German family&lt;/title&gt;&lt;secondary-title&gt;Br J Anaesth&lt;/secondary-title&gt;&lt;/titles&gt;&lt;periodical&gt;&lt;full-title&gt;Br J Anaesth&lt;/full-title&gt;&lt;/periodical&gt;&lt;pages&gt;240-5&lt;/pages&gt;&lt;volume&gt;87&lt;/volume&gt;&lt;number&gt;2&lt;/number&gt;&lt;keywords&gt;&lt;keyword&gt;Adult&lt;/keyword&gt;&lt;keyword&gt;Anesthetics, Inhalation/pharmacology&lt;/keyword&gt;&lt;keyword&gt;Caffeine/pharmacology&lt;/keyword&gt;&lt;keyword&gt;DNA Mutational Analysis&lt;/keyword&gt;&lt;keyword&gt;Female&lt;/keyword&gt;&lt;keyword&gt;*Genetic Predisposition to Disease&lt;/keyword&gt;&lt;keyword&gt;Genotype&lt;/keyword&gt;&lt;keyword&gt;Halothane/pharmacology&lt;/keyword&gt;&lt;keyword&gt;Heterozygote&lt;/keyword&gt;&lt;keyword&gt;Homozygote&lt;/keyword&gt;&lt;keyword&gt;Humans&lt;/keyword&gt;&lt;keyword&gt;In Vitro Techniques&lt;/keyword&gt;&lt;keyword&gt;Male&lt;/keyword&gt;&lt;keyword&gt;Malignant Hyperthermia/diagnosis/*genetics&lt;/keyword&gt;&lt;keyword&gt;Muscle Contraction/drug effects&lt;/keyword&gt;&lt;keyword&gt;Pedigree&lt;/keyword&gt;&lt;keyword&gt;Phenotype&lt;/keyword&gt;&lt;keyword&gt;*Point Mutation&lt;/keyword&gt;&lt;keyword&gt;Ryanodine Receptor Calcium Release Channel/*genetics&lt;/keyword&gt;&lt;/keywords&gt;&lt;dates&gt;&lt;year&gt;2001&lt;/year&gt;&lt;pub-dates&gt;&lt;date&gt;Aug&lt;/date&gt;&lt;/pub-dates&gt;&lt;/dates&gt;&lt;isbn&gt;0007-0912 (Print)&amp;#xD;0007-0912 (Linking)&lt;/isbn&gt;&lt;accession-num&gt;11493496&lt;/accession-num&gt;&lt;urls&gt;&lt;related-urls&gt;&lt;url&gt;https://www.ncbi.nlm.nih.gov/pubmed/11493496&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68)</w:t>
            </w:r>
            <w:r w:rsidRPr="008D5BC5">
              <w:rPr>
                <w:rFonts w:eastAsia="Times New Roman" w:cs="Times New Roman"/>
                <w:color w:val="000000"/>
              </w:rPr>
              <w:fldChar w:fldCharType="end"/>
            </w:r>
          </w:p>
          <w:p w14:paraId="7E387A60" w14:textId="6D4D9802"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Rueffert, et al. (2001)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Rueffert&lt;/Author&gt;&lt;Year&gt;2001&lt;/Year&gt;&lt;RecNum&gt;70&lt;/RecNum&gt;&lt;DisplayText&gt;(69)&lt;/DisplayText&gt;&lt;record&gt;&lt;rec-number&gt;70&lt;/rec-number&gt;&lt;foreign-keys&gt;&lt;key app="EN" db-id="vp0fe9zeppxzwrerdwrxser59st9sadt5vet" timestamp="1520448373"&gt;70&lt;/key&gt;&lt;/foreign-keys&gt;&lt;ref-type name="Journal Article"&gt;17&lt;/ref-type&gt;&lt;contributors&gt;&lt;authors&gt;&lt;author&gt;Rueffert, H.&lt;/author&gt;&lt;author&gt;Olthoff, D.&lt;/author&gt;&lt;author&gt;Deutrich, C.&lt;/author&gt;&lt;author&gt;Froster, U. G.&lt;/author&gt;&lt;/authors&gt;&lt;/contributors&gt;&lt;auth-address&gt;Department of Anesthesiology and Intensive Care Medicine, University of Leipzig, Liebigstrasse 20a, D-04103 Leipzig, Germany. ruef@medizin.uni-leipzig.de&lt;/auth-address&gt;&lt;titles&gt;&lt;title&gt;Determination of a positive malignant hyperthermia (MH) disposition without the in vitro contracture test in families carrying the RYR1 Arg614Cys mutation&lt;/title&gt;&lt;secondary-title&gt;Clin Genet&lt;/secondary-title&gt;&lt;/titles&gt;&lt;periodical&gt;&lt;full-title&gt;Clin Genet&lt;/full-title&gt;&lt;/periodical&gt;&lt;pages&gt;117-24&lt;/pages&gt;&lt;volume&gt;60&lt;/volume&gt;&lt;number&gt;2&lt;/number&gt;&lt;keywords&gt;&lt;keyword&gt;Caffeine/pharmacology&lt;/keyword&gt;&lt;keyword&gt;DNA/chemistry/genetics&lt;/keyword&gt;&lt;keyword&gt;DNA Mutational Analysis&lt;/keyword&gt;&lt;keyword&gt;Family Health&lt;/keyword&gt;&lt;keyword&gt;Female&lt;/keyword&gt;&lt;keyword&gt;Halothane/pharmacology&lt;/keyword&gt;&lt;keyword&gt;Humans&lt;/keyword&gt;&lt;keyword&gt;Male&lt;/keyword&gt;&lt;keyword&gt;Malignant Hyperthermia/*genetics/physiopathology&lt;/keyword&gt;&lt;keyword&gt;Muscle Contraction/drug effects&lt;/keyword&gt;&lt;keyword&gt;Muscle, Skeletal/drug effects/physiopathology&lt;/keyword&gt;&lt;keyword&gt;Mutation, Missense&lt;/keyword&gt;&lt;keyword&gt;Pedigree&lt;/keyword&gt;&lt;keyword&gt;Phenotype&lt;/keyword&gt;&lt;keyword&gt;Ryanodine Receptor Calcium Release Channel/*genetics&lt;/keyword&gt;&lt;/keywords&gt;&lt;dates&gt;&lt;year&gt;2001&lt;/year&gt;&lt;pub-dates&gt;&lt;date&gt;Aug&lt;/date&gt;&lt;/pub-dates&gt;&lt;/dates&gt;&lt;isbn&gt;0009-9163 (Print)&amp;#xD;0009-9163 (Linking)&lt;/isbn&gt;&lt;accession-num&gt;11553045&lt;/accession-num&gt;&lt;urls&gt;&lt;related-urls&gt;&lt;url&gt;https://www.ncbi.nlm.nih.gov/pubmed/11553045&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69)</w:t>
            </w:r>
            <w:r w:rsidRPr="008D5BC5">
              <w:rPr>
                <w:rFonts w:eastAsia="Times New Roman" w:cs="Times New Roman"/>
                <w:color w:val="000000"/>
              </w:rPr>
              <w:fldChar w:fldCharType="end"/>
            </w:r>
          </w:p>
          <w:p w14:paraId="57BBBDEB" w14:textId="2BCC6686"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Sambuughin, et al. (2001)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Sambuughin&lt;/Author&gt;&lt;Year&gt;2001&lt;/Year&gt;&lt;RecNum&gt;7&lt;/RecNum&gt;&lt;DisplayText&gt;(24)&lt;/DisplayText&gt;&lt;record&gt;&lt;rec-number&gt;7&lt;/rec-number&gt;&lt;foreign-keys&gt;&lt;key app="EN" db-id="vp0fe9zeppxzwrerdwrxser59st9sadt5vet" timestamp="1472666973"&gt;7&lt;/key&gt;&lt;/foreign-keys&gt;&lt;ref-type name="Journal Article"&gt;17&lt;/ref-type&gt;&lt;contributors&gt;&lt;authors&gt;&lt;author&gt;Sambuughin, N.&lt;/author&gt;&lt;author&gt;Sei, Y.&lt;/author&gt;&lt;author&gt;Gallagher, K. L.&lt;/author&gt;&lt;author&gt;Wyre, H. W.&lt;/author&gt;&lt;author&gt;Madsen, D.&lt;/author&gt;&lt;author&gt;Nelson, T. E.&lt;/author&gt;&lt;author&gt;Fletcher, J. E.&lt;/author&gt;&lt;author&gt;Rosenberg, H.&lt;/author&gt;&lt;author&gt;Muldoon, S. M.&lt;/author&gt;&lt;/authors&gt;&lt;/contributors&gt;&lt;auth-address&gt;Barrow Neurological Institute, Phoenix, Arizona, USA.&lt;/auth-address&gt;&lt;titles&gt;&lt;title&gt;North American malignant hyperthermia population: screening of the ryanodine receptor gene and identification of novel mutations&lt;/title&gt;&lt;secondary-title&gt;Anesthesiology&lt;/secondary-title&gt;&lt;/titles&gt;&lt;periodical&gt;&lt;full-title&gt;Anesthesiology&lt;/full-title&gt;&lt;/periodical&gt;&lt;pages&gt;594-9&lt;/pages&gt;&lt;volume&gt;95&lt;/volume&gt;&lt;number&gt;3&lt;/number&gt;&lt;keywords&gt;&lt;keyword&gt;Genetic Linkage&lt;/keyword&gt;&lt;keyword&gt;Genotype&lt;/keyword&gt;&lt;keyword&gt;Humans&lt;/keyword&gt;&lt;keyword&gt;Malignant Hyperthermia/*genetics&lt;/keyword&gt;&lt;keyword&gt;*Mutation&lt;/keyword&gt;&lt;keyword&gt;North America&lt;/keyword&gt;&lt;keyword&gt;Phenotype&lt;/keyword&gt;&lt;keyword&gt;Ryanodine Receptor Calcium Release Channel/*genetics&lt;/keyword&gt;&lt;/keywords&gt;&lt;dates&gt;&lt;year&gt;2001&lt;/year&gt;&lt;pub-dates&gt;&lt;date&gt;Sep&lt;/date&gt;&lt;/pub-dates&gt;&lt;/dates&gt;&lt;isbn&gt;0003-3022 (Print)&amp;#xD;0003-3022 (Linking)&lt;/isbn&gt;&lt;accession-num&gt;11575529&lt;/accession-num&gt;&lt;urls&gt;&lt;related-urls&gt;&lt;url&gt;https://www.ncbi.nlm.nih.gov/pubmed/11575529&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24)</w:t>
            </w:r>
            <w:r w:rsidRPr="008D5BC5">
              <w:rPr>
                <w:rFonts w:eastAsia="Times New Roman" w:cs="Times New Roman"/>
                <w:color w:val="000000"/>
              </w:rPr>
              <w:fldChar w:fldCharType="end"/>
            </w:r>
          </w:p>
          <w:p w14:paraId="5871C2C0" w14:textId="5045316D"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Girard, et al. (2001) </w:t>
            </w:r>
            <w:r w:rsidRPr="008D5BC5">
              <w:rPr>
                <w:rFonts w:eastAsia="Times New Roman" w:cs="Times New Roman"/>
                <w:color w:val="000000"/>
              </w:rPr>
              <w:fldChar w:fldCharType="begin">
                <w:fldData xml:space="preserve">PEVuZE5vdGU+PENpdGU+PEF1dGhvcj5HaXJhcmQ8L0F1dGhvcj48WWVhcj4yMDAxPC9ZZWFyPjxS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HaXJhcmQ8L0F1dGhvcj48WWVhcj4yMDAxPC9ZZWFyPjxS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70)</w:t>
            </w:r>
            <w:r w:rsidRPr="008D5BC5">
              <w:rPr>
                <w:rFonts w:eastAsia="Times New Roman" w:cs="Times New Roman"/>
                <w:color w:val="000000"/>
              </w:rPr>
              <w:fldChar w:fldCharType="end"/>
            </w:r>
          </w:p>
          <w:p w14:paraId="1F492C8C" w14:textId="19BA372C"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Rueffert, et al. (2002)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Rueffert&lt;/Author&gt;&lt;Year&gt;2002&lt;/Year&gt;&lt;RecNum&gt;8&lt;/RecNum&gt;&lt;DisplayText&gt;(25)&lt;/DisplayText&gt;&lt;record&gt;&lt;rec-number&gt;8&lt;/rec-number&gt;&lt;foreign-keys&gt;&lt;key app="EN" db-id="vp0fe9zeppxzwrerdwrxser59st9sadt5vet" timestamp="1472666988"&gt;8&lt;/key&gt;&lt;/foreign-keys&gt;&lt;ref-type name="Journal Article"&gt;17&lt;/ref-type&gt;&lt;contributors&gt;&lt;authors&gt;&lt;author&gt;Rueffert, H.&lt;/author&gt;&lt;author&gt;Olthoff, D.&lt;/author&gt;&lt;author&gt;Deutrich, C.&lt;/author&gt;&lt;author&gt;Meinecke, C. D.&lt;/author&gt;&lt;author&gt;Froster, U. G.&lt;/author&gt;&lt;/authors&gt;&lt;/contributors&gt;&lt;auth-address&gt;Department of Anaesthesiology and Intensive Care Medicine, University of Leipzig, Leipzig, Germany. ruef@medizin.uni-leipzig.de&lt;/auth-address&gt;&lt;titles&gt;&lt;title&gt;Mutation screening in the ryanodine receptor 1 gene (RYR1) in patients susceptible to malignant hyperthermia who show definite IVCT results: identification of three novel mutations&lt;/title&gt;&lt;secondary-title&gt;Acta Anaesthesiol Scand&lt;/secondary-title&gt;&lt;/titles&gt;&lt;periodical&gt;&lt;full-title&gt;Acta Anaesthesiol Scand&lt;/full-title&gt;&lt;/periodical&gt;&lt;pages&gt;692-8&lt;/pages&gt;&lt;volume&gt;46&lt;/volume&gt;&lt;number&gt;6&lt;/number&gt;&lt;keywords&gt;&lt;keyword&gt;Anesthetics, Inhalation/pharmacology&lt;/keyword&gt;&lt;keyword&gt;Caffeine/pharmacology&lt;/keyword&gt;&lt;keyword&gt;Central Nervous System Stimulants/pharmacology&lt;/keyword&gt;&lt;keyword&gt;Genetic Testing&lt;/keyword&gt;&lt;keyword&gt;Halothane/pharmacology&lt;/keyword&gt;&lt;keyword&gt;Humans&lt;/keyword&gt;&lt;keyword&gt;In Vitro Techniques&lt;/keyword&gt;&lt;keyword&gt;Malignant Hyperthermia/*genetics/*physiopathology&lt;/keyword&gt;&lt;keyword&gt;Muscle Contraction/*drug effects&lt;/keyword&gt;&lt;keyword&gt;Muscles/*drug effects/physiopathology&lt;/keyword&gt;&lt;keyword&gt;Mutation/*genetics&lt;/keyword&gt;&lt;keyword&gt;Ryanodine Receptor Calcium Release Channel/*genetics&lt;/keyword&gt;&lt;/keywords&gt;&lt;dates&gt;&lt;year&gt;2002&lt;/year&gt;&lt;pub-dates&gt;&lt;date&gt;Jul&lt;/date&gt;&lt;/pub-dates&gt;&lt;/dates&gt;&lt;isbn&gt;0001-5172 (Print)&amp;#xD;0001-5172 (Linking)&lt;/isbn&gt;&lt;accession-num&gt;12059893&lt;/accession-num&gt;&lt;urls&gt;&lt;related-urls&gt;&lt;url&gt;https://www.ncbi.nlm.nih.gov/pubmed/12059893&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25)</w:t>
            </w:r>
            <w:r w:rsidRPr="008D5BC5">
              <w:rPr>
                <w:rFonts w:eastAsia="Times New Roman" w:cs="Times New Roman"/>
                <w:color w:val="000000"/>
              </w:rPr>
              <w:fldChar w:fldCharType="end"/>
            </w:r>
          </w:p>
          <w:p w14:paraId="553EC6CF" w14:textId="632BB69D"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Robinson, et al. (2002) </w:t>
            </w:r>
            <w:r w:rsidRPr="008D5BC5">
              <w:rPr>
                <w:rFonts w:eastAsia="Times New Roman" w:cs="Times New Roman"/>
                <w:color w:val="000000"/>
              </w:rPr>
              <w:fldChar w:fldCharType="begin">
                <w:fldData xml:space="preserve">PEVuZE5vdGU+PENpdGU+PEF1dGhvcj5Sb2JpbnNvbjwvQXV0aG9yPjxZZWFyPjIwMDI8L1llYXI+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Sb2JpbnNvbjwvQXV0aG9yPjxZZWFyPjIwMDI8L1llYXI+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26)</w:t>
            </w:r>
            <w:r w:rsidRPr="008D5BC5">
              <w:rPr>
                <w:rFonts w:eastAsia="Times New Roman" w:cs="Times New Roman"/>
                <w:color w:val="000000"/>
              </w:rPr>
              <w:fldChar w:fldCharType="end"/>
            </w:r>
          </w:p>
          <w:p w14:paraId="645DC5C5" w14:textId="773F2FCE"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Fiege, et al. (2002)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Fiege&lt;/Author&gt;&lt;Year&gt;2002&lt;/Year&gt;&lt;RecNum&gt;40&lt;/RecNum&gt;&lt;DisplayText&gt;(27)&lt;/DisplayText&gt;&lt;record&gt;&lt;rec-number&gt;40&lt;/rec-number&gt;&lt;foreign-keys&gt;&lt;key app="EN" db-id="vp0fe9zeppxzwrerdwrxser59st9sadt5vet" timestamp="1520448369"&gt;40&lt;/key&gt;&lt;/foreign-keys&gt;&lt;ref-type name="Journal Article"&gt;17&lt;/ref-type&gt;&lt;contributors&gt;&lt;authors&gt;&lt;author&gt;Fiege, M.&lt;/author&gt;&lt;author&gt;Wappler, F.&lt;/author&gt;&lt;author&gt;Weisshorn, R.&lt;/author&gt;&lt;author&gt;Ulrich Gerbershagen, M.&lt;/author&gt;&lt;author&gt;Steinfath, M.&lt;/author&gt;&lt;author&gt;Schulte Am Esch, J.&lt;/author&gt;&lt;/authors&gt;&lt;/contributors&gt;&lt;auth-address&gt;Department of Anesthesiology, University-Hospital Eppendorf, Hamburg, Germany.&lt;/auth-address&gt;&lt;titles&gt;&lt;title&gt;Results of contracture tests with halothane, caffeine, and ryanodine depend on different malignant hyperthermia-associated ryanodine receptor gene mutations&lt;/title&gt;&lt;secondary-title&gt;Anesthesiology&lt;/secondary-title&gt;&lt;/titles&gt;&lt;periodical&gt;&lt;full-title&gt;Anesthesiology&lt;/full-title&gt;&lt;/periodical&gt;&lt;pages&gt;345-50&lt;/pages&gt;&lt;volume&gt;97&lt;/volume&gt;&lt;number&gt;2&lt;/number&gt;&lt;keywords&gt;&lt;keyword&gt;Adolescent&lt;/keyword&gt;&lt;keyword&gt;Adult&lt;/keyword&gt;&lt;keyword&gt;Anesthetics, Inhalation/*pharmacology&lt;/keyword&gt;&lt;keyword&gt;Caffeine/*pharmacology&lt;/keyword&gt;&lt;keyword&gt;Central Nervous System Stimulants/*pharmacology&lt;/keyword&gt;&lt;keyword&gt;Child&lt;/keyword&gt;&lt;keyword&gt;Child, Preschool&lt;/keyword&gt;&lt;keyword&gt;Female&lt;/keyword&gt;&lt;keyword&gt;Halothane/*pharmacology&lt;/keyword&gt;&lt;keyword&gt;Humans&lt;/keyword&gt;&lt;keyword&gt;Male&lt;/keyword&gt;&lt;keyword&gt;Malignant Hyperthermia/*genetics&lt;/keyword&gt;&lt;keyword&gt;Middle Aged&lt;/keyword&gt;&lt;keyword&gt;Muscle Contraction/*drug effects&lt;/keyword&gt;&lt;keyword&gt;Mutation&lt;/keyword&gt;&lt;keyword&gt;Prospective Studies&lt;/keyword&gt;&lt;keyword&gt;Ryanodine Receptor Calcium Release Channel/*genetics&lt;/keyword&gt;&lt;/keywords&gt;&lt;dates&gt;&lt;year&gt;2002&lt;/year&gt;&lt;pub-dates&gt;&lt;date&gt;Aug&lt;/date&gt;&lt;/pub-dates&gt;&lt;/dates&gt;&lt;isbn&gt;0003-3022 (Print)&amp;#xD;0003-3022 (Linking)&lt;/isbn&gt;&lt;accession-num&gt;12151923&lt;/accession-num&gt;&lt;urls&gt;&lt;related-urls&gt;&lt;url&gt;https://www.ncbi.nlm.nih.gov/pubmed/12151923&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27)</w:t>
            </w:r>
            <w:r w:rsidRPr="008D5BC5">
              <w:rPr>
                <w:rFonts w:eastAsia="Times New Roman" w:cs="Times New Roman"/>
                <w:color w:val="000000"/>
              </w:rPr>
              <w:fldChar w:fldCharType="end"/>
            </w:r>
          </w:p>
          <w:p w14:paraId="7C78F6D9" w14:textId="3D9F01AB"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Steinfath, et al. (2002) </w:t>
            </w:r>
            <w:r w:rsidRPr="008D5BC5">
              <w:rPr>
                <w:rFonts w:eastAsia="Times New Roman" w:cs="Times New Roman"/>
                <w:color w:val="000000"/>
              </w:rPr>
              <w:fldChar w:fldCharType="begin">
                <w:fldData xml:space="preserve">PEVuZE5vdGU+PENpdGU+PEF1dGhvcj5TdGVpbmZhdGg8L0F1dGhvcj48WWVhcj4yMDAyPC9ZZWFy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TdGVpbmZhdGg8L0F1dGhvcj48WWVhcj4yMDAyPC9ZZWFy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71)</w:t>
            </w:r>
            <w:r w:rsidRPr="008D5BC5">
              <w:rPr>
                <w:rFonts w:eastAsia="Times New Roman" w:cs="Times New Roman"/>
                <w:color w:val="000000"/>
              </w:rPr>
              <w:fldChar w:fldCharType="end"/>
            </w:r>
          </w:p>
          <w:p w14:paraId="47A2CC55" w14:textId="30926070"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Monnier, et al. (2002)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Monnier&lt;/Author&gt;&lt;Year&gt;2002&lt;/Year&gt;&lt;RecNum&gt;42&lt;/RecNum&gt;&lt;DisplayText&gt;(29)&lt;/DisplayText&gt;&lt;record&gt;&lt;rec-number&gt;42&lt;/rec-number&gt;&lt;foreign-keys&gt;&lt;key app="EN" db-id="vp0fe9zeppxzwrerdwrxser59st9sadt5vet" timestamp="1520448369"&gt;42&lt;/key&gt;&lt;/foreign-keys&gt;&lt;ref-type name="Journal Article"&gt;17&lt;/ref-type&gt;&lt;contributors&gt;&lt;authors&gt;&lt;author&gt;Monnier, N.&lt;/author&gt;&lt;author&gt;Krivosic-Horber, R.&lt;/author&gt;&lt;author&gt;Payen, J. F.&lt;/author&gt;&lt;author&gt;Kozak-Ribbens, G.&lt;/author&gt;&lt;author&gt;Nivoche, Y.&lt;/author&gt;&lt;author&gt;Adnet, P.&lt;/author&gt;&lt;author&gt;Reyford, H.&lt;/author&gt;&lt;author&gt;Lunardi, J.&lt;/author&gt;&lt;/authors&gt;&lt;/contributors&gt;&lt;auth-address&gt;Department of Anesthesiology, University Hospital, Grenoble, France.&lt;/auth-address&gt;&lt;titles&gt;&lt;title&gt;Presence of two different genetic traits in malignant hyperthermia families: implication for genetic analysis, diagnosis, and incidence of malignant hyperthermia susceptibility&lt;/title&gt;&lt;secondary-title&gt;Anesthesiology&lt;/secondary-title&gt;&lt;/titles&gt;&lt;periodical&gt;&lt;full-title&gt;Anesthesiology&lt;/full-title&gt;&lt;/periodical&gt;&lt;pages&gt;1067-74&lt;/pages&gt;&lt;volume&gt;97&lt;/volume&gt;&lt;number&gt;5&lt;/number&gt;&lt;keywords&gt;&lt;keyword&gt;Adolescent&lt;/keyword&gt;&lt;keyword&gt;Adult&lt;/keyword&gt;&lt;keyword&gt;Calcium Channels, L-Type/*genetics&lt;/keyword&gt;&lt;keyword&gt;Creatine Kinase/blood&lt;/keyword&gt;&lt;keyword&gt;*Genetic Predisposition to Disease&lt;/keyword&gt;&lt;keyword&gt;Humans&lt;/keyword&gt;&lt;keyword&gt;Malignant Hyperthermia/diagnosis/*genetics&lt;/keyword&gt;&lt;keyword&gt;*Mutation&lt;/keyword&gt;&lt;keyword&gt;Ryanodine Receptor Calcium Release Channel/*genetics&lt;/keyword&gt;&lt;/keywords&gt;&lt;dates&gt;&lt;year&gt;2002&lt;/year&gt;&lt;pub-dates&gt;&lt;date&gt;Nov&lt;/date&gt;&lt;/pub-dates&gt;&lt;/dates&gt;&lt;isbn&gt;0003-3022 (Print)&amp;#xD;0003-3022 (Linking)&lt;/isbn&gt;&lt;accession-num&gt;12411788&lt;/accession-num&gt;&lt;urls&gt;&lt;related-urls&gt;&lt;url&gt;https://www.ncbi.nlm.nih.gov/pubmed/12411788&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29)</w:t>
            </w:r>
            <w:r w:rsidRPr="008D5BC5">
              <w:rPr>
                <w:rFonts w:eastAsia="Times New Roman" w:cs="Times New Roman"/>
                <w:color w:val="000000"/>
              </w:rPr>
              <w:fldChar w:fldCharType="end"/>
            </w:r>
          </w:p>
          <w:p w14:paraId="4B85A920" w14:textId="39208542"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Muniz, et al. (2003) </w:t>
            </w:r>
            <w:r w:rsidRPr="008D5BC5">
              <w:rPr>
                <w:rFonts w:eastAsia="Times New Roman" w:cs="Times New Roman"/>
                <w:color w:val="000000"/>
              </w:rPr>
              <w:fldChar w:fldCharType="begin">
                <w:fldData xml:space="preserve">PEVuZE5vdGU+PENpdGU+PEF1dGhvcj5NdW5pejwvQXV0aG9yPjxZZWFyPjIwMDM8L1llYXI+PFJl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NdW5pejwvQXV0aG9yPjxZZWFyPjIwMDM8L1llYXI+PFJl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72)</w:t>
            </w:r>
            <w:r w:rsidRPr="008D5BC5">
              <w:rPr>
                <w:rFonts w:eastAsia="Times New Roman" w:cs="Times New Roman"/>
                <w:color w:val="000000"/>
              </w:rPr>
              <w:fldChar w:fldCharType="end"/>
            </w:r>
          </w:p>
          <w:p w14:paraId="61B61F11" w14:textId="3752BA8A"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Shepherd, et al. (2004)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Shepherd&lt;/Author&gt;&lt;Year&gt;2004&lt;/Year&gt;&lt;RecNum&gt;74&lt;/RecNum&gt;&lt;DisplayText&gt;(73)&lt;/DisplayText&gt;&lt;record&gt;&lt;rec-number&gt;74&lt;/rec-number&gt;&lt;foreign-keys&gt;&lt;key app="EN" db-id="vp0fe9zeppxzwrerdwrxser59st9sadt5vet" timestamp="1520448374"&gt;74&lt;/key&gt;&lt;/foreign-keys&gt;&lt;ref-type name="Journal Article"&gt;17&lt;/ref-type&gt;&lt;contributors&gt;&lt;authors&gt;&lt;author&gt;Shepherd, S.&lt;/author&gt;&lt;author&gt;Ellis, F.&lt;/author&gt;&lt;author&gt;Halsall, J.&lt;/author&gt;&lt;author&gt;Hopkins, P.&lt;/author&gt;&lt;author&gt;Robinson, R.&lt;/author&gt;&lt;/authors&gt;&lt;/contributors&gt;&lt;auth-address&gt;Academic Unit of Anaesthesia, Clinical Sciences Building, St James University Hospital, Leeds, UK.&lt;/auth-address&gt;&lt;titles&gt;&lt;title&gt;RYR1 mutations in UK central core disease patients: more than just the C-terminal transmembrane region of the RYR1 gene&lt;/title&gt;&lt;secondary-title&gt;J Med Genet&lt;/secondary-title&gt;&lt;/titles&gt;&lt;periodical&gt;&lt;full-title&gt;J Med Genet&lt;/full-title&gt;&lt;/periodical&gt;&lt;pages&gt;e33&lt;/pages&gt;&lt;volume&gt;41&lt;/volume&gt;&lt;number&gt;3&lt;/number&gt;&lt;keywords&gt;&lt;keyword&gt;Adolescent&lt;/keyword&gt;&lt;keyword&gt;Adult&lt;/keyword&gt;&lt;keyword&gt;Cell Membrane/*metabolism&lt;/keyword&gt;&lt;keyword&gt;Child&lt;/keyword&gt;&lt;keyword&gt;DNA Mutational Analysis&lt;/keyword&gt;&lt;keyword&gt;Female&lt;/keyword&gt;&lt;keyword&gt;Genetic Linkage/genetics&lt;/keyword&gt;&lt;keyword&gt;Genetic Predisposition to Disease/genetics&lt;/keyword&gt;&lt;keyword&gt;Genetic Testing&lt;/keyword&gt;&lt;keyword&gt;Humans&lt;/keyword&gt;&lt;keyword&gt;Male&lt;/keyword&gt;&lt;keyword&gt;Middle Aged&lt;/keyword&gt;&lt;keyword&gt;Mutation/*genetics&lt;/keyword&gt;&lt;keyword&gt;Myopathy, Central Core/epidemiology/*genetics&lt;/keyword&gt;&lt;keyword&gt;Protein Structure, Tertiary&lt;/keyword&gt;&lt;keyword&gt;Ryanodine Receptor Calcium Release Channel/*chemistry/*genetics&lt;/keyword&gt;&lt;keyword&gt;United Kingdom/epidemiology&lt;/keyword&gt;&lt;/keywords&gt;&lt;dates&gt;&lt;year&gt;2004&lt;/year&gt;&lt;pub-dates&gt;&lt;date&gt;Mar&lt;/date&gt;&lt;/pub-dates&gt;&lt;/dates&gt;&lt;isbn&gt;1468-6244 (Electronic)&amp;#xD;0022-2593 (Linking)&lt;/isbn&gt;&lt;accession-num&gt;14985404&lt;/accession-num&gt;&lt;urls&gt;&lt;related-urls&gt;&lt;url&gt;https://www.ncbi.nlm.nih.gov/pubmed/14985404&lt;/url&gt;&lt;/related-urls&gt;&lt;/urls&gt;&lt;custom2&gt;PMC1735714&lt;/custom2&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73)</w:t>
            </w:r>
            <w:r w:rsidRPr="008D5BC5">
              <w:rPr>
                <w:rFonts w:eastAsia="Times New Roman" w:cs="Times New Roman"/>
                <w:color w:val="000000"/>
              </w:rPr>
              <w:fldChar w:fldCharType="end"/>
            </w:r>
          </w:p>
          <w:p w14:paraId="22D2C557" w14:textId="0AFADAF2"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Sei, et al. (2004)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Sei&lt;/Author&gt;&lt;Year&gt;2004&lt;/Year&gt;&lt;RecNum&gt;43&lt;/RecNum&gt;&lt;DisplayText&gt;(30)&lt;/DisplayText&gt;&lt;record&gt;&lt;rec-number&gt;43&lt;/rec-number&gt;&lt;foreign-keys&gt;&lt;key app="EN" db-id="vp0fe9zeppxzwrerdwrxser59st9sadt5vet" timestamp="1520448370"&gt;43&lt;/key&gt;&lt;/foreign-keys&gt;&lt;ref-type name="Journal Article"&gt;17&lt;/ref-type&gt;&lt;contributors&gt;&lt;authors&gt;&lt;author&gt;Sei, Y.&lt;/author&gt;&lt;author&gt;Sambuughin, N. N.&lt;/author&gt;&lt;author&gt;Davis, E. J.&lt;/author&gt;&lt;author&gt;Sachs, D.&lt;/author&gt;&lt;author&gt;Cuenca, P. B.&lt;/author&gt;&lt;author&gt;Brandom, B. W.&lt;/author&gt;&lt;author&gt;Tautz, T.&lt;/author&gt;&lt;author&gt;Rosenberg, H.&lt;/author&gt;&lt;author&gt;Nelson, T. E.&lt;/author&gt;&lt;author&gt;Muldoon, S. M.&lt;/author&gt;&lt;/authors&gt;&lt;/contributors&gt;&lt;auth-address&gt;Uniformed Services University of the Health Sciences, 4301 Jones Bridge Road, Bethesda, MD 20814, USA. ysei@usuhs.mil&lt;/auth-address&gt;&lt;titles&gt;&lt;title&gt;Malignant hyperthermia in North America: genetic screening of the three hot spots in the type I ryanodine receptor gene&lt;/title&gt;&lt;secondary-title&gt;Anesthesiology&lt;/secondary-title&gt;&lt;/titles&gt;&lt;periodical&gt;&lt;full-title&gt;Anesthesiology&lt;/full-title&gt;&lt;/periodical&gt;&lt;pages&gt;824-30&lt;/pages&gt;&lt;volume&gt;101&lt;/volume&gt;&lt;number&gt;4&lt;/number&gt;&lt;keywords&gt;&lt;keyword&gt;Calcium/metabolism&lt;/keyword&gt;&lt;keyword&gt;Exons&lt;/keyword&gt;&lt;keyword&gt;Humans&lt;/keyword&gt;&lt;keyword&gt;Malignant Hyperthermia/*genetics/metabolism&lt;/keyword&gt;&lt;keyword&gt;*Mutation&lt;/keyword&gt;&lt;keyword&gt;Ryanodine Receptor Calcium Release Channel/*genetics&lt;/keyword&gt;&lt;/keywords&gt;&lt;dates&gt;&lt;year&gt;2004&lt;/year&gt;&lt;pub-dates&gt;&lt;date&gt;Oct&lt;/date&gt;&lt;/pub-dates&gt;&lt;/dates&gt;&lt;isbn&gt;0003-3022 (Print)&amp;#xD;0003-3022 (Linking)&lt;/isbn&gt;&lt;accession-num&gt;15448513&lt;/accession-num&gt;&lt;urls&gt;&lt;related-urls&gt;&lt;url&gt;https://www.ncbi.nlm.nih.gov/pubmed/15448513&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30)</w:t>
            </w:r>
            <w:r w:rsidRPr="008D5BC5">
              <w:rPr>
                <w:rFonts w:eastAsia="Times New Roman" w:cs="Times New Roman"/>
                <w:color w:val="000000"/>
              </w:rPr>
              <w:fldChar w:fldCharType="end"/>
            </w:r>
          </w:p>
          <w:p w14:paraId="0AE95F3E" w14:textId="0BACA869"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Monnier, et al. (2005) </w:t>
            </w:r>
            <w:r w:rsidRPr="008D5BC5">
              <w:rPr>
                <w:rFonts w:eastAsia="Times New Roman"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17)</w:t>
            </w:r>
            <w:r w:rsidRPr="008D5BC5">
              <w:rPr>
                <w:rFonts w:eastAsia="Times New Roman" w:cs="Times New Roman"/>
                <w:color w:val="000000"/>
              </w:rPr>
              <w:fldChar w:fldCharType="end"/>
            </w:r>
          </w:p>
          <w:p w14:paraId="35F78FB0" w14:textId="3D139B0C"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Galli, et al. (2006)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Galli&lt;/Author&gt;&lt;Year&gt;2006&lt;/Year&gt;&lt;RecNum&gt;45&lt;/RecNum&gt;&lt;DisplayText&gt;(33)&lt;/DisplayText&gt;&lt;record&gt;&lt;rec-number&gt;45&lt;/rec-number&gt;&lt;foreign-keys&gt;&lt;key app="EN" db-id="vp0fe9zeppxzwrerdwrxser59st9sadt5vet" timestamp="1520448370"&gt;45&lt;/key&gt;&lt;/foreign-keys&gt;&lt;ref-type name="Journal Article"&gt;17&lt;/ref-type&gt;&lt;contributors&gt;&lt;authors&gt;&lt;author&gt;Galli, L.&lt;/author&gt;&lt;author&gt;Orrico, A.&lt;/author&gt;&lt;author&gt;Lorenzini, S.&lt;/author&gt;&lt;author&gt;Censini, S.&lt;/author&gt;&lt;author&gt;Falciani, M.&lt;/author&gt;&lt;author&gt;Covacci, A.&lt;/author&gt;&lt;author&gt;Tegazzin, V.&lt;/author&gt;&lt;author&gt;Sorrentino, V.&lt;/author&gt;&lt;/authors&gt;&lt;/contributors&gt;&lt;auth-address&gt;Molecular Medicine Section, Department of Neuroscience, University of Siena and Azienda Ospedaliera Universitaria Senese, Siena, Italy.&lt;/auth-address&gt;&lt;titles&gt;&lt;title&gt;Frequency and localization of mutations in the 106 exons of the RYR1 gene in 50 individuals with malignant hyperthermia&lt;/title&gt;&lt;secondary-title&gt;Hum Mutat&lt;/secondary-title&gt;&lt;/titles&gt;&lt;periodical&gt;&lt;full-title&gt;Hum Mutat&lt;/full-title&gt;&lt;/periodical&gt;&lt;pages&gt;830&lt;/pages&gt;&lt;volume&gt;27&lt;/volume&gt;&lt;number&gt;8&lt;/number&gt;&lt;keywords&gt;&lt;keyword&gt;Cohort Studies&lt;/keyword&gt;&lt;keyword&gt;DNA Mutational Analysis&lt;/keyword&gt;&lt;keyword&gt;*Exons&lt;/keyword&gt;&lt;keyword&gt;Female&lt;/keyword&gt;&lt;keyword&gt;Gene Frequency&lt;/keyword&gt;&lt;keyword&gt;Genetic Predisposition to Disease&lt;/keyword&gt;&lt;keyword&gt;Genetic Testing&lt;/keyword&gt;&lt;keyword&gt;Humans&lt;/keyword&gt;&lt;keyword&gt;Male&lt;/keyword&gt;&lt;keyword&gt;Malignant Hyperthermia/diagnosis/*genetics&lt;/keyword&gt;&lt;keyword&gt;*Mutation, Missense&lt;/keyword&gt;&lt;keyword&gt;Ryanodine Receptor Calcium Release Channel/*genetics&lt;/keyword&gt;&lt;/keywords&gt;&lt;dates&gt;&lt;year&gt;2006&lt;/year&gt;&lt;pub-dates&gt;&lt;date&gt;Aug&lt;/date&gt;&lt;/pub-dates&gt;&lt;/dates&gt;&lt;isbn&gt;1098-1004 (Electronic)&amp;#xD;1059-7794 (Linking)&lt;/isbn&gt;&lt;accession-num&gt;16835904&lt;/accession-num&gt;&lt;urls&gt;&lt;related-urls&gt;&lt;url&gt;https://www.ncbi.nlm.nih.gov/pubmed/16835904&lt;/url&gt;&lt;/related-urls&gt;&lt;/urls&gt;&lt;electronic-resource-num&gt;10.1002/humu.9442&lt;/electronic-resource-num&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33)</w:t>
            </w:r>
            <w:r w:rsidRPr="008D5BC5">
              <w:rPr>
                <w:rFonts w:eastAsia="Times New Roman" w:cs="Times New Roman"/>
                <w:color w:val="000000"/>
              </w:rPr>
              <w:fldChar w:fldCharType="end"/>
            </w:r>
          </w:p>
          <w:p w14:paraId="75501552" w14:textId="27B1E44F"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Broman, et al. (2007)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Broman&lt;/Author&gt;&lt;Year&gt;2007&lt;/Year&gt;&lt;RecNum&gt;75&lt;/RecNum&gt;&lt;DisplayText&gt;(74)&lt;/DisplayText&gt;&lt;record&gt;&lt;rec-number&gt;75&lt;/rec-number&gt;&lt;foreign-keys&gt;&lt;key app="EN" db-id="vp0fe9zeppxzwrerdwrxser59st9sadt5vet" timestamp="1520448374"&gt;75&lt;/key&gt;&lt;/foreign-keys&gt;&lt;ref-type name="Journal Article"&gt;17&lt;/ref-type&gt;&lt;contributors&gt;&lt;authors&gt;&lt;author&gt;Broman, M.&lt;/author&gt;&lt;author&gt;Islander, G.&lt;/author&gt;&lt;author&gt;Muller, C. R.&lt;/author&gt;&lt;author&gt;Ranklev-Twetman, E.&lt;/author&gt;&lt;/authors&gt;&lt;/contributors&gt;&lt;auth-address&gt;Department of Anaesthesiology and Intensive Care, Lund University Hospital, Lund, Sweden. marcus.broman@skane.se&lt;/auth-address&gt;&lt;titles&gt;&lt;title&gt;Malignant hyperthermia and central core disease causative mutations in Swedish patients&lt;/title&gt;&lt;secondary-title&gt;Acta Anaesthesiol Scand&lt;/secondary-title&gt;&lt;/titles&gt;&lt;periodical&gt;&lt;full-title&gt;Acta Anaesthesiol Scand&lt;/full-title&gt;&lt;/periodical&gt;&lt;pages&gt;50-3&lt;/pages&gt;&lt;volume&gt;51&lt;/volume&gt;&lt;number&gt;1&lt;/number&gt;&lt;keywords&gt;&lt;keyword&gt;Adolescent&lt;/keyword&gt;&lt;keyword&gt;Adult&lt;/keyword&gt;&lt;keyword&gt;Child&lt;/keyword&gt;&lt;keyword&gt;Child, Preschool&lt;/keyword&gt;&lt;keyword&gt;Exons&lt;/keyword&gt;&lt;keyword&gt;Female&lt;/keyword&gt;&lt;keyword&gt;Genetic Predisposition to Disease&lt;/keyword&gt;&lt;keyword&gt;Humans&lt;/keyword&gt;&lt;keyword&gt;Male&lt;/keyword&gt;&lt;keyword&gt;Malignant Hyperthermia/*genetics&lt;/keyword&gt;&lt;keyword&gt;Middle Aged&lt;/keyword&gt;&lt;keyword&gt;*Mutation&lt;/keyword&gt;&lt;keyword&gt;Myopathy, Central Core/*genetics&lt;/keyword&gt;&lt;keyword&gt;*Polymorphism, Genetic&lt;/keyword&gt;&lt;keyword&gt;Ryanodine Receptor Calcium Release Channel/*genetics&lt;/keyword&gt;&lt;keyword&gt;Sweden&lt;/keyword&gt;&lt;/keywords&gt;&lt;dates&gt;&lt;year&gt;2007&lt;/year&gt;&lt;pub-dates&gt;&lt;date&gt;Jan&lt;/date&gt;&lt;/pub-dates&gt;&lt;/dates&gt;&lt;isbn&gt;0001-5172 (Print)&amp;#xD;0001-5172 (Linking)&lt;/isbn&gt;&lt;accession-num&gt;17081152&lt;/accession-num&gt;&lt;urls&gt;&lt;related-urls&gt;&lt;url&gt;https://www.ncbi.nlm.nih.gov/pubmed/17081152&lt;/url&gt;&lt;/related-urls&gt;&lt;/urls&gt;&lt;electronic-resource-num&gt;10.1111/j.1399-6576.2006.01165.x&lt;/electronic-resource-num&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74)</w:t>
            </w:r>
            <w:r w:rsidRPr="008D5BC5">
              <w:rPr>
                <w:rFonts w:eastAsia="Times New Roman" w:cs="Times New Roman"/>
                <w:color w:val="000000"/>
              </w:rPr>
              <w:fldChar w:fldCharType="end"/>
            </w:r>
          </w:p>
          <w:p w14:paraId="1C4EE872" w14:textId="76523BE5"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Newmark, et al. (2007) </w:t>
            </w:r>
            <w:r w:rsidRPr="008D5BC5">
              <w:rPr>
                <w:rFonts w:eastAsia="Times New Roman" w:cs="Times New Roman"/>
                <w:color w:val="000000"/>
              </w:rPr>
              <w:fldChar w:fldCharType="begin">
                <w:fldData xml:space="preserve">PEVuZE5vdGU+PENpdGU+PEF1dGhvcj5OZXdtYXJrPC9BdXRob3I+PFllYXI+MjAwNzwvWWVhcj48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OZXdtYXJrPC9BdXRob3I+PFllYXI+MjAwNzwvWWVhcj48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75)</w:t>
            </w:r>
            <w:r w:rsidRPr="008D5BC5">
              <w:rPr>
                <w:rFonts w:eastAsia="Times New Roman" w:cs="Times New Roman"/>
                <w:color w:val="000000"/>
              </w:rPr>
              <w:fldChar w:fldCharType="end"/>
            </w:r>
          </w:p>
          <w:p w14:paraId="1A38286B" w14:textId="35FB1088"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Heytens, et al. (2007)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Heytens&lt;/Author&gt;&lt;Year&gt;2007&lt;/Year&gt;&lt;RecNum&gt;34&lt;/RecNum&gt;&lt;DisplayText&gt;(18)&lt;/DisplayText&gt;&lt;record&gt;&lt;rec-number&gt;34&lt;/rec-number&gt;&lt;foreign-keys&gt;&lt;key app="EN" db-id="vp0fe9zeppxzwrerdwrxser59st9sadt5vet" timestamp="1520448368"&gt;34&lt;/key&gt;&lt;/foreign-keys&gt;&lt;ref-type name="Journal Article"&gt;17&lt;/ref-type&gt;&lt;contributors&gt;&lt;authors&gt;&lt;author&gt;Heytens, L.&lt;/author&gt;&lt;/authors&gt;&lt;/contributors&gt;&lt;auth-address&gt;University of Antwerp Campus Drie Eiken, Wilrijk, Belgium.&lt;/auth-address&gt;&lt;titles&gt;&lt;title&gt;Molecular genetic detection of susceptibility to malignant hyperthermia in Belgian families&lt;/title&gt;&lt;secondary-title&gt;Acta Anaesthesiol Belg&lt;/secondary-title&gt;&lt;/titles&gt;&lt;periodical&gt;&lt;full-title&gt;Acta Anaesthesiol Belg&lt;/full-title&gt;&lt;/periodical&gt;&lt;pages&gt;113-8&lt;/pages&gt;&lt;volume&gt;58&lt;/volume&gt;&lt;number&gt;2&lt;/number&gt;&lt;keywords&gt;&lt;keyword&gt;Amino Acid Substitution/genetics/physiology&lt;/keyword&gt;&lt;keyword&gt;Belgium/epidemiology&lt;/keyword&gt;&lt;keyword&gt;DNA/blood/genetics&lt;/keyword&gt;&lt;keyword&gt;DNA Primers&lt;/keyword&gt;&lt;keyword&gt;Exons/genetics&lt;/keyword&gt;&lt;keyword&gt;Genotype&lt;/keyword&gt;&lt;keyword&gt;Humans&lt;/keyword&gt;&lt;keyword&gt;Malignant Hyperthermia/epidemiology/*genetics&lt;/keyword&gt;&lt;keyword&gt;Molecular Biology&lt;/keyword&gt;&lt;keyword&gt;Mutation/physiology&lt;/keyword&gt;&lt;keyword&gt;Pedigree&lt;/keyword&gt;&lt;keyword&gt;Phenotype&lt;/keyword&gt;&lt;keyword&gt;Reverse Transcriptase Polymerase Chain Reaction&lt;/keyword&gt;&lt;keyword&gt;Ryanodine Receptor Calcium Release Channel/*genetics&lt;/keyword&gt;&lt;/keywords&gt;&lt;dates&gt;&lt;year&gt;2007&lt;/year&gt;&lt;/dates&gt;&lt;isbn&gt;0001-5164 (Print)&amp;#xD;0001-5164 (Linking)&lt;/isbn&gt;&lt;accession-num&gt;17710899&lt;/accession-num&gt;&lt;urls&gt;&lt;related-urls&gt;&lt;url&gt;https://www.ncbi.nlm.nih.gov/pubmed/17710899&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18)</w:t>
            </w:r>
            <w:r w:rsidRPr="008D5BC5">
              <w:rPr>
                <w:rFonts w:eastAsia="Times New Roman" w:cs="Times New Roman"/>
                <w:color w:val="000000"/>
              </w:rPr>
              <w:fldChar w:fldCharType="end"/>
            </w:r>
          </w:p>
          <w:p w14:paraId="777363E3" w14:textId="6513CA3C"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Gillies, et al. (2008)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Gillies&lt;/Author&gt;&lt;Year&gt;2008&lt;/Year&gt;&lt;RecNum&gt;20&lt;/RecNum&gt;&lt;DisplayText&gt;(34)&lt;/DisplayText&gt;&lt;record&gt;&lt;rec-number&gt;20&lt;/rec-number&gt;&lt;foreign-keys&gt;&lt;key app="EN" db-id="vp0fe9zeppxzwrerdwrxser59st9sadt5vet" timestamp="1472668098"&gt;20&lt;/key&gt;&lt;/foreign-keys&gt;&lt;ref-type name="Journal Article"&gt;17&lt;/ref-type&gt;&lt;contributors&gt;&lt;authors&gt;&lt;author&gt;Gillies, R. L.&lt;/author&gt;&lt;author&gt;Bjorksten, A. R.&lt;/author&gt;&lt;author&gt;Davis, M.&lt;/author&gt;&lt;author&gt;Du Sart, D.&lt;/author&gt;&lt;/authors&gt;&lt;/contributors&gt;&lt;auth-address&gt;Department of Anaesthesia and Pain Management, Royal Melbourne Hospital, Parkville, Australia.&lt;/auth-address&gt;&lt;titles&gt;&lt;title&gt;Identification of genetic mutations in Australian malignant hyperthermia families using sequencing of RYR1 hotspots&lt;/title&gt;&lt;secondary-title&gt;Anaesth Intensive Care&lt;/secondary-title&gt;&lt;/titles&gt;&lt;periodical&gt;&lt;full-title&gt;Anaesth Intensive Care&lt;/full-title&gt;&lt;/periodical&gt;&lt;pages&gt;391-403&lt;/pages&gt;&lt;volume&gt;36&lt;/volume&gt;&lt;number&gt;3&lt;/number&gt;&lt;keywords&gt;&lt;keyword&gt;Amino Acid Substitution&lt;/keyword&gt;&lt;keyword&gt;Australia/epidemiology&lt;/keyword&gt;&lt;keyword&gt;Chromosomes, Human, Pair 19/genetics&lt;/keyword&gt;&lt;keyword&gt;DNA/genetics&lt;/keyword&gt;&lt;keyword&gt;DNA Mutational Analysis&lt;/keyword&gt;&lt;keyword&gt;DNA Primers&lt;/keyword&gt;&lt;keyword&gt;Haplotypes&lt;/keyword&gt;&lt;keyword&gt;Homeostasis/physiology&lt;/keyword&gt;&lt;keyword&gt;Humans&lt;/keyword&gt;&lt;keyword&gt;Malignant Hyperthermia/epidemiology/*genetics/pathology&lt;/keyword&gt;&lt;keyword&gt;Muscle Contraction/physiology&lt;/keyword&gt;&lt;keyword&gt;Muscle, Skeletal/pathology&lt;/keyword&gt;&lt;keyword&gt;Pedigree&lt;/keyword&gt;&lt;keyword&gt;Reverse Transcriptase Polymerase Chain Reaction&lt;/keyword&gt;&lt;keyword&gt;Ryanodine Receptor Calcium Release Channel/*genetics&lt;/keyword&gt;&lt;/keywords&gt;&lt;dates&gt;&lt;year&gt;2008&lt;/year&gt;&lt;pub-dates&gt;&lt;date&gt;May&lt;/date&gt;&lt;/pub-dates&gt;&lt;/dates&gt;&lt;isbn&gt;0310-057X (Print)&amp;#xD;0310-057X (Linking)&lt;/isbn&gt;&lt;accession-num&gt;18564801&lt;/accession-num&gt;&lt;urls&gt;&lt;related-urls&gt;&lt;url&gt;https://www.ncbi.nlm.nih.gov/pubmed/18564801&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34)</w:t>
            </w:r>
            <w:r w:rsidRPr="008D5BC5">
              <w:rPr>
                <w:rFonts w:eastAsia="Times New Roman" w:cs="Times New Roman"/>
                <w:color w:val="000000"/>
              </w:rPr>
              <w:fldChar w:fldCharType="end"/>
            </w:r>
          </w:p>
          <w:p w14:paraId="20CC058F" w14:textId="6B460B77"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Carpenter, et al. (2009) </w:t>
            </w:r>
            <w:r w:rsidRPr="008D5BC5">
              <w:rPr>
                <w:rFonts w:eastAsia="Times New Roman" w:cs="Times New Roman"/>
                <w:color w:val="000000"/>
              </w:rPr>
              <w:fldChar w:fldCharType="begin">
                <w:fldData xml:space="preserve">PEVuZE5vdGU+PENpdGU+PEF1dGhvcj5DYXJwZW50ZXI8L0F1dGhvcj48WWVhcj4yMDA5PC9ZZWFy
PjxSZWNOdW0+OTwvUmVjTnVtPjxEaXNwbGF5VGV4dD4oMzU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DYXJwZW50ZXI8L0F1dGhvcj48WWVhcj4yMDA5PC9ZZWFy
PjxSZWNOdW0+OTwvUmVjTnVtPjxEaXNwbGF5VGV4dD4oMzU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35)</w:t>
            </w:r>
            <w:r w:rsidRPr="008D5BC5">
              <w:rPr>
                <w:rFonts w:eastAsia="Times New Roman" w:cs="Times New Roman"/>
                <w:color w:val="000000"/>
              </w:rPr>
              <w:fldChar w:fldCharType="end"/>
            </w:r>
          </w:p>
          <w:p w14:paraId="4DFE0FCC" w14:textId="6D191147"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Kraeva, et al. (2011)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Kraeva&lt;/Author&gt;&lt;Year&gt;2011&lt;/Year&gt;&lt;RecNum&gt;46&lt;/RecNum&gt;&lt;DisplayText&gt;(36)&lt;/DisplayText&gt;&lt;record&gt;&lt;rec-number&gt;46&lt;/rec-number&gt;&lt;foreign-keys&gt;&lt;key app="EN" db-id="vp0fe9zeppxzwrerdwrxser59st9sadt5vet" timestamp="1520448370"&gt;46&lt;/key&gt;&lt;/foreign-keys&gt;&lt;ref-type name="Journal Article"&gt;17&lt;/ref-type&gt;&lt;contributors&gt;&lt;authors&gt;&lt;author&gt;Kraeva, N.&lt;/author&gt;&lt;author&gt;Riazi, S.&lt;/author&gt;&lt;author&gt;Loke, J.&lt;/author&gt;&lt;author&gt;Frodis, W.&lt;/author&gt;&lt;author&gt;Crossan, M. L.&lt;/author&gt;&lt;author&gt;Nolan, K.&lt;/author&gt;&lt;author&gt;Kraev, A.&lt;/author&gt;&lt;author&gt;Maclennan, D. H.&lt;/author&gt;&lt;/authors&gt;&lt;/contributors&gt;&lt;auth-address&gt;Malignant Hyperthermia Investigation Unit, Toronto General Hospital, Toronto, ON, Canada.&lt;/auth-address&gt;&lt;titles&gt;&lt;title&gt;Ryanodine receptor type 1 gene mutations found in the Canadian malignant hyperthermia population&lt;/title&gt;&lt;secondary-title&gt;Can J Anaesth&lt;/secondary-title&gt;&lt;/titles&gt;&lt;periodical&gt;&lt;full-title&gt;Can J Anaesth&lt;/full-title&gt;&lt;/periodical&gt;&lt;pages&gt;504-13&lt;/pages&gt;&lt;volume&gt;58&lt;/volume&gt;&lt;number&gt;6&lt;/number&gt;&lt;keywords&gt;&lt;keyword&gt;Amino Acid Sequence&lt;/keyword&gt;&lt;keyword&gt;Genetic Association Studies&lt;/keyword&gt;&lt;keyword&gt;Humans&lt;/keyword&gt;&lt;keyword&gt;Malignant Hyperthermia/*genetics&lt;/keyword&gt;&lt;keyword&gt;Molecular Sequence Data&lt;/keyword&gt;&lt;keyword&gt;*Mutation&lt;/keyword&gt;&lt;keyword&gt;Polymorphism, Genetic&lt;/keyword&gt;&lt;keyword&gt;Ryanodine Receptor Calcium Release Channel/*genetics&lt;/keyword&gt;&lt;/keywords&gt;&lt;dates&gt;&lt;year&gt;2011&lt;/year&gt;&lt;pub-dates&gt;&lt;date&gt;Jun&lt;/date&gt;&lt;/pub-dates&gt;&lt;/dates&gt;&lt;isbn&gt;1496-8975 (Electronic)&amp;#xD;0832-610X (Linking)&lt;/isbn&gt;&lt;accession-num&gt;21455645&lt;/accession-num&gt;&lt;urls&gt;&lt;related-urls&gt;&lt;url&gt;https://www.ncbi.nlm.nih.gov/pubmed/21455645&lt;/url&gt;&lt;/related-urls&gt;&lt;/urls&gt;&lt;electronic-resource-num&gt;10.1007/s12630-011-9494-6&lt;/electronic-resource-num&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36)</w:t>
            </w:r>
            <w:r w:rsidRPr="008D5BC5">
              <w:rPr>
                <w:rFonts w:eastAsia="Times New Roman" w:cs="Times New Roman"/>
                <w:color w:val="000000"/>
              </w:rPr>
              <w:fldChar w:fldCharType="end"/>
            </w:r>
          </w:p>
          <w:p w14:paraId="26B0DE93" w14:textId="4F0B853C"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Brandom, et al. (2013) </w:t>
            </w:r>
            <w:r w:rsidRPr="008D5BC5">
              <w:rPr>
                <w:rFonts w:eastAsia="Times New Roman" w:cs="Times New Roman"/>
                <w:color w:val="000000"/>
              </w:rPr>
              <w:fldChar w:fldCharType="begin">
                <w:fldData xml:space="preserve">PEVuZE5vdGU+PENpdGU+PEF1dGhvcj5CcmFuZG9tPC9BdXRob3I+PFllYXI+MjAxMzwvWWVhcj48
UmVjTnVtPjEwPC9SZWNOdW0+PERpc3BsYXlUZXh0PigzOC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CcmFuZG9tPC9BdXRob3I+PFllYXI+MjAxMzwvWWVhcj48
UmVjTnVtPjEwPC9SZWNOdW0+PERpc3BsYXlUZXh0PigzOC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38)</w:t>
            </w:r>
            <w:r w:rsidRPr="008D5BC5">
              <w:rPr>
                <w:rFonts w:eastAsia="Times New Roman" w:cs="Times New Roman"/>
                <w:color w:val="000000"/>
              </w:rPr>
              <w:fldChar w:fldCharType="end"/>
            </w:r>
          </w:p>
          <w:p w14:paraId="6A578298" w14:textId="00FAD282"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Riazi, et al. (2014) </w:t>
            </w:r>
            <w:r w:rsidRPr="008D5BC5">
              <w:rPr>
                <w:rFonts w:eastAsia="Times New Roman" w:cs="Times New Roman"/>
                <w:color w:val="000000"/>
              </w:rPr>
              <w:fldChar w:fldCharType="begin">
                <w:fldData xml:space="preserve">PEVuZE5vdGU+PENpdGU+PEF1dGhvcj5SaWF6aTwvQXV0aG9yPjxZZWFyPjIwMTQ8L1llYXI+PFJl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SaWF6aTwvQXV0aG9yPjxZZWFyPjIwMTQ8L1llYXI+PFJl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76)</w:t>
            </w:r>
            <w:r w:rsidRPr="008D5BC5">
              <w:rPr>
                <w:rFonts w:eastAsia="Times New Roman" w:cs="Times New Roman"/>
                <w:color w:val="000000"/>
              </w:rPr>
              <w:fldChar w:fldCharType="end"/>
            </w:r>
          </w:p>
          <w:p w14:paraId="3A39EF37" w14:textId="4A4963FA"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Klingler, et al. (2014) </w:t>
            </w:r>
            <w:r w:rsidRPr="008D5BC5">
              <w:rPr>
                <w:rFonts w:eastAsia="Times New Roman" w:cs="Times New Roman"/>
                <w:color w:val="000000"/>
              </w:rPr>
              <w:fldChar w:fldCharType="begin">
                <w:fldData xml:space="preserve">PEVuZE5vdGU+PENpdGU+PEF1dGhvcj5LbGluZ2xlcjwvQXV0aG9yPjxZZWFyPjIwMTQ8L1llYXI+
PFJlY051bT41MjwvUmVjTnVtPjxEaXNwbGF5VGV4dD4oNDY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LbGluZ2xlcjwvQXV0aG9yPjxZZWFyPjIwMTQ8L1llYXI+
PFJlY051bT41MjwvUmVjTnVtPjxEaXNwbGF5VGV4dD4oNDY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46)</w:t>
            </w:r>
            <w:r w:rsidRPr="008D5BC5">
              <w:rPr>
                <w:rFonts w:eastAsia="Times New Roman" w:cs="Times New Roman"/>
                <w:color w:val="000000"/>
              </w:rPr>
              <w:fldChar w:fldCharType="end"/>
            </w:r>
          </w:p>
          <w:p w14:paraId="5B9ADD55" w14:textId="0CFCD4B9"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Fiszer, et al. (2015) </w:t>
            </w:r>
            <w:r w:rsidRPr="008D5BC5">
              <w:rPr>
                <w:rFonts w:eastAsia="Times New Roman" w:cs="Times New Roman"/>
                <w:color w:val="000000"/>
              </w:rPr>
              <w:fldChar w:fldCharType="begin">
                <w:fldData xml:space="preserve">PEVuZE5vdGU+PENpdGU+PEF1dGhvcj5GaXN6ZXI8L0F1dGhvcj48WWVhcj4yMDE1PC9ZZWFyPjxS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GaXN6ZXI8L0F1dGhvcj48WWVhcj4yMDE1PC9ZZWFyPjxS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39)</w:t>
            </w:r>
            <w:r w:rsidRPr="008D5BC5">
              <w:rPr>
                <w:rFonts w:eastAsia="Times New Roman" w:cs="Times New Roman"/>
                <w:color w:val="000000"/>
              </w:rPr>
              <w:fldChar w:fldCharType="end"/>
            </w:r>
          </w:p>
          <w:p w14:paraId="5F29E33D" w14:textId="6935D33F"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Gillies, et al. (2015)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Gillies&lt;/Author&gt;&lt;Year&gt;2015&lt;/Year&gt;&lt;RecNum&gt;54&lt;/RecNum&gt;&lt;DisplayText&gt;(49)&lt;/DisplayText&gt;&lt;record&gt;&lt;rec-number&gt;54&lt;/rec-number&gt;&lt;foreign-keys&gt;&lt;key app="EN" db-id="vp0fe9zeppxzwrerdwrxser59st9sadt5vet" timestamp="1520448371"&gt;54&lt;/key&gt;&lt;/foreign-keys&gt;&lt;ref-type name="Journal Article"&gt;17&lt;/ref-type&gt;&lt;contributors&gt;&lt;authors&gt;&lt;author&gt;Gillies, R. L.&lt;/author&gt;&lt;author&gt;Bjorksten, A. R.&lt;/author&gt;&lt;author&gt;Du Sart, D.&lt;/author&gt;&lt;author&gt;Hockey, B. M.&lt;/author&gt;&lt;/authors&gt;&lt;/contributors&gt;&lt;auth-address&gt;Department of Anaesthesia and Pain Management, Royal Melbourne Hospital, Parkville, Victoria.&amp;#xD;Victorian Clinical Genetics Services, Parkville, Victoria.&lt;/auth-address&gt;&lt;titles&gt;&lt;title&gt;Analysis of the entire ryanodine receptor type 1 and alpha 1 subunit of the dihydropyridine receptor (CACNA1S) coding regions for variants associated with malignant hyperthermia in Australian families&lt;/title&gt;&lt;secondary-title&gt;Anaesth Intensive Care&lt;/secondary-title&gt;&lt;/titles&gt;&lt;periodical&gt;&lt;full-title&gt;Anaesth Intensive Care&lt;/full-title&gt;&lt;/periodical&gt;&lt;pages&gt;157-66&lt;/pages&gt;&lt;volume&gt;43&lt;/volume&gt;&lt;number&gt;2&lt;/number&gt;&lt;keywords&gt;&lt;keyword&gt;Australia&lt;/keyword&gt;&lt;keyword&gt;Calcium Channels/*genetics&lt;/keyword&gt;&lt;keyword&gt;Family Health&lt;/keyword&gt;&lt;keyword&gt;Genetic Predisposition to Disease/genetics&lt;/keyword&gt;&lt;keyword&gt;Genetic Variation/genetics&lt;/keyword&gt;&lt;keyword&gt;Humans&lt;/keyword&gt;&lt;keyword&gt;Malignant Hyperthermia/*genetics&lt;/keyword&gt;&lt;keyword&gt;*Mutation/genetics&lt;/keyword&gt;&lt;keyword&gt;Ryanodine Receptor Calcium Release Channel/*genetics&lt;/keyword&gt;&lt;keyword&gt;Sequence Analysis/methods&lt;/keyword&gt;&lt;keyword&gt;malignant hyperthermia&lt;/keyword&gt;&lt;keyword&gt;ryanodine receptor calcium release channel&lt;/keyword&gt;&lt;/keywords&gt;&lt;dates&gt;&lt;year&gt;2015&lt;/year&gt;&lt;pub-dates&gt;&lt;date&gt;Mar&lt;/date&gt;&lt;/pub-dates&gt;&lt;/dates&gt;&lt;isbn&gt;0310-057X (Print)&amp;#xD;0310-057X (Linking)&lt;/isbn&gt;&lt;accession-num&gt;25735680&lt;/accession-num&gt;&lt;urls&gt;&lt;related-urls&gt;&lt;url&gt;https://www.ncbi.nlm.nih.gov/pubmed/25735680&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49)</w:t>
            </w:r>
            <w:r w:rsidRPr="008D5BC5">
              <w:rPr>
                <w:rFonts w:eastAsia="Times New Roman" w:cs="Times New Roman"/>
                <w:color w:val="000000"/>
              </w:rPr>
              <w:fldChar w:fldCharType="end"/>
            </w:r>
          </w:p>
          <w:p w14:paraId="64FF816F" w14:textId="792C0199"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Snoeck, et al. (2015) </w:t>
            </w:r>
            <w:r w:rsidRPr="008D5BC5">
              <w:rPr>
                <w:rFonts w:eastAsia="Times New Roman" w:cs="Times New Roman"/>
                <w:color w:val="000000"/>
              </w:rPr>
              <w:fldChar w:fldCharType="begin">
                <w:fldData xml:space="preserve">PEVuZE5vdGU+PENpdGU+PEF1dGhvcj5Tbm9lY2s8L0F1dGhvcj48WWVhcj4yMDE1PC9ZZWFyPjxS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Tbm9lY2s8L0F1dGhvcj48WWVhcj4yMDE1PC9ZZWFyPjxS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47)</w:t>
            </w:r>
            <w:r w:rsidRPr="008D5BC5">
              <w:rPr>
                <w:rFonts w:eastAsia="Times New Roman" w:cs="Times New Roman"/>
                <w:color w:val="000000"/>
              </w:rPr>
              <w:fldChar w:fldCharType="end"/>
            </w:r>
          </w:p>
          <w:p w14:paraId="39157D34" w14:textId="55AA6F8E"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Bamaga, et al. (2016) </w:t>
            </w:r>
            <w:r w:rsidRPr="008D5BC5">
              <w:rPr>
                <w:rFonts w:eastAsia="Times New Roman" w:cs="Times New Roman"/>
                <w:color w:val="000000"/>
              </w:rPr>
              <w:fldChar w:fldCharType="begin">
                <w:fldData xml:space="preserve">PEVuZE5vdGU+PENpdGU+PEF1dGhvcj5CYW1hZ2E8L0F1dGhvcj48WWVhcj4yMDE2PC9ZZWFyPjxS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CYW1hZ2E8L0F1dGhvcj48WWVhcj4yMDE2PC9ZZWFyPjxS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77)</w:t>
            </w:r>
            <w:r w:rsidRPr="008D5BC5">
              <w:rPr>
                <w:rFonts w:eastAsia="Times New Roman" w:cs="Times New Roman"/>
                <w:color w:val="000000"/>
              </w:rPr>
              <w:fldChar w:fldCharType="end"/>
            </w:r>
          </w:p>
          <w:p w14:paraId="087113BA" w14:textId="7DDBAB3F" w:rsidR="00FE1EF5" w:rsidRPr="008D5BC5" w:rsidRDefault="00FE1EF5" w:rsidP="00C71CB6">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Butala, et al. (2017)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Butala&lt;/Author&gt;&lt;Year&gt;2017&lt;/Year&gt;&lt;RecNum&gt;79&lt;/RecNum&gt;&lt;DisplayText&gt;(78)&lt;/DisplayText&gt;&lt;record&gt;&lt;rec-number&gt;79&lt;/rec-number&gt;&lt;foreign-keys&gt;&lt;key app="EN" db-id="vp0fe9zeppxzwrerdwrxser59st9sadt5vet" timestamp="1520448375"&gt;79&lt;/key&gt;&lt;/foreign-keys&gt;&lt;ref-type name="Journal Article"&gt;17&lt;/ref-type&gt;&lt;contributors&gt;&lt;authors&gt;&lt;author&gt;Butala, B.&lt;/author&gt;&lt;author&gt;Brandom, B.&lt;/author&gt;&lt;/authors&gt;&lt;/contributors&gt;&lt;auth-address&gt;Allegheny Health Network, Department of Anesthesiology, Allegheny General Hospital, 302 E North Ave, Pittsburgh, PA, 15212, USA. brian.butala@ahn.org.&amp;#xD;North American Malignant Hyperthermia Registry of MHAUS, UPMC Mercy Hospital, University of Pittsburgh, Pittsburgh, PA, USA.&lt;/auth-address&gt;&lt;titles&gt;&lt;title&gt;Muscular body build and male sex are independently associated with malignant hyperthermia susceptibility&lt;/title&gt;&lt;secondary-title&gt;Can J Anaesth&lt;/secondary-title&gt;&lt;/titles&gt;&lt;periodical&gt;&lt;full-title&gt;Can J Anaesth&lt;/full-title&gt;&lt;/periodical&gt;&lt;pages&gt;396-401&lt;/pages&gt;&lt;volume&gt;64&lt;/volume&gt;&lt;number&gt;4&lt;/number&gt;&lt;keywords&gt;&lt;keyword&gt;Adult&lt;/keyword&gt;&lt;keyword&gt;Anesthesia/adverse effects&lt;/keyword&gt;&lt;keyword&gt;Athletes/statistics &amp;amp; numerical data&lt;/keyword&gt;&lt;keyword&gt;Body Composition/*physiology&lt;/keyword&gt;&lt;keyword&gt;Female&lt;/keyword&gt;&lt;keyword&gt;Humans&lt;/keyword&gt;&lt;keyword&gt;Male&lt;/keyword&gt;&lt;keyword&gt;Malignant Hyperthermia/*epidemiology/*physiopathology&lt;/keyword&gt;&lt;keyword&gt;Muscle, Skeletal/*physiology&lt;/keyword&gt;&lt;keyword&gt;Registries&lt;/keyword&gt;&lt;keyword&gt;Sex Factors&lt;/keyword&gt;&lt;keyword&gt;Young Adult&lt;/keyword&gt;&lt;/keywords&gt;&lt;dates&gt;&lt;year&gt;2017&lt;/year&gt;&lt;pub-dates&gt;&lt;date&gt;Apr&lt;/date&gt;&lt;/pub-dates&gt;&lt;/dates&gt;&lt;orig-pub&gt;Un corps muscle et le sexe masculin sont associes de facon independante a une susceptibilite a l&amp;apos;hyperthermie maligne.&lt;/orig-pub&gt;&lt;isbn&gt;1496-8975 (Electronic)&amp;#xD;0832-610X (Linking)&lt;/isbn&gt;&lt;accession-num&gt;28063098&lt;/accession-num&gt;&lt;urls&gt;&lt;related-urls&gt;&lt;url&gt;https://www.ncbi.nlm.nih.gov/pubmed/28063098&lt;/url&gt;&lt;/related-urls&gt;&lt;/urls&gt;&lt;electronic-resource-num&gt;10.1007/s12630-017-0815-2&lt;/electronic-resource-num&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78)</w:t>
            </w:r>
            <w:r w:rsidRPr="008D5BC5">
              <w:rPr>
                <w:rFonts w:eastAsia="Times New Roman" w:cs="Times New Roman"/>
                <w:color w:val="000000"/>
              </w:rPr>
              <w:fldChar w:fldCharType="end"/>
            </w:r>
          </w:p>
        </w:tc>
        <w:tc>
          <w:tcPr>
            <w:tcW w:w="1440" w:type="dxa"/>
            <w:shd w:val="clear" w:color="auto" w:fill="auto"/>
          </w:tcPr>
          <w:p w14:paraId="750E8642" w14:textId="77777777"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High</w:t>
            </w:r>
          </w:p>
        </w:tc>
      </w:tr>
      <w:tr w:rsidR="00FE1EF5" w:rsidRPr="008D5BC5" w14:paraId="486A26ED" w14:textId="524756D9" w:rsidTr="00FE1EF5">
        <w:trPr>
          <w:trHeight w:val="63"/>
        </w:trPr>
        <w:tc>
          <w:tcPr>
            <w:tcW w:w="1603" w:type="dxa"/>
            <w:shd w:val="clear" w:color="auto" w:fill="auto"/>
          </w:tcPr>
          <w:p w14:paraId="7016A88C"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Clinical</w:t>
            </w:r>
          </w:p>
        </w:tc>
        <w:tc>
          <w:tcPr>
            <w:tcW w:w="2920" w:type="dxa"/>
            <w:shd w:val="clear" w:color="auto" w:fill="auto"/>
          </w:tcPr>
          <w:p w14:paraId="304CEEC2"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rs193922772 </w:t>
            </w:r>
          </w:p>
          <w:p w14:paraId="12705189" w14:textId="2F67E90A"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c.1841G&gt;T; p.(Arg614Leu) </w:t>
            </w:r>
          </w:p>
          <w:p w14:paraId="79F4AC10" w14:textId="77777777" w:rsidR="00FE1EF5" w:rsidRPr="008D5BC5" w:rsidRDefault="00FE1EF5" w:rsidP="00C77F14">
            <w:pPr>
              <w:rPr>
                <w:rFonts w:ascii="Times New Roman" w:hAnsi="Times New Roman" w:cs="Times New Roman"/>
                <w:color w:val="000000"/>
              </w:rPr>
            </w:pPr>
          </w:p>
        </w:tc>
        <w:tc>
          <w:tcPr>
            <w:tcW w:w="3577" w:type="dxa"/>
            <w:shd w:val="clear" w:color="auto" w:fill="auto"/>
          </w:tcPr>
          <w:p w14:paraId="3A79E3F7" w14:textId="77777777" w:rsidR="00FE1EF5" w:rsidRPr="008D5BC5" w:rsidRDefault="00FE1EF5" w:rsidP="00C77F14">
            <w:pPr>
              <w:rPr>
                <w:rFonts w:ascii="Times New Roman" w:eastAsia="Times New Roman" w:hAnsi="Times New Roman" w:cs="Times New Roman"/>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variant associated with Malignant Hyperthermia (MH) based on positive </w:t>
            </w:r>
            <w:r w:rsidRPr="008D5BC5">
              <w:rPr>
                <w:rFonts w:ascii="Times New Roman" w:eastAsia="Times New Roman" w:hAnsi="Times New Roman" w:cs="Times New Roman"/>
              </w:rPr>
              <w:t xml:space="preserve">IVCTs and </w:t>
            </w:r>
            <w:r w:rsidRPr="008D5BC5">
              <w:rPr>
                <w:rFonts w:ascii="Times New Roman" w:hAnsi="Times New Roman" w:cs="Times New Roman"/>
                <w:color w:val="000000"/>
              </w:rPr>
              <w:t>MH reactions</w:t>
            </w:r>
            <w:r w:rsidRPr="008D5BC5">
              <w:rPr>
                <w:rFonts w:ascii="Times New Roman" w:eastAsia="Times New Roman" w:hAnsi="Times New Roman" w:cs="Times New Roman"/>
              </w:rPr>
              <w:t>.</w:t>
            </w:r>
          </w:p>
        </w:tc>
        <w:tc>
          <w:tcPr>
            <w:tcW w:w="3510" w:type="dxa"/>
            <w:shd w:val="clear" w:color="auto" w:fill="auto"/>
          </w:tcPr>
          <w:p w14:paraId="712B41D6" w14:textId="0619D296"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Quane, et al. (1997)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Quane&lt;/Author&gt;&lt;Year&gt;1997&lt;/Year&gt;&lt;RecNum&gt;64&lt;/RecNum&gt;&lt;DisplayText&gt;(63)&lt;/DisplayText&gt;&lt;record&gt;&lt;rec-number&gt;64&lt;/rec-number&gt;&lt;foreign-keys&gt;&lt;key app="EN" db-id="vp0fe9zeppxzwrerdwrxser59st9sadt5vet" timestamp="1520448372"&gt;64&lt;/key&gt;&lt;/foreign-keys&gt;&lt;ref-type name="Journal Article"&gt;17&lt;/ref-type&gt;&lt;contributors&gt;&lt;authors&gt;&lt;author&gt;Quane, K. A.&lt;/author&gt;&lt;author&gt;Ording, H.&lt;/author&gt;&lt;author&gt;Keating, K. E.&lt;/author&gt;&lt;author&gt;Manning, B. M.&lt;/author&gt;&lt;author&gt;Heine, R.&lt;/author&gt;&lt;author&gt;Bendixen, D.&lt;/author&gt;&lt;author&gt;Berg, K.&lt;/author&gt;&lt;author&gt;Krivosic-Horber, R.&lt;/author&gt;&lt;author&gt;Lehmann-Horn, F.&lt;/author&gt;&lt;author&gt;Fagerlund, T.&lt;/author&gt;&lt;author&gt;McCarthy, T. V.&lt;/author&gt;&lt;/authors&gt;&lt;/contributors&gt;&lt;auth-address&gt;Department of Biochemistry, University College, Cork, Ireland.&lt;/auth-address&gt;&lt;titles&gt;&lt;title&gt;Detection of a novel mutation at amino acid position 614 in the ryanodine receptor in malignant hyperthermia&lt;/title&gt;&lt;secondary-title&gt;Br J Anaesth&lt;/secondary-title&gt;&lt;/titles&gt;&lt;periodical&gt;&lt;full-title&gt;Br J Anaesth&lt;/full-title&gt;&lt;/periodical&gt;&lt;pages&gt;332-7&lt;/pages&gt;&lt;volume&gt;79&lt;/volume&gt;&lt;number&gt;3&lt;/number&gt;&lt;keywords&gt;&lt;keyword&gt;Amino Acid Sequence&lt;/keyword&gt;&lt;keyword&gt;Anesthetics, Inhalation/pharmacology&lt;/keyword&gt;&lt;keyword&gt;Animals&lt;/keyword&gt;&lt;keyword&gt;Arginine/genetics&lt;/keyword&gt;&lt;keyword&gt;Humans&lt;/keyword&gt;&lt;keyword&gt;Leucine/genetics&lt;/keyword&gt;&lt;keyword&gt;Malignant Hyperthermia/*genetics/physiopathology&lt;/keyword&gt;&lt;keyword&gt;Molecular Sequence Data&lt;/keyword&gt;&lt;keyword&gt;Muscle Contraction/drug effects&lt;/keyword&gt;&lt;keyword&gt;Pedigree&lt;/keyword&gt;&lt;keyword&gt;*Point Mutation&lt;/keyword&gt;&lt;keyword&gt;Polymorphism, Single-Stranded Conformational&lt;/keyword&gt;&lt;keyword&gt;Ryanodine Receptor Calcium Release Channel/chemistry/*genetics&lt;/keyword&gt;&lt;keyword&gt;Species Specificity&lt;/keyword&gt;&lt;/keywords&gt;&lt;dates&gt;&lt;year&gt;1997&lt;/year&gt;&lt;pub-dates&gt;&lt;date&gt;Sep&lt;/date&gt;&lt;/pub-dates&gt;&lt;/dates&gt;&lt;isbn&gt;0007-0912 (Print)&amp;#xD;0007-0912 (Linking)&lt;/isbn&gt;&lt;accession-num&gt;9389851&lt;/accession-num&gt;&lt;urls&gt;&lt;related-urls&gt;&lt;url&gt;https://www.ncbi.nlm.nih.gov/pubmed/9389851&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63)</w:t>
            </w:r>
            <w:r w:rsidRPr="008D5BC5">
              <w:rPr>
                <w:rFonts w:eastAsia="Times New Roman" w:cs="Times New Roman"/>
                <w:color w:val="000000"/>
              </w:rPr>
              <w:fldChar w:fldCharType="end"/>
            </w:r>
          </w:p>
          <w:p w14:paraId="2389970B" w14:textId="25EC6356"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Barone, et al. (1999)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Barone&lt;/Author&gt;&lt;Year&gt;1999&lt;/Year&gt;&lt;RecNum&gt;39&lt;/RecNum&gt;&lt;DisplayText&gt;(23)&lt;/DisplayText&gt;&lt;record&gt;&lt;rec-number&gt;39&lt;/rec-number&gt;&lt;foreign-keys&gt;&lt;key app="EN" db-id="vp0fe9zeppxzwrerdwrxser59st9sadt5vet" timestamp="1520448369"&gt;39&lt;/key&gt;&lt;/foreign-keys&gt;&lt;ref-type name="Journal Article"&gt;17&lt;/ref-type&gt;&lt;contributors&gt;&lt;authors&gt;&lt;author&gt;Barone, V.&lt;/author&gt;&lt;author&gt;Massa, O.&lt;/author&gt;&lt;author&gt;Intravaia, E.&lt;/author&gt;&lt;author&gt;Bracco, A.&lt;/author&gt;&lt;author&gt;Di Martino, A.&lt;/author&gt;&lt;author&gt;Tegazzin, V.&lt;/author&gt;&lt;author&gt;Cozzolino, S.&lt;/author&gt;&lt;author&gt;Sorrentino, V.&lt;/author&gt;&lt;/authors&gt;&lt;/contributors&gt;&lt;auth-address&gt;DIBIT San Raffaele Scientific Institute, Milano, Italy.&lt;/auth-address&gt;&lt;titles&gt;&lt;title&gt;Mutation screening of the RYR1 gene and identification of two novel mutations in Italian malignant hyperthermia families&lt;/title&gt;&lt;secondary-title&gt;J Med Genet&lt;/secondary-title&gt;&lt;/titles&gt;&lt;periodical&gt;&lt;full-title&gt;J Med Genet&lt;/full-title&gt;&lt;/periodical&gt;&lt;pages&gt;115-8&lt;/pages&gt;&lt;volume&gt;36&lt;/volume&gt;&lt;number&gt;2&lt;/number&gt;&lt;keywords&gt;&lt;keyword&gt;Caffeine/metabolism&lt;/keyword&gt;&lt;keyword&gt;DNA Primers&lt;/keyword&gt;&lt;keyword&gt;Female&lt;/keyword&gt;&lt;keyword&gt;Halothane/metabolism&lt;/keyword&gt;&lt;keyword&gt;Humans&lt;/keyword&gt;&lt;keyword&gt;Italy&lt;/keyword&gt;&lt;keyword&gt;Male&lt;/keyword&gt;&lt;keyword&gt;Malignant Hyperthermia/*genetics&lt;/keyword&gt;&lt;keyword&gt;Muscles/metabolism&lt;/keyword&gt;&lt;keyword&gt;Myopathies, Nemaline/genetics&lt;/keyword&gt;&lt;keyword&gt;Pedigree&lt;/keyword&gt;&lt;keyword&gt;Point Mutation&lt;/keyword&gt;&lt;keyword&gt;Polymorphism, Genetic&lt;/keyword&gt;&lt;keyword&gt;Polymorphism, Single-Stranded Conformational&lt;/keyword&gt;&lt;keyword&gt;Ryanodine Receptor Calcium Release Channel/*genetics&lt;/keyword&gt;&lt;/keywords&gt;&lt;dates&gt;&lt;year&gt;1999&lt;/year&gt;&lt;pub-dates&gt;&lt;date&gt;Feb&lt;/date&gt;&lt;/pub-dates&gt;&lt;/dates&gt;&lt;isbn&gt;0022-2593 (Print)&amp;#xD;0022-2593 (Linking)&lt;/isbn&gt;&lt;accession-num&gt;10051009&lt;/accession-num&gt;&lt;urls&gt;&lt;related-urls&gt;&lt;url&gt;https://www.ncbi.nlm.nih.gov/pubmed/10051009&lt;/url&gt;&lt;/related-urls&gt;&lt;/urls&gt;&lt;custom2&gt;PMC1734304&lt;/custom2&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23)</w:t>
            </w:r>
            <w:r w:rsidRPr="008D5BC5">
              <w:rPr>
                <w:rFonts w:eastAsia="Times New Roman" w:cs="Times New Roman"/>
                <w:color w:val="000000"/>
              </w:rPr>
              <w:fldChar w:fldCharType="end"/>
            </w:r>
          </w:p>
          <w:p w14:paraId="707454D7" w14:textId="784CAB5E"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Brandt, et al. (1999) </w:t>
            </w:r>
            <w:r w:rsidRPr="008D5BC5">
              <w:rPr>
                <w:rFonts w:eastAsia="Times New Roman" w:cs="Times New Roman"/>
                <w:color w:val="000000"/>
              </w:rPr>
              <w:fldChar w:fldCharType="begin">
                <w:fldData xml:space="preserve">PEVuZE5vdGU+PENpdGU+PEF1dGhvcj5CcmFuZHQ8L0F1dGhvcj48WWVhcj4xOTk5PC9ZZWFyPjxS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=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CcmFuZHQ8L0F1dGhvcj48WWVhcj4xOTk5PC9ZZWFyPjxS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=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66)</w:t>
            </w:r>
            <w:r w:rsidRPr="008D5BC5">
              <w:rPr>
                <w:rFonts w:eastAsia="Times New Roman" w:cs="Times New Roman"/>
                <w:color w:val="000000"/>
              </w:rPr>
              <w:fldChar w:fldCharType="end"/>
            </w:r>
          </w:p>
          <w:p w14:paraId="39E79FC3" w14:textId="50A37719"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Monnier, et al. (2005) </w:t>
            </w:r>
            <w:r w:rsidRPr="008D5BC5">
              <w:rPr>
                <w:rFonts w:eastAsia="Times New Roman"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17)</w:t>
            </w:r>
            <w:r w:rsidRPr="008D5BC5">
              <w:rPr>
                <w:rFonts w:eastAsia="Times New Roman" w:cs="Times New Roman"/>
                <w:color w:val="000000"/>
              </w:rPr>
              <w:fldChar w:fldCharType="end"/>
            </w:r>
          </w:p>
          <w:p w14:paraId="05E8C5CC" w14:textId="3334D354"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Heytens, et al. (2007)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Heytens&lt;/Author&gt;&lt;Year&gt;2007&lt;/Year&gt;&lt;RecNum&gt;34&lt;/RecNum&gt;&lt;DisplayText&gt;(18)&lt;/DisplayText&gt;&lt;record&gt;&lt;rec-number&gt;34&lt;/rec-number&gt;&lt;foreign-keys&gt;&lt;key app="EN" db-id="vp0fe9zeppxzwrerdwrxser59st9sadt5vet" timestamp="1520448368"&gt;34&lt;/key&gt;&lt;/foreign-keys&gt;&lt;ref-type name="Journal Article"&gt;17&lt;/ref-type&gt;&lt;contributors&gt;&lt;authors&gt;&lt;author&gt;Heytens, L.&lt;/author&gt;&lt;/authors&gt;&lt;/contributors&gt;&lt;auth-address&gt;University of Antwerp Campus Drie Eiken, Wilrijk, Belgium.&lt;/auth-address&gt;&lt;titles&gt;&lt;title&gt;Molecular genetic detection of susceptibility to malignant hyperthermia in Belgian families&lt;/title&gt;&lt;secondary-title&gt;Acta Anaesthesiol Belg&lt;/secondary-title&gt;&lt;/titles&gt;&lt;periodical&gt;&lt;full-title&gt;Acta Anaesthesiol Belg&lt;/full-title&gt;&lt;/periodical&gt;&lt;pages&gt;113-8&lt;/pages&gt;&lt;volume&gt;58&lt;/volume&gt;&lt;number&gt;2&lt;/number&gt;&lt;keywords&gt;&lt;keyword&gt;Amino Acid Substitution/genetics/physiology&lt;/keyword&gt;&lt;keyword&gt;Belgium/epidemiology&lt;/keyword&gt;&lt;keyword&gt;DNA/blood/genetics&lt;/keyword&gt;&lt;keyword&gt;DNA Primers&lt;/keyword&gt;&lt;keyword&gt;Exons/genetics&lt;/keyword&gt;&lt;keyword&gt;Genotype&lt;/keyword&gt;&lt;keyword&gt;Humans&lt;/keyword&gt;&lt;keyword&gt;Malignant Hyperthermia/epidemiology/*genetics&lt;/keyword&gt;&lt;keyword&gt;Molecular Biology&lt;/keyword&gt;&lt;keyword&gt;Mutation/physiology&lt;/keyword&gt;&lt;keyword&gt;Pedigree&lt;/keyword&gt;&lt;keyword&gt;Phenotype&lt;/keyword&gt;&lt;keyword&gt;Reverse Transcriptase Polymerase Chain Reaction&lt;/keyword&gt;&lt;keyword&gt;Ryanodine Receptor Calcium Release Channel/*genetics&lt;/keyword&gt;&lt;/keywords&gt;&lt;dates&gt;&lt;year&gt;2007&lt;/year&gt;&lt;/dates&gt;&lt;isbn&gt;0001-5164 (Print)&amp;#xD;0001-5164 (Linking)&lt;/isbn&gt;&lt;accession-num&gt;17710899&lt;/accession-num&gt;&lt;urls&gt;&lt;related-urls&gt;&lt;url&gt;https://www.ncbi.nlm.nih.gov/pubmed/17710899&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18)</w:t>
            </w:r>
            <w:r w:rsidRPr="008D5BC5">
              <w:rPr>
                <w:rFonts w:eastAsia="Times New Roman" w:cs="Times New Roman"/>
                <w:color w:val="000000"/>
              </w:rPr>
              <w:fldChar w:fldCharType="end"/>
            </w:r>
          </w:p>
          <w:p w14:paraId="4DF8E14D" w14:textId="6ADF7B9B"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Broman, et al. (2009) </w:t>
            </w:r>
            <w:r w:rsidRPr="008D5BC5">
              <w:rPr>
                <w:rFonts w:eastAsia="Times New Roman" w:cs="Times New Roman"/>
                <w:color w:val="000000"/>
              </w:rPr>
              <w:fldChar w:fldCharType="begin">
                <w:fldData xml:space="preserve">PEVuZE5vdGU+PENpdGU+PEF1dGhvcj5Ccm9tYW48L0F1dGhvcj48WWVhcj4yMDA5PC9ZZWFyPjxS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Ccm9tYW48L0F1dGhvcj48WWVhcj4yMDA5PC9ZZWFyPjxS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41)</w:t>
            </w:r>
            <w:r w:rsidRPr="008D5BC5">
              <w:rPr>
                <w:rFonts w:eastAsia="Times New Roman" w:cs="Times New Roman"/>
                <w:color w:val="000000"/>
              </w:rPr>
              <w:fldChar w:fldCharType="end"/>
            </w:r>
          </w:p>
          <w:p w14:paraId="5FE817AB" w14:textId="3F36BDC2"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Tammaro, et al. (2011)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Tammaro&lt;/Author&gt;&lt;Year&gt;2011&lt;/Year&gt;&lt;RecNum&gt;35&lt;/RecNum&gt;&lt;DisplayText&gt;(19)&lt;/DisplayText&gt;&lt;record&gt;&lt;rec-number&gt;35&lt;/rec-number&gt;&lt;foreign-keys&gt;&lt;key app="EN" db-id="vp0fe9zeppxzwrerdwrxser59st9sadt5vet" timestamp="1520448368"&gt;35&lt;/key&gt;&lt;/foreign-keys&gt;&lt;ref-type name="Journal Article"&gt;17&lt;/ref-type&gt;&lt;contributors&gt;&lt;authors&gt;&lt;author&gt;Tammaro, A.&lt;/author&gt;&lt;author&gt;Di Martino, A.&lt;/author&gt;&lt;author&gt;Bracco, A.&lt;/author&gt;&lt;author&gt;Cozzolino, S.&lt;/author&gt;&lt;author&gt;Savoia, G.&lt;/author&gt;&lt;author&gt;Andria, B.&lt;/author&gt;&lt;author&gt;Cannavo, A.&lt;/author&gt;&lt;author&gt;Spagnuolo, M.&lt;/author&gt;&lt;author&gt;Piluso, G.&lt;/author&gt;&lt;author&gt;Aurino, S.&lt;/author&gt;&lt;author&gt;Nigro, V.&lt;/author&gt;&lt;/authors&gt;&lt;/contributors&gt;&lt;auth-address&gt;Centro di Biotecnologie, AORN Cardarelli, Napoli, Italy.&lt;/auth-address&gt;&lt;titles&gt;&lt;title&gt;Novel missense mutations and unexpected multiple changes of RYR1 gene in 75 malignant hyperthermia families&lt;/title&gt;&lt;secondary-title&gt;Clin Genet&lt;/secondary-title&gt;&lt;/titles&gt;&lt;periodical&gt;&lt;full-title&gt;Clin Genet&lt;/full-title&gt;&lt;/periodical&gt;&lt;pages&gt;438-47&lt;/pages&gt;&lt;volume&gt;79&lt;/volume&gt;&lt;number&gt;5&lt;/number&gt;&lt;keywords&gt;&lt;keyword&gt;Calcium Channels/genetics&lt;/keyword&gt;&lt;keyword&gt;Family&lt;/keyword&gt;&lt;keyword&gt;Haplotypes&lt;/keyword&gt;&lt;keyword&gt;Humans&lt;/keyword&gt;&lt;keyword&gt;Malignant Hyperthermia/*genetics&lt;/keyword&gt;&lt;keyword&gt;Mutation, Missense/*genetics&lt;/keyword&gt;&lt;keyword&gt;NAV1.4 Voltage-Gated Sodium Channel&lt;/keyword&gt;&lt;keyword&gt;Pedigree&lt;/keyword&gt;&lt;keyword&gt;Ryanodine Receptor Calcium Release Channel/*genetics&lt;/keyword&gt;&lt;keyword&gt;Sodium Channels/genetics&lt;/keyword&gt;&lt;/keywords&gt;&lt;dates&gt;&lt;year&gt;2011&lt;/year&gt;&lt;pub-dates&gt;&lt;date&gt;May&lt;/date&gt;&lt;/pub-dates&gt;&lt;/dates&gt;&lt;isbn&gt;1399-0004 (Electronic)&amp;#xD;0009-9163 (Linking)&lt;/isbn&gt;&lt;accession-num&gt;20681998&lt;/accession-num&gt;&lt;urls&gt;&lt;related-urls&gt;&lt;url&gt;https://www.ncbi.nlm.nih.gov/pubmed/20681998&lt;/url&gt;&lt;/related-urls&gt;&lt;/urls&gt;&lt;electronic-resource-num&gt;10.1111/j.1399-0004.2010.01493.x&lt;/electronic-resource-num&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19)</w:t>
            </w:r>
            <w:r w:rsidRPr="008D5BC5">
              <w:rPr>
                <w:rFonts w:eastAsia="Times New Roman" w:cs="Times New Roman"/>
                <w:color w:val="000000"/>
              </w:rPr>
              <w:fldChar w:fldCharType="end"/>
            </w:r>
          </w:p>
          <w:p w14:paraId="65E0ED03" w14:textId="075B6294" w:rsidR="00FE1EF5" w:rsidRPr="008D5BC5" w:rsidRDefault="00FE1EF5" w:rsidP="00C71CB6">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Klingler, et al. (2014) </w:t>
            </w:r>
            <w:r w:rsidRPr="008D5BC5">
              <w:rPr>
                <w:rFonts w:eastAsia="Times New Roman" w:cs="Times New Roman"/>
                <w:color w:val="000000"/>
              </w:rPr>
              <w:fldChar w:fldCharType="begin">
                <w:fldData xml:space="preserve">PEVuZE5vdGU+PENpdGU+PEF1dGhvcj5LbGluZ2xlcjwvQXV0aG9yPjxZZWFyPjIwMTQ8L1llYXI+
PFJlY051bT41MjwvUmVjTnVtPjxEaXNwbGF5VGV4dD4oNDY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LbGluZ2xlcjwvQXV0aG9yPjxZZWFyPjIwMTQ8L1llYXI+
PFJlY051bT41MjwvUmVjTnVtPjxEaXNwbGF5VGV4dD4oNDY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46)</w:t>
            </w:r>
            <w:r w:rsidRPr="008D5BC5">
              <w:rPr>
                <w:rFonts w:eastAsia="Times New Roman" w:cs="Times New Roman"/>
                <w:color w:val="000000"/>
              </w:rPr>
              <w:fldChar w:fldCharType="end"/>
            </w:r>
          </w:p>
        </w:tc>
        <w:tc>
          <w:tcPr>
            <w:tcW w:w="1440" w:type="dxa"/>
            <w:shd w:val="clear" w:color="auto" w:fill="auto"/>
          </w:tcPr>
          <w:p w14:paraId="00F16988" w14:textId="77777777"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High</w:t>
            </w:r>
          </w:p>
        </w:tc>
      </w:tr>
      <w:tr w:rsidR="00FE1EF5" w:rsidRPr="008D5BC5" w14:paraId="231CEF0C" w14:textId="28A29B4A" w:rsidTr="00FE1EF5">
        <w:tc>
          <w:tcPr>
            <w:tcW w:w="1603" w:type="dxa"/>
            <w:shd w:val="clear" w:color="auto" w:fill="auto"/>
          </w:tcPr>
          <w:p w14:paraId="2B64257F"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Clinical</w:t>
            </w:r>
          </w:p>
        </w:tc>
        <w:tc>
          <w:tcPr>
            <w:tcW w:w="2920" w:type="dxa"/>
            <w:shd w:val="clear" w:color="auto" w:fill="auto"/>
          </w:tcPr>
          <w:p w14:paraId="3BFF3E72"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rs118192175 </w:t>
            </w:r>
          </w:p>
          <w:p w14:paraId="4A0B75ED" w14:textId="418EBB67"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c.6487C&gt;T; p.(Arg2163Cys) </w:t>
            </w:r>
          </w:p>
        </w:tc>
        <w:tc>
          <w:tcPr>
            <w:tcW w:w="3577" w:type="dxa"/>
            <w:shd w:val="clear" w:color="auto" w:fill="auto"/>
          </w:tcPr>
          <w:p w14:paraId="34B7EF1F"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variant associated with Malignant Hyperthermia (MH) based on positive </w:t>
            </w:r>
            <w:r w:rsidRPr="008D5BC5">
              <w:rPr>
                <w:rFonts w:ascii="Times New Roman" w:eastAsia="Times New Roman" w:hAnsi="Times New Roman" w:cs="Times New Roman"/>
              </w:rPr>
              <w:t>IVCTs and positive CHCTs.</w:t>
            </w:r>
          </w:p>
        </w:tc>
        <w:tc>
          <w:tcPr>
            <w:tcW w:w="3510" w:type="dxa"/>
            <w:shd w:val="clear" w:color="auto" w:fill="auto"/>
          </w:tcPr>
          <w:p w14:paraId="0F5D52EE" w14:textId="58F0F978"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Manning, et al. (1998) </w:t>
            </w:r>
            <w:r w:rsidRPr="008D5BC5">
              <w:rPr>
                <w:rFonts w:cs="Times New Roman"/>
                <w:color w:val="000000"/>
              </w:rPr>
              <w:fldChar w:fldCharType="begin">
                <w:fldData xml:space="preserve">PEVuZE5vdGU+PENpdGU+PEF1dGhvcj5NYW5uaW5nPC9BdXRob3I+PFllYXI+MTk5ODwvWWVhcj48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NYW5uaW5nPC9BdXRob3I+PFllYXI+MTk5ODwvWWVhcj48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79)</w:t>
            </w:r>
            <w:r w:rsidRPr="008D5BC5">
              <w:rPr>
                <w:rFonts w:cs="Times New Roman"/>
                <w:color w:val="000000"/>
              </w:rPr>
              <w:fldChar w:fldCharType="end"/>
            </w:r>
          </w:p>
          <w:p w14:paraId="0A431FB3" w14:textId="4E9C9F9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Brandt, et al. (1999) </w:t>
            </w:r>
            <w:r w:rsidRPr="008D5BC5">
              <w:rPr>
                <w:rFonts w:cs="Times New Roman"/>
                <w:color w:val="000000"/>
              </w:rPr>
              <w:fldChar w:fldCharType="begin">
                <w:fldData xml:space="preserve">PEVuZE5vdGU+PENpdGU+PEF1dGhvcj5CcmFuZHQ8L0F1dGhvcj48WWVhcj4xOTk5PC9ZZWFyPjxS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=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CcmFuZHQ8L0F1dGhvcj48WWVhcj4xOTk5PC9ZZWFyPjxS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=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66)</w:t>
            </w:r>
            <w:r w:rsidRPr="008D5BC5">
              <w:rPr>
                <w:rFonts w:cs="Times New Roman"/>
                <w:color w:val="000000"/>
              </w:rPr>
              <w:fldChar w:fldCharType="end"/>
            </w:r>
          </w:p>
          <w:p w14:paraId="4C23C216" w14:textId="004393FC"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Robinson, et al. (2002) </w:t>
            </w:r>
            <w:r w:rsidRPr="008D5BC5">
              <w:rPr>
                <w:rFonts w:cs="Times New Roman"/>
                <w:color w:val="000000"/>
              </w:rPr>
              <w:fldChar w:fldCharType="begin">
                <w:fldData xml:space="preserve">PEVuZE5vdGU+PENpdGU+PEF1dGhvcj5Sb2JpbnNvbjwvQXV0aG9yPjxZZWFyPjIwMDI8L1llYXI+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Sb2JpbnNvbjwvQXV0aG9yPjxZZWFyPjIwMDI8L1llYXI+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26)</w:t>
            </w:r>
            <w:r w:rsidRPr="008D5BC5">
              <w:rPr>
                <w:rFonts w:cs="Times New Roman"/>
                <w:color w:val="000000"/>
              </w:rPr>
              <w:fldChar w:fldCharType="end"/>
            </w:r>
          </w:p>
          <w:p w14:paraId="12D99857" w14:textId="770D3C79" w:rsidR="00FE1EF5" w:rsidRPr="008D5BC5" w:rsidRDefault="00FE1EF5" w:rsidP="00C71CB6">
            <w:pPr>
              <w:rPr>
                <w:rFonts w:ascii="Times New Roman" w:hAnsi="Times New Roman" w:cs="Times New Roman"/>
                <w:color w:val="000000"/>
              </w:rPr>
            </w:pPr>
            <w:r w:rsidRPr="008D5BC5">
              <w:rPr>
                <w:rFonts w:ascii="Times New Roman" w:hAnsi="Times New Roman" w:cs="Times New Roman"/>
                <w:color w:val="000000"/>
              </w:rPr>
              <w:t xml:space="preserve">Sei, et al. (2004)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Sei&lt;/Author&gt;&lt;Year&gt;2004&lt;/Year&gt;&lt;RecNum&gt;43&lt;/RecNum&gt;&lt;DisplayText&gt;(30)&lt;/DisplayText&gt;&lt;record&gt;&lt;rec-number&gt;43&lt;/rec-number&gt;&lt;foreign-keys&gt;&lt;key app="EN" db-id="vp0fe9zeppxzwrerdwrxser59st9sadt5vet" timestamp="1520448370"&gt;43&lt;/key&gt;&lt;/foreign-keys&gt;&lt;ref-type name="Journal Article"&gt;17&lt;/ref-type&gt;&lt;contributors&gt;&lt;authors&gt;&lt;author&gt;Sei, Y.&lt;/author&gt;&lt;author&gt;Sambuughin, N. N.&lt;/author&gt;&lt;author&gt;Davis, E. J.&lt;/author&gt;&lt;author&gt;Sachs, D.&lt;/author&gt;&lt;author&gt;Cuenca, P. B.&lt;/author&gt;&lt;author&gt;Brandom, B. W.&lt;/author&gt;&lt;author&gt;Tautz, T.&lt;/author&gt;&lt;author&gt;Rosenberg, H.&lt;/author&gt;&lt;author&gt;Nelson, T. E.&lt;/author&gt;&lt;author&gt;Muldoon, S. M.&lt;/author&gt;&lt;/authors&gt;&lt;/contributors&gt;&lt;auth-address&gt;Uniformed Services University of the Health Sciences, 4301 Jones Bridge Road, Bethesda, MD 20814, USA. ysei@usuhs.mil&lt;/auth-address&gt;&lt;titles&gt;&lt;title&gt;Malignant hyperthermia in North America: genetic screening of the three hot spots in the type I ryanodine receptor gene&lt;/title&gt;&lt;secondary-title&gt;Anesthesiology&lt;/secondary-title&gt;&lt;/titles&gt;&lt;periodical&gt;&lt;full-title&gt;Anesthesiology&lt;/full-title&gt;&lt;/periodical&gt;&lt;pages&gt;824-30&lt;/pages&gt;&lt;volume&gt;101&lt;/volume&gt;&lt;number&gt;4&lt;/number&gt;&lt;keywords&gt;&lt;keyword&gt;Calcium/metabolism&lt;/keyword&gt;&lt;keyword&gt;Exons&lt;/keyword&gt;&lt;keyword&gt;Humans&lt;/keyword&gt;&lt;keyword&gt;Malignant Hyperthermia/*genetics/metabolism&lt;/keyword&gt;&lt;keyword&gt;*Mutation&lt;/keyword&gt;&lt;keyword&gt;Ryanodine Receptor Calcium Release Channel/*genetics&lt;/keyword&gt;&lt;/keywords&gt;&lt;dates&gt;&lt;year&gt;2004&lt;/year&gt;&lt;pub-dates&gt;&lt;date&gt;Oct&lt;/date&gt;&lt;/pub-dates&gt;&lt;/dates&gt;&lt;isbn&gt;0003-3022 (Print)&amp;#xD;0003-3022 (Linking)&lt;/isbn&gt;&lt;accession-num&gt;15448513&lt;/accession-num&gt;&lt;urls&gt;&lt;related-urls&gt;&lt;url&gt;https://www.ncbi.nlm.nih.gov/pubmed/15448513&lt;/url&gt;&lt;/related-urls&gt;&lt;/urls&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30)</w:t>
            </w:r>
            <w:r w:rsidRPr="008D5BC5">
              <w:rPr>
                <w:rFonts w:cs="Times New Roman"/>
                <w:color w:val="000000"/>
              </w:rPr>
              <w:fldChar w:fldCharType="end"/>
            </w:r>
            <w:r w:rsidRPr="008D5BC5">
              <w:rPr>
                <w:rFonts w:ascii="Times New Roman" w:hAnsi="Times New Roman" w:cs="Times New Roman"/>
                <w:color w:val="000000"/>
              </w:rPr>
              <w:tab/>
            </w:r>
          </w:p>
        </w:tc>
        <w:tc>
          <w:tcPr>
            <w:tcW w:w="1440" w:type="dxa"/>
            <w:shd w:val="clear" w:color="auto" w:fill="auto"/>
          </w:tcPr>
          <w:p w14:paraId="40B60CFC"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High</w:t>
            </w:r>
          </w:p>
        </w:tc>
      </w:tr>
      <w:tr w:rsidR="00FE1EF5" w:rsidRPr="008D5BC5" w14:paraId="67F70BEB" w14:textId="19D4AB09" w:rsidTr="00FE1EF5">
        <w:trPr>
          <w:trHeight w:val="575"/>
        </w:trPr>
        <w:tc>
          <w:tcPr>
            <w:tcW w:w="1603" w:type="dxa"/>
            <w:shd w:val="clear" w:color="auto" w:fill="auto"/>
          </w:tcPr>
          <w:p w14:paraId="280B6E7C"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Clinical</w:t>
            </w:r>
          </w:p>
        </w:tc>
        <w:tc>
          <w:tcPr>
            <w:tcW w:w="2920" w:type="dxa"/>
            <w:shd w:val="clear" w:color="auto" w:fill="auto"/>
          </w:tcPr>
          <w:p w14:paraId="599A5DB1"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rs118192163 </w:t>
            </w:r>
          </w:p>
          <w:p w14:paraId="1209368E" w14:textId="54CFC453"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c.6488G&gt;A; p.(Arg2163His) </w:t>
            </w:r>
          </w:p>
          <w:p w14:paraId="067EA49B" w14:textId="77777777" w:rsidR="00FE1EF5" w:rsidRPr="008D5BC5" w:rsidRDefault="00FE1EF5" w:rsidP="00C77F14">
            <w:pPr>
              <w:rPr>
                <w:rFonts w:ascii="Times New Roman" w:hAnsi="Times New Roman" w:cs="Times New Roman"/>
                <w:color w:val="000000"/>
              </w:rPr>
            </w:pPr>
          </w:p>
        </w:tc>
        <w:tc>
          <w:tcPr>
            <w:tcW w:w="3577" w:type="dxa"/>
            <w:shd w:val="clear" w:color="auto" w:fill="auto"/>
          </w:tcPr>
          <w:p w14:paraId="437D7891"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variant associated with Malignant Hyperthermia (MH) based on positive IVCTs, positive CHCTs, and MH reactions and/or family history of MH.</w:t>
            </w:r>
          </w:p>
        </w:tc>
        <w:tc>
          <w:tcPr>
            <w:tcW w:w="3510" w:type="dxa"/>
            <w:shd w:val="clear" w:color="auto" w:fill="auto"/>
          </w:tcPr>
          <w:p w14:paraId="3F873D99" w14:textId="32F4D220"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Manning, et al. (1998) </w:t>
            </w:r>
            <w:r w:rsidRPr="008D5BC5">
              <w:rPr>
                <w:rFonts w:cs="Times New Roman"/>
                <w:color w:val="000000"/>
              </w:rPr>
              <w:fldChar w:fldCharType="begin">
                <w:fldData xml:space="preserve">PEVuZE5vdGU+PENpdGU+PEF1dGhvcj5NYW5uaW5nPC9BdXRob3I+PFllYXI+MTk5ODwvWWVhcj48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NYW5uaW5nPC9BdXRob3I+PFllYXI+MTk5ODwvWWVhcj48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79)</w:t>
            </w:r>
            <w:r w:rsidRPr="008D5BC5">
              <w:rPr>
                <w:rFonts w:cs="Times New Roman"/>
                <w:color w:val="000000"/>
              </w:rPr>
              <w:fldChar w:fldCharType="end"/>
            </w:r>
          </w:p>
          <w:p w14:paraId="4252F824" w14:textId="0864AAE1"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Robinson, et al. (2002) </w:t>
            </w:r>
            <w:r w:rsidRPr="008D5BC5">
              <w:rPr>
                <w:rFonts w:cs="Times New Roman"/>
                <w:color w:val="000000"/>
              </w:rPr>
              <w:fldChar w:fldCharType="begin">
                <w:fldData xml:space="preserve">PEVuZE5vdGU+PENpdGU+PEF1dGhvcj5Sb2JpbnNvbjwvQXV0aG9yPjxZZWFyPjIwMDI8L1llYXI+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Sb2JpbnNvbjwvQXV0aG9yPjxZZWFyPjIwMDI8L1llYXI+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26)</w:t>
            </w:r>
            <w:r w:rsidRPr="008D5BC5">
              <w:rPr>
                <w:rFonts w:cs="Times New Roman"/>
                <w:color w:val="000000"/>
              </w:rPr>
              <w:fldChar w:fldCharType="end"/>
            </w:r>
          </w:p>
          <w:p w14:paraId="04064397" w14:textId="256477F1"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Galli, et al. (2002)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Galli&lt;/Author&gt;&lt;Year&gt;2002&lt;/Year&gt;&lt;RecNum&gt;41&lt;/RecNum&gt;&lt;DisplayText&gt;(28)&lt;/DisplayText&gt;&lt;record&gt;&lt;rec-number&gt;41&lt;/rec-number&gt;&lt;foreign-keys&gt;&lt;key app="EN" db-id="vp0fe9zeppxzwrerdwrxser59st9sadt5vet" timestamp="1520448369"&gt;41&lt;/key&gt;&lt;/foreign-keys&gt;&lt;ref-type name="Journal Article"&gt;17&lt;/ref-type&gt;&lt;contributors&gt;&lt;authors&gt;&lt;author&gt;Galli, L.&lt;/author&gt;&lt;author&gt;Orrico, A.&lt;/author&gt;&lt;author&gt;Cozzolino, S.&lt;/author&gt;&lt;author&gt;Pietrini, V.&lt;/author&gt;&lt;author&gt;Tegazzin, V.&lt;/author&gt;&lt;author&gt;Sorrentino, V.&lt;/author&gt;&lt;/authors&gt;&lt;/contributors&gt;&lt;auth-address&gt;U.O. Medical Genetics, Azienda Ospedaliera Universitaria Senese, Siena, Italy&lt;/auth-address&gt;&lt;titles&gt;&lt;title&gt;Mutations in the RYR1 gene in Italian patients at risk for malignant hyperthermia: evidence for a cluster of novel mutations in the C-terminal region&lt;/title&gt;&lt;secondary-title&gt;Cell Calcium&lt;/secondary-title&gt;&lt;/titles&gt;&lt;periodical&gt;&lt;full-title&gt;Cell Calcium&lt;/full-title&gt;&lt;/periodical&gt;&lt;pages&gt;143-51&lt;/pages&gt;&lt;volume&gt;32&lt;/volume&gt;&lt;number&gt;3&lt;/number&gt;&lt;keywords&gt;&lt;keyword&gt;Amino Acid Sequence/genetics&lt;/keyword&gt;&lt;keyword&gt;Female&lt;/keyword&gt;&lt;keyword&gt;Humans&lt;/keyword&gt;&lt;keyword&gt;Italy&lt;/keyword&gt;&lt;keyword&gt;Male&lt;/keyword&gt;&lt;keyword&gt;Malignant Hyperthermia/*genetics&lt;/keyword&gt;&lt;keyword&gt;Molecular Sequence Data&lt;/keyword&gt;&lt;keyword&gt;Mutation/*genetics&lt;/keyword&gt;&lt;keyword&gt;Myopathy, Central Core/genetics&lt;/keyword&gt;&lt;keyword&gt;Patients&lt;/keyword&gt;&lt;keyword&gt;Pedigree&lt;/keyword&gt;&lt;keyword&gt;Risk Factors&lt;/keyword&gt;&lt;keyword&gt;Ryanodine Receptor Calcium Release Channel/*genetics&lt;/keyword&gt;&lt;/keywords&gt;&lt;dates&gt;&lt;year&gt;2002&lt;/year&gt;&lt;pub-dates&gt;&lt;date&gt;Sep&lt;/date&gt;&lt;/pub-dates&gt;&lt;/dates&gt;&lt;isbn&gt;0143-4160 (Print)&amp;#xD;0143-4160 (Linking)&lt;/isbn&gt;&lt;accession-num&gt;12208234&lt;/accession-num&gt;&lt;urls&gt;&lt;related-urls&gt;&lt;url&gt;https://www.ncbi.nlm.nih.gov/pubmed/12208234&lt;/url&gt;&lt;/related-urls&gt;&lt;/urls&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28)</w:t>
            </w:r>
            <w:r w:rsidRPr="008D5BC5">
              <w:rPr>
                <w:rFonts w:cs="Times New Roman"/>
                <w:color w:val="000000"/>
              </w:rPr>
              <w:fldChar w:fldCharType="end"/>
            </w:r>
          </w:p>
          <w:p w14:paraId="7F5BA868" w14:textId="7B24DBCD"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Sei, et al. (2002)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Sei&lt;/Author&gt;&lt;Year&gt;2002&lt;/Year&gt;&lt;RecNum&gt;80&lt;/RecNum&gt;&lt;DisplayText&gt;(80)&lt;/DisplayText&gt;&lt;record&gt;&lt;rec-number&gt;80&lt;/rec-number&gt;&lt;foreign-keys&gt;&lt;key app="EN" db-id="vp0fe9zeppxzwrerdwrxser59st9sadt5vet" timestamp="1520448375"&gt;80&lt;/key&gt;&lt;/foreign-keys&gt;&lt;ref-type name="Journal Article"&gt;17&lt;/ref-type&gt;&lt;contributors&gt;&lt;authors&gt;&lt;author&gt;Sei, Y.&lt;/author&gt;&lt;author&gt;Brandom, B. W.&lt;/author&gt;&lt;author&gt;Bina, S.&lt;/author&gt;&lt;author&gt;Hosoi, E.&lt;/author&gt;&lt;author&gt;Gallagher, K. L.&lt;/author&gt;&lt;author&gt;Wyre, H. W.&lt;/author&gt;&lt;author&gt;Pudimat, P. A.&lt;/author&gt;&lt;author&gt;Holman, S. J.&lt;/author&gt;&lt;author&gt;Venzon, D. J.&lt;/author&gt;&lt;author&gt;Daly, J. W.&lt;/author&gt;&lt;author&gt;Muldoon, S.&lt;/author&gt;&lt;/authors&gt;&lt;/contributors&gt;&lt;auth-address&gt;Uniformed Services University of the Health Sciences, Bethesda, Maryland 20814-4799, USA. ysei@usuhs.mil&lt;/auth-address&gt;&lt;titles&gt;&lt;title&gt;Patients with malignant hyperthermia demonstrate an altered calcium control mechanism in B lymphocytes&lt;/title&gt;&lt;secondary-title&gt;Anesthesiology&lt;/secondary-title&gt;&lt;/titles&gt;&lt;periodical&gt;&lt;full-title&gt;Anesthesiology&lt;/full-title&gt;&lt;/periodical&gt;&lt;pages&gt;1052-8&lt;/pages&gt;&lt;volume&gt;97&lt;/volume&gt;&lt;number&gt;5&lt;/number&gt;&lt;keywords&gt;&lt;keyword&gt;Adolescent&lt;/keyword&gt;&lt;keyword&gt;Adult&lt;/keyword&gt;&lt;keyword&gt;B-Lymphocytes/*metabolism&lt;/keyword&gt;&lt;keyword&gt;Caffeine&lt;/keyword&gt;&lt;keyword&gt;Calcium/*metabolism&lt;/keyword&gt;&lt;keyword&gt;Child&lt;/keyword&gt;&lt;keyword&gt;Cresols&lt;/keyword&gt;&lt;keyword&gt;Disease Susceptibility&lt;/keyword&gt;&lt;keyword&gt;Halothane&lt;/keyword&gt;&lt;keyword&gt;Humans&lt;/keyword&gt;&lt;keyword&gt;Malignant Hyperthermia/diagnosis/genetics/*metabolism&lt;/keyword&gt;&lt;keyword&gt;Middle Aged&lt;/keyword&gt;&lt;keyword&gt;Muscle Contraction/drug effects&lt;/keyword&gt;&lt;keyword&gt;Mutation&lt;/keyword&gt;&lt;keyword&gt;Ryanodine Receptor Calcium Release Channel/genetics&lt;/keyword&gt;&lt;/keywords&gt;&lt;dates&gt;&lt;year&gt;2002&lt;/year&gt;&lt;pub-dates&gt;&lt;date&gt;Nov&lt;/date&gt;&lt;/pub-dates&gt;&lt;/dates&gt;&lt;isbn&gt;0003-3022 (Print)&amp;#xD;0003-3022 (Linking)&lt;/isbn&gt;&lt;accession-num&gt;12411786&lt;/accession-num&gt;&lt;urls&gt;&lt;related-urls&gt;&lt;url&gt;https://www.ncbi.nlm.nih.gov/pubmed/12411786&lt;/url&gt;&lt;/related-urls&gt;&lt;/urls&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80)</w:t>
            </w:r>
            <w:r w:rsidRPr="008D5BC5">
              <w:rPr>
                <w:rFonts w:cs="Times New Roman"/>
                <w:color w:val="000000"/>
              </w:rPr>
              <w:fldChar w:fldCharType="end"/>
            </w:r>
          </w:p>
          <w:p w14:paraId="7A589297" w14:textId="6608BE03"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Sambuughin, et al. (2005)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Sambuughin&lt;/Author&gt;&lt;Year&gt;2005&lt;/Year&gt;&lt;RecNum&gt;44&lt;/RecNum&gt;&lt;DisplayText&gt;(31)&lt;/DisplayText&gt;&lt;record&gt;&lt;rec-number&gt;44&lt;/rec-number&gt;&lt;foreign-keys&gt;&lt;key app="EN" db-id="vp0fe9zeppxzwrerdwrxser59st9sadt5vet" timestamp="1520448370"&gt;44&lt;/key&gt;&lt;/foreign-keys&gt;&lt;ref-type name="Journal Article"&gt;17&lt;/ref-type&gt;&lt;contributors&gt;&lt;authors&gt;&lt;author&gt;Sambuughin, N.&lt;/author&gt;&lt;author&gt;Holley, H.&lt;/author&gt;&lt;author&gt;Muldoon, S.&lt;/author&gt;&lt;author&gt;Brandom, B. W.&lt;/author&gt;&lt;author&gt;de Bantel, A. M.&lt;/author&gt;&lt;author&gt;Tobin, J. R.&lt;/author&gt;&lt;author&gt;Nelson, T. E.&lt;/author&gt;&lt;author&gt;Goldfarb, L. G.&lt;/author&gt;&lt;/authors&gt;&lt;/contributors&gt;&lt;auth-address&gt;National Institute of Neurological Disorders and Stroke, National Institutes of Health, Bethesda, Maryland 20892-9404, USA. sambuugn@ninds.noh.gov&lt;/auth-address&gt;&lt;titles&gt;&lt;title&gt;Screening of the entire ryanodine receptor type 1 coding region for sequence variants associated with malignant hyperthermia susceptibility in the north american population&lt;/title&gt;&lt;secondary-title&gt;Anesthesiology&lt;/secondary-title&gt;&lt;/titles&gt;&lt;periodical&gt;&lt;full-title&gt;Anesthesiology&lt;/full-title&gt;&lt;/periodical&gt;&lt;pages&gt;515-21&lt;/pages&gt;&lt;volume&gt;102&lt;/volume&gt;&lt;number&gt;3&lt;/number&gt;&lt;keywords&gt;&lt;keyword&gt;Animals&lt;/keyword&gt;&lt;keyword&gt;*Genetic Predisposition to Disease&lt;/keyword&gt;&lt;keyword&gt;Humans&lt;/keyword&gt;&lt;keyword&gt;Malignant Hyperthermia/*genetics&lt;/keyword&gt;&lt;keyword&gt;*Mutation&lt;/keyword&gt;&lt;keyword&gt;*Open Reading Frames&lt;/keyword&gt;&lt;keyword&gt;Ryanodine Receptor Calcium Release Channel/*genetics&lt;/keyword&gt;&lt;/keywords&gt;&lt;dates&gt;&lt;year&gt;2005&lt;/year&gt;&lt;pub-dates&gt;&lt;date&gt;Mar&lt;/date&gt;&lt;/pub-dates&gt;&lt;/dates&gt;&lt;isbn&gt;0003-3022 (Print)&amp;#xD;0003-3022 (Linking)&lt;/isbn&gt;&lt;accession-num&gt;15731587&lt;/accession-num&gt;&lt;urls&gt;&lt;related-urls&gt;&lt;url&gt;https://www.ncbi.nlm.nih.gov/pubmed/15731587&lt;/url&gt;&lt;/related-urls&gt;&lt;/urls&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31)</w:t>
            </w:r>
            <w:r w:rsidRPr="008D5BC5">
              <w:rPr>
                <w:rFonts w:cs="Times New Roman"/>
                <w:color w:val="000000"/>
              </w:rPr>
              <w:fldChar w:fldCharType="end"/>
            </w:r>
          </w:p>
          <w:p w14:paraId="32FCB1F4" w14:textId="34CC35A5"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Ibarra, et al. (2006)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Ibarra&lt;/Author&gt;&lt;Year&gt;2006&lt;/Year&gt;&lt;RecNum&gt;22&lt;/RecNum&gt;&lt;DisplayText&gt;(32)&lt;/DisplayText&gt;&lt;record&gt;&lt;rec-number&gt;22&lt;/rec-number&gt;&lt;foreign-keys&gt;&lt;key app="EN" db-id="vp0fe9zeppxzwrerdwrxser59st9sadt5vet" timestamp="1472668332"&gt;22&lt;/key&gt;&lt;/foreign-keys&gt;&lt;ref-type name="Journal Article"&gt;17&lt;/ref-type&gt;&lt;contributors&gt;&lt;authors&gt;&lt;author&gt;Ibarra, M. Ca&lt;/author&gt;&lt;author&gt;Wu, S.&lt;/author&gt;&lt;author&gt;Murayama, K.&lt;/author&gt;&lt;author&gt;Minami, N.&lt;/author&gt;&lt;author&gt;Ichihara, Y.&lt;/author&gt;&lt;author&gt;Kikuchi, H.&lt;/author&gt;&lt;author&gt;Noguchi, S.&lt;/author&gt;&lt;author&gt;Hayashi, Y. K.&lt;/author&gt;&lt;author&gt;Ochiai, R.&lt;/author&gt;&lt;author&gt;Nishino, I.&lt;/author&gt;&lt;/authors&gt;&lt;/contributors&gt;&lt;auth-address&gt;Department of Neuromuscular Research, National Institute of Neuroscience, Tokyo, Japan.&lt;/auth-address&gt;&lt;titles&gt;&lt;title&gt;Malignant hyperthermia in Japan: mutation screening of the entire ryanodine receptor type 1 gene coding region by direct sequencing&lt;/title&gt;&lt;secondary-title&gt;Anesthesiology&lt;/secondary-title&gt;&lt;/titles&gt;&lt;periodical&gt;&lt;full-title&gt;Anesthesiology&lt;/full-title&gt;&lt;/periodical&gt;&lt;pages&gt;1146-54&lt;/pages&gt;&lt;volume&gt;104&lt;/volume&gt;&lt;number&gt;6&lt;/number&gt;&lt;keywords&gt;&lt;keyword&gt;Adolescent&lt;/keyword&gt;&lt;keyword&gt;Adult&lt;/keyword&gt;&lt;keyword&gt;Aged&lt;/keyword&gt;&lt;keyword&gt;Child&lt;/keyword&gt;&lt;keyword&gt;Child, Preschool&lt;/keyword&gt;&lt;keyword&gt;Female&lt;/keyword&gt;&lt;keyword&gt;Genetic Predisposition to Disease&lt;/keyword&gt;&lt;keyword&gt;Humans&lt;/keyword&gt;&lt;keyword&gt;Male&lt;/keyword&gt;&lt;keyword&gt;Malignant Hyperthermia/*genetics&lt;/keyword&gt;&lt;keyword&gt;Middle Aged&lt;/keyword&gt;&lt;keyword&gt;*Mutation&lt;/keyword&gt;&lt;keyword&gt;Myopathy, Central Core/genetics&lt;/keyword&gt;&lt;keyword&gt;*Open Reading Frames&lt;/keyword&gt;&lt;keyword&gt;Ryanodine Receptor Calcium Release Channel/*genetics&lt;/keyword&gt;&lt;keyword&gt;*Sequence Analysis, DNA&lt;/keyword&gt;&lt;/keywords&gt;&lt;dates&gt;&lt;year&gt;2006&lt;/year&gt;&lt;pub-dates&gt;&lt;date&gt;Jun&lt;/date&gt;&lt;/pub-dates&gt;&lt;/dates&gt;&lt;isbn&gt;0003-3022 (Print)&amp;#xD;0003-3022 (Linking)&lt;/isbn&gt;&lt;accession-num&gt;16732084&lt;/accession-num&gt;&lt;urls&gt;&lt;related-urls&gt;&lt;url&gt;https://www.ncbi.nlm.nih.gov/pubmed/16732084&lt;/url&gt;&lt;/related-urls&gt;&lt;/urls&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32)</w:t>
            </w:r>
            <w:r w:rsidRPr="008D5BC5">
              <w:rPr>
                <w:rFonts w:cs="Times New Roman"/>
                <w:color w:val="000000"/>
              </w:rPr>
              <w:fldChar w:fldCharType="end"/>
            </w:r>
          </w:p>
          <w:p w14:paraId="2343A44D" w14:textId="7C2FC2BA"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Galli, et al. (2006)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Galli&lt;/Author&gt;&lt;Year&gt;2006&lt;/Year&gt;&lt;RecNum&gt;45&lt;/RecNum&gt;&lt;DisplayText&gt;(33)&lt;/DisplayText&gt;&lt;record&gt;&lt;rec-number&gt;45&lt;/rec-number&gt;&lt;foreign-keys&gt;&lt;key app="EN" db-id="vp0fe9zeppxzwrerdwrxser59st9sadt5vet" timestamp="1520448370"&gt;45&lt;/key&gt;&lt;/foreign-keys&gt;&lt;ref-type name="Journal Article"&gt;17&lt;/ref-type&gt;&lt;contributors&gt;&lt;authors&gt;&lt;author&gt;Galli, L.&lt;/author&gt;&lt;author&gt;Orrico, A.&lt;/author&gt;&lt;author&gt;Lorenzini, S.&lt;/author&gt;&lt;author&gt;Censini, S.&lt;/author&gt;&lt;author&gt;Falciani, M.&lt;/author&gt;&lt;author&gt;Covacci, A.&lt;/author&gt;&lt;author&gt;Tegazzin, V.&lt;/author&gt;&lt;author&gt;Sorrentino, V.&lt;/author&gt;&lt;/authors&gt;&lt;/contributors&gt;&lt;auth-address&gt;Molecular Medicine Section, Department of Neuroscience, University of Siena and Azienda Ospedaliera Universitaria Senese, Siena, Italy.&lt;/auth-address&gt;&lt;titles&gt;&lt;title&gt;Frequency and localization of mutations in the 106 exons of the RYR1 gene in 50 individuals with malignant hyperthermia&lt;/title&gt;&lt;secondary-title&gt;Hum Mutat&lt;/secondary-title&gt;&lt;/titles&gt;&lt;periodical&gt;&lt;full-title&gt;Hum Mutat&lt;/full-title&gt;&lt;/periodical&gt;&lt;pages&gt;830&lt;/pages&gt;&lt;volume&gt;27&lt;/volume&gt;&lt;number&gt;8&lt;/number&gt;&lt;keywords&gt;&lt;keyword&gt;Cohort Studies&lt;/keyword&gt;&lt;keyword&gt;DNA Mutational Analysis&lt;/keyword&gt;&lt;keyword&gt;*Exons&lt;/keyword&gt;&lt;keyword&gt;Female&lt;/keyword&gt;&lt;keyword&gt;Gene Frequency&lt;/keyword&gt;&lt;keyword&gt;Genetic Predisposition to Disease&lt;/keyword&gt;&lt;keyword&gt;Genetic Testing&lt;/keyword&gt;&lt;keyword&gt;Humans&lt;/keyword&gt;&lt;keyword&gt;Male&lt;/keyword&gt;&lt;keyword&gt;Malignant Hyperthermia/diagnosis/*genetics&lt;/keyword&gt;&lt;keyword&gt;*Mutation, Missense&lt;/keyword&gt;&lt;keyword&gt;Ryanodine Receptor Calcium Release Channel/*genetics&lt;/keyword&gt;&lt;/keywords&gt;&lt;dates&gt;&lt;year&gt;2006&lt;/year&gt;&lt;pub-dates&gt;&lt;date&gt;Aug&lt;/date&gt;&lt;/pub-dates&gt;&lt;/dates&gt;&lt;isbn&gt;1098-1004 (Electronic)&amp;#xD;1059-7794 (Linking)&lt;/isbn&gt;&lt;accession-num&gt;16835904&lt;/accession-num&gt;&lt;urls&gt;&lt;related-urls&gt;&lt;url&gt;https://www.ncbi.nlm.nih.gov/pubmed/16835904&lt;/url&gt;&lt;/related-urls&gt;&lt;/urls&gt;&lt;electronic-resource-num&gt;10.1002/humu.9442&lt;/electronic-resource-num&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33)</w:t>
            </w:r>
            <w:r w:rsidRPr="008D5BC5">
              <w:rPr>
                <w:rFonts w:cs="Times New Roman"/>
                <w:color w:val="000000"/>
              </w:rPr>
              <w:fldChar w:fldCharType="end"/>
            </w:r>
          </w:p>
          <w:p w14:paraId="7502DC76" w14:textId="7AE67533"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Carpenter, et al. (2009) </w:t>
            </w:r>
            <w:r w:rsidRPr="008D5BC5">
              <w:rPr>
                <w:rFonts w:cs="Times New Roman"/>
                <w:color w:val="000000"/>
              </w:rPr>
              <w:fldChar w:fldCharType="begin">
                <w:fldData xml:space="preserve">PEVuZE5vdGU+PENpdGU+PEF1dGhvcj5DYXJwZW50ZXI8L0F1dGhvcj48WWVhcj4yMDA5PC9ZZWFy
PjxSZWNOdW0+OTwvUmVjTnVtPjxEaXNwbGF5VGV4dD4oMzU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DYXJwZW50ZXI8L0F1dGhvcj48WWVhcj4yMDA5PC9ZZWFy
PjxSZWNOdW0+OTwvUmVjTnVtPjxEaXNwbGF5VGV4dD4oMzU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35)</w:t>
            </w:r>
            <w:r w:rsidRPr="008D5BC5">
              <w:rPr>
                <w:rFonts w:cs="Times New Roman"/>
                <w:color w:val="000000"/>
              </w:rPr>
              <w:fldChar w:fldCharType="end"/>
            </w:r>
          </w:p>
          <w:p w14:paraId="09D08771" w14:textId="0760D3A5"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Kraevak et al. (2011)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Kraeva&lt;/Author&gt;&lt;Year&gt;2011&lt;/Year&gt;&lt;RecNum&gt;46&lt;/RecNum&gt;&lt;DisplayText&gt;(36)&lt;/DisplayText&gt;&lt;record&gt;&lt;rec-number&gt;46&lt;/rec-number&gt;&lt;foreign-keys&gt;&lt;key app="EN" db-id="vp0fe9zeppxzwrerdwrxser59st9sadt5vet" timestamp="1520448370"&gt;46&lt;/key&gt;&lt;/foreign-keys&gt;&lt;ref-type name="Journal Article"&gt;17&lt;/ref-type&gt;&lt;contributors&gt;&lt;authors&gt;&lt;author&gt;Kraeva, N.&lt;/author&gt;&lt;author&gt;Riazi, S.&lt;/author&gt;&lt;author&gt;Loke, J.&lt;/author&gt;&lt;author&gt;Frodis, W.&lt;/author&gt;&lt;author&gt;Crossan, M. L.&lt;/author&gt;&lt;author&gt;Nolan, K.&lt;/author&gt;&lt;author&gt;Kraev, A.&lt;/author&gt;&lt;author&gt;Maclennan, D. H.&lt;/author&gt;&lt;/authors&gt;&lt;/contributors&gt;&lt;auth-address&gt;Malignant Hyperthermia Investigation Unit, Toronto General Hospital, Toronto, ON, Canada.&lt;/auth-address&gt;&lt;titles&gt;&lt;title&gt;Ryanodine receptor type 1 gene mutations found in the Canadian malignant hyperthermia population&lt;/title&gt;&lt;secondary-title&gt;Can J Anaesth&lt;/secondary-title&gt;&lt;/titles&gt;&lt;periodical&gt;&lt;full-title&gt;Can J Anaesth&lt;/full-title&gt;&lt;/periodical&gt;&lt;pages&gt;504-13&lt;/pages&gt;&lt;volume&gt;58&lt;/volume&gt;&lt;number&gt;6&lt;/number&gt;&lt;keywords&gt;&lt;keyword&gt;Amino Acid Sequence&lt;/keyword&gt;&lt;keyword&gt;Genetic Association Studies&lt;/keyword&gt;&lt;keyword&gt;Humans&lt;/keyword&gt;&lt;keyword&gt;Malignant Hyperthermia/*genetics&lt;/keyword&gt;&lt;keyword&gt;Molecular Sequence Data&lt;/keyword&gt;&lt;keyword&gt;*Mutation&lt;/keyword&gt;&lt;keyword&gt;Polymorphism, Genetic&lt;/keyword&gt;&lt;keyword&gt;Ryanodine Receptor Calcium Release Channel/*genetics&lt;/keyword&gt;&lt;/keywords&gt;&lt;dates&gt;&lt;year&gt;2011&lt;/year&gt;&lt;pub-dates&gt;&lt;date&gt;Jun&lt;/date&gt;&lt;/pub-dates&gt;&lt;/dates&gt;&lt;isbn&gt;1496-8975 (Electronic)&amp;#xD;0832-610X (Linking)&lt;/isbn&gt;&lt;accession-num&gt;21455645&lt;/accession-num&gt;&lt;urls&gt;&lt;related-urls&gt;&lt;url&gt;https://www.ncbi.nlm.nih.gov/pubmed/21455645&lt;/url&gt;&lt;/related-urls&gt;&lt;/urls&gt;&lt;electronic-resource-num&gt;10.1007/s12630-011-9494-6&lt;/electronic-resource-num&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36)</w:t>
            </w:r>
            <w:r w:rsidRPr="008D5BC5">
              <w:rPr>
                <w:rFonts w:cs="Times New Roman"/>
                <w:color w:val="000000"/>
              </w:rPr>
              <w:fldChar w:fldCharType="end"/>
            </w:r>
          </w:p>
          <w:p w14:paraId="1FE8B52C" w14:textId="2A4FDA95"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Brandom, et al. (2013) </w:t>
            </w:r>
            <w:r w:rsidRPr="008D5BC5">
              <w:rPr>
                <w:rFonts w:cs="Times New Roman"/>
                <w:color w:val="000000"/>
              </w:rPr>
              <w:fldChar w:fldCharType="begin">
                <w:fldData xml:space="preserve">PEVuZE5vdGU+PENpdGU+PEF1dGhvcj5CcmFuZG9tPC9BdXRob3I+PFllYXI+MjAxMzwvWWVhcj48
UmVjTnVtPjEwPC9SZWNOdW0+PERpc3BsYXlUZXh0PigzOC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CcmFuZG9tPC9BdXRob3I+PFllYXI+MjAxMzwvWWVhcj48
UmVjTnVtPjEwPC9SZWNOdW0+PERpc3BsYXlUZXh0PigzOC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38)</w:t>
            </w:r>
            <w:r w:rsidRPr="008D5BC5">
              <w:rPr>
                <w:rFonts w:cs="Times New Roman"/>
                <w:color w:val="000000"/>
              </w:rPr>
              <w:fldChar w:fldCharType="end"/>
            </w:r>
          </w:p>
          <w:p w14:paraId="3D7B1886" w14:textId="180CD784" w:rsidR="00FE1EF5" w:rsidRPr="008D5BC5" w:rsidRDefault="00FE1EF5" w:rsidP="00C71CB6">
            <w:pPr>
              <w:rPr>
                <w:rFonts w:ascii="Times New Roman" w:hAnsi="Times New Roman" w:cs="Times New Roman"/>
                <w:color w:val="000000"/>
              </w:rPr>
            </w:pPr>
            <w:r w:rsidRPr="008D5BC5">
              <w:rPr>
                <w:rFonts w:ascii="Times New Roman" w:hAnsi="Times New Roman" w:cs="Times New Roman"/>
                <w:color w:val="000000"/>
              </w:rPr>
              <w:t xml:space="preserve">Bamaga, et al. (2016) </w:t>
            </w:r>
            <w:r w:rsidRPr="008D5BC5">
              <w:rPr>
                <w:rFonts w:cs="Times New Roman"/>
                <w:color w:val="000000"/>
              </w:rPr>
              <w:fldChar w:fldCharType="begin">
                <w:fldData xml:space="preserve">PEVuZE5vdGU+PENpdGU+PEF1dGhvcj5CYW1hZ2E8L0F1dGhvcj48WWVhcj4yMDE2PC9ZZWFyPjxS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CYW1hZ2E8L0F1dGhvcj48WWVhcj4yMDE2PC9ZZWFyPjxS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77)</w:t>
            </w:r>
            <w:r w:rsidRPr="008D5BC5">
              <w:rPr>
                <w:rFonts w:cs="Times New Roman"/>
                <w:color w:val="000000"/>
              </w:rPr>
              <w:fldChar w:fldCharType="end"/>
            </w:r>
          </w:p>
        </w:tc>
        <w:tc>
          <w:tcPr>
            <w:tcW w:w="1440" w:type="dxa"/>
            <w:shd w:val="clear" w:color="auto" w:fill="auto"/>
          </w:tcPr>
          <w:p w14:paraId="3668A7B8"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High</w:t>
            </w:r>
          </w:p>
        </w:tc>
      </w:tr>
      <w:tr w:rsidR="00FE1EF5" w:rsidRPr="008D5BC5" w14:paraId="72F7F443" w14:textId="67DCF22C" w:rsidTr="00FE1EF5">
        <w:tc>
          <w:tcPr>
            <w:tcW w:w="1603" w:type="dxa"/>
            <w:shd w:val="clear" w:color="auto" w:fill="auto"/>
          </w:tcPr>
          <w:p w14:paraId="0B911A8E"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Clinical</w:t>
            </w:r>
          </w:p>
        </w:tc>
        <w:tc>
          <w:tcPr>
            <w:tcW w:w="2920" w:type="dxa"/>
            <w:shd w:val="clear" w:color="auto" w:fill="auto"/>
          </w:tcPr>
          <w:p w14:paraId="58B46771"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rs118192176 </w:t>
            </w:r>
          </w:p>
          <w:p w14:paraId="1051F8A4" w14:textId="08A41E00"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c.6502G&gt;A; p.(Val2168Met)</w:t>
            </w:r>
          </w:p>
        </w:tc>
        <w:tc>
          <w:tcPr>
            <w:tcW w:w="3577" w:type="dxa"/>
            <w:shd w:val="clear" w:color="auto" w:fill="auto"/>
          </w:tcPr>
          <w:p w14:paraId="33BC5DB5"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variant associated with Malignant Hyperthermia (MH) based on positive IVCTs, positive CHCT, and MH reactions and/or family history of MH. </w:t>
            </w:r>
          </w:p>
        </w:tc>
        <w:tc>
          <w:tcPr>
            <w:tcW w:w="3510" w:type="dxa"/>
            <w:shd w:val="clear" w:color="auto" w:fill="auto"/>
          </w:tcPr>
          <w:p w14:paraId="5C63B016" w14:textId="166CD0C1"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Manning, et al. (1998) </w:t>
            </w:r>
            <w:r w:rsidRPr="008D5BC5">
              <w:rPr>
                <w:rFonts w:cs="Times New Roman"/>
                <w:color w:val="000000"/>
              </w:rPr>
              <w:fldChar w:fldCharType="begin">
                <w:fldData xml:space="preserve">PEVuZE5vdGU+PENpdGU+PEF1dGhvcj5NYW5uaW5nPC9BdXRob3I+PFllYXI+MTk5ODwvWWVhcj48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NYW5uaW5nPC9BdXRob3I+PFllYXI+MTk5ODwvWWVhcj48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79)</w:t>
            </w:r>
            <w:r w:rsidRPr="008D5BC5">
              <w:rPr>
                <w:rFonts w:cs="Times New Roman"/>
                <w:color w:val="000000"/>
              </w:rPr>
              <w:fldChar w:fldCharType="end"/>
            </w:r>
          </w:p>
          <w:p w14:paraId="776712D5" w14:textId="0D767160"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Brandt, et al. (1999) </w:t>
            </w:r>
            <w:r w:rsidRPr="008D5BC5">
              <w:rPr>
                <w:rFonts w:cs="Times New Roman"/>
                <w:color w:val="000000"/>
              </w:rPr>
              <w:fldChar w:fldCharType="begin">
                <w:fldData xml:space="preserve">PEVuZE5vdGU+PENpdGU+PEF1dGhvcj5CcmFuZHQ8L0F1dGhvcj48WWVhcj4xOTk5PC9ZZWFyPjxS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=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CcmFuZHQ8L0F1dGhvcj48WWVhcj4xOTk5PC9ZZWFyPjxS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=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66)</w:t>
            </w:r>
            <w:r w:rsidRPr="008D5BC5">
              <w:rPr>
                <w:rFonts w:cs="Times New Roman"/>
                <w:color w:val="000000"/>
              </w:rPr>
              <w:fldChar w:fldCharType="end"/>
            </w:r>
          </w:p>
          <w:p w14:paraId="484A6339" w14:textId="40207732"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Sambuughin, et al. (2001)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Sambuughin&lt;/Author&gt;&lt;Year&gt;2001&lt;/Year&gt;&lt;RecNum&gt;7&lt;/RecNum&gt;&lt;DisplayText&gt;(24)&lt;/DisplayText&gt;&lt;record&gt;&lt;rec-number&gt;7&lt;/rec-number&gt;&lt;foreign-keys&gt;&lt;key app="EN" db-id="vp0fe9zeppxzwrerdwrxser59st9sadt5vet" timestamp="1472666973"&gt;7&lt;/key&gt;&lt;/foreign-keys&gt;&lt;ref-type name="Journal Article"&gt;17&lt;/ref-type&gt;&lt;contributors&gt;&lt;authors&gt;&lt;author&gt;Sambuughin, N.&lt;/author&gt;&lt;author&gt;Sei, Y.&lt;/author&gt;&lt;author&gt;Gallagher, K. L.&lt;/author&gt;&lt;author&gt;Wyre, H. W.&lt;/author&gt;&lt;author&gt;Madsen, D.&lt;/author&gt;&lt;author&gt;Nelson, T. E.&lt;/author&gt;&lt;author&gt;Fletcher, J. E.&lt;/author&gt;&lt;author&gt;Rosenberg, H.&lt;/author&gt;&lt;author&gt;Muldoon, S. M.&lt;/author&gt;&lt;/authors&gt;&lt;/contributors&gt;&lt;auth-address&gt;Barrow Neurological Institute, Phoenix, Arizona, USA.&lt;/auth-address&gt;&lt;titles&gt;&lt;title&gt;North American malignant hyperthermia population: screening of the ryanodine receptor gene and identification of novel mutations&lt;/title&gt;&lt;secondary-title&gt;Anesthesiology&lt;/secondary-title&gt;&lt;/titles&gt;&lt;periodical&gt;&lt;full-title&gt;Anesthesiology&lt;/full-title&gt;&lt;/periodical&gt;&lt;pages&gt;594-9&lt;/pages&gt;&lt;volume&gt;95&lt;/volume&gt;&lt;number&gt;3&lt;/number&gt;&lt;keywords&gt;&lt;keyword&gt;Genetic Linkage&lt;/keyword&gt;&lt;keyword&gt;Genotype&lt;/keyword&gt;&lt;keyword&gt;Humans&lt;/keyword&gt;&lt;keyword&gt;Malignant Hyperthermia/*genetics&lt;/keyword&gt;&lt;keyword&gt;*Mutation&lt;/keyword&gt;&lt;keyword&gt;North America&lt;/keyword&gt;&lt;keyword&gt;Phenotype&lt;/keyword&gt;&lt;keyword&gt;Ryanodine Receptor Calcium Release Channel/*genetics&lt;/keyword&gt;&lt;/keywords&gt;&lt;dates&gt;&lt;year&gt;2001&lt;/year&gt;&lt;pub-dates&gt;&lt;date&gt;Sep&lt;/date&gt;&lt;/pub-dates&gt;&lt;/dates&gt;&lt;isbn&gt;0003-3022 (Print)&amp;#xD;0003-3022 (Linking)&lt;/isbn&gt;&lt;accession-num&gt;11575529&lt;/accession-num&gt;&lt;urls&gt;&lt;related-urls&gt;&lt;url&gt;https://www.ncbi.nlm.nih.gov/pubmed/11575529&lt;/url&gt;&lt;/related-urls&gt;&lt;/urls&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24)</w:t>
            </w:r>
            <w:r w:rsidRPr="008D5BC5">
              <w:rPr>
                <w:rFonts w:cs="Times New Roman"/>
                <w:color w:val="000000"/>
              </w:rPr>
              <w:fldChar w:fldCharType="end"/>
            </w:r>
          </w:p>
          <w:p w14:paraId="68CD66A2" w14:textId="34C0806A"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Girad, et al. (2001) </w:t>
            </w:r>
            <w:r w:rsidRPr="008D5BC5">
              <w:rPr>
                <w:rFonts w:cs="Times New Roman"/>
                <w:color w:val="000000"/>
              </w:rPr>
              <w:fldChar w:fldCharType="begin">
                <w:fldData xml:space="preserve">PEVuZE5vdGU+PENpdGU+PEF1dGhvcj5HaXJhcmQ8L0F1dGhvcj48WWVhcj4yMDAxPC9ZZWFyPjxS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HaXJhcmQ8L0F1dGhvcj48WWVhcj4yMDAxPC9ZZWFyPjxS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70)</w:t>
            </w:r>
            <w:r w:rsidRPr="008D5BC5">
              <w:rPr>
                <w:rFonts w:cs="Times New Roman"/>
                <w:color w:val="000000"/>
              </w:rPr>
              <w:fldChar w:fldCharType="end"/>
            </w:r>
          </w:p>
          <w:p w14:paraId="2AE74865" w14:textId="3F4F47AA"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Rueffert, et al. (2002)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Rueffert&lt;/Author&gt;&lt;Year&gt;2002&lt;/Year&gt;&lt;RecNum&gt;8&lt;/RecNum&gt;&lt;DisplayText&gt;(25)&lt;/DisplayText&gt;&lt;record&gt;&lt;rec-number&gt;8&lt;/rec-number&gt;&lt;foreign-keys&gt;&lt;key app="EN" db-id="vp0fe9zeppxzwrerdwrxser59st9sadt5vet" timestamp="1472666988"&gt;8&lt;/key&gt;&lt;/foreign-keys&gt;&lt;ref-type name="Journal Article"&gt;17&lt;/ref-type&gt;&lt;contributors&gt;&lt;authors&gt;&lt;author&gt;Rueffert, H.&lt;/author&gt;&lt;author&gt;Olthoff, D.&lt;/author&gt;&lt;author&gt;Deutrich, C.&lt;/author&gt;&lt;author&gt;Meinecke, C. D.&lt;/author&gt;&lt;author&gt;Froster, U. G.&lt;/author&gt;&lt;/authors&gt;&lt;/contributors&gt;&lt;auth-address&gt;Department of Anaesthesiology and Intensive Care Medicine, University of Leipzig, Leipzig, Germany. ruef@medizin.uni-leipzig.de&lt;/auth-address&gt;&lt;titles&gt;&lt;title&gt;Mutation screening in the ryanodine receptor 1 gene (RYR1) in patients susceptible to malignant hyperthermia who show definite IVCT results: identification of three novel mutations&lt;/title&gt;&lt;secondary-title&gt;Acta Anaesthesiol Scand&lt;/secondary-title&gt;&lt;/titles&gt;&lt;periodical&gt;&lt;full-title&gt;Acta Anaesthesiol Scand&lt;/full-title&gt;&lt;/periodical&gt;&lt;pages&gt;692-8&lt;/pages&gt;&lt;volume&gt;46&lt;/volume&gt;&lt;number&gt;6&lt;/number&gt;&lt;keywords&gt;&lt;keyword&gt;Anesthetics, Inhalation/pharmacology&lt;/keyword&gt;&lt;keyword&gt;Caffeine/pharmacology&lt;/keyword&gt;&lt;keyword&gt;Central Nervous System Stimulants/pharmacology&lt;/keyword&gt;&lt;keyword&gt;Genetic Testing&lt;/keyword&gt;&lt;keyword&gt;Halothane/pharmacology&lt;/keyword&gt;&lt;keyword&gt;Humans&lt;/keyword&gt;&lt;keyword&gt;In Vitro Techniques&lt;/keyword&gt;&lt;keyword&gt;Malignant Hyperthermia/*genetics/*physiopathology&lt;/keyword&gt;&lt;keyword&gt;Muscle Contraction/*drug effects&lt;/keyword&gt;&lt;keyword&gt;Muscles/*drug effects/physiopathology&lt;/keyword&gt;&lt;keyword&gt;Mutation/*genetics&lt;/keyword&gt;&lt;keyword&gt;Ryanodine Receptor Calcium Release Channel/*genetics&lt;/keyword&gt;&lt;/keywords&gt;&lt;dates&gt;&lt;year&gt;2002&lt;/year&gt;&lt;pub-dates&gt;&lt;date&gt;Jul&lt;/date&gt;&lt;/pub-dates&gt;&lt;/dates&gt;&lt;isbn&gt;0001-5172 (Print)&amp;#xD;0001-5172 (Linking)&lt;/isbn&gt;&lt;accession-num&gt;12059893&lt;/accession-num&gt;&lt;urls&gt;&lt;related-urls&gt;&lt;url&gt;https://www.ncbi.nlm.nih.gov/pubmed/12059893&lt;/url&gt;&lt;/related-urls&gt;&lt;/urls&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25)</w:t>
            </w:r>
            <w:r w:rsidRPr="008D5BC5">
              <w:rPr>
                <w:rFonts w:cs="Times New Roman"/>
                <w:color w:val="000000"/>
              </w:rPr>
              <w:fldChar w:fldCharType="end"/>
            </w:r>
          </w:p>
          <w:p w14:paraId="05D1019E" w14:textId="08C74C1E"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Sei, et al. (2002)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Sei&lt;/Author&gt;&lt;Year&gt;2002&lt;/Year&gt;&lt;RecNum&gt;80&lt;/RecNum&gt;&lt;DisplayText&gt;(80)&lt;/DisplayText&gt;&lt;record&gt;&lt;rec-number&gt;80&lt;/rec-number&gt;&lt;foreign-keys&gt;&lt;key app="EN" db-id="vp0fe9zeppxzwrerdwrxser59st9sadt5vet" timestamp="1520448375"&gt;80&lt;/key&gt;&lt;/foreign-keys&gt;&lt;ref-type name="Journal Article"&gt;17&lt;/ref-type&gt;&lt;contributors&gt;&lt;authors&gt;&lt;author&gt;Sei, Y.&lt;/author&gt;&lt;author&gt;Brandom, B. W.&lt;/author&gt;&lt;author&gt;Bina, S.&lt;/author&gt;&lt;author&gt;Hosoi, E.&lt;/author&gt;&lt;author&gt;Gallagher, K. L.&lt;/author&gt;&lt;author&gt;Wyre, H. W.&lt;/author&gt;&lt;author&gt;Pudimat, P. A.&lt;/author&gt;&lt;author&gt;Holman, S. J.&lt;/author&gt;&lt;author&gt;Venzon, D. J.&lt;/author&gt;&lt;author&gt;Daly, J. W.&lt;/author&gt;&lt;author&gt;Muldoon, S.&lt;/author&gt;&lt;/authors&gt;&lt;/contributors&gt;&lt;auth-address&gt;Uniformed Services University of the Health Sciences, Bethesda, Maryland 20814-4799, USA. ysei@usuhs.mil&lt;/auth-address&gt;&lt;titles&gt;&lt;title&gt;Patients with malignant hyperthermia demonstrate an altered calcium control mechanism in B lymphocytes&lt;/title&gt;&lt;secondary-title&gt;Anesthesiology&lt;/secondary-title&gt;&lt;/titles&gt;&lt;periodical&gt;&lt;full-title&gt;Anesthesiology&lt;/full-title&gt;&lt;/periodical&gt;&lt;pages&gt;1052-8&lt;/pages&gt;&lt;volume&gt;97&lt;/volume&gt;&lt;number&gt;5&lt;/number&gt;&lt;keywords&gt;&lt;keyword&gt;Adolescent&lt;/keyword&gt;&lt;keyword&gt;Adult&lt;/keyword&gt;&lt;keyword&gt;B-Lymphocytes/*metabolism&lt;/keyword&gt;&lt;keyword&gt;Caffeine&lt;/keyword&gt;&lt;keyword&gt;Calcium/*metabolism&lt;/keyword&gt;&lt;keyword&gt;Child&lt;/keyword&gt;&lt;keyword&gt;Cresols&lt;/keyword&gt;&lt;keyword&gt;Disease Susceptibility&lt;/keyword&gt;&lt;keyword&gt;Halothane&lt;/keyword&gt;&lt;keyword&gt;Humans&lt;/keyword&gt;&lt;keyword&gt;Malignant Hyperthermia/diagnosis/genetics/*metabolism&lt;/keyword&gt;&lt;keyword&gt;Middle Aged&lt;/keyword&gt;&lt;keyword&gt;Muscle Contraction/drug effects&lt;/keyword&gt;&lt;keyword&gt;Mutation&lt;/keyword&gt;&lt;keyword&gt;Ryanodine Receptor Calcium Release Channel/genetics&lt;/keyword&gt;&lt;/keywords&gt;&lt;dates&gt;&lt;year&gt;2002&lt;/year&gt;&lt;pub-dates&gt;&lt;date&gt;Nov&lt;/date&gt;&lt;/pub-dates&gt;&lt;/dates&gt;&lt;isbn&gt;0003-3022 (Print)&amp;#xD;0003-3022 (Linking)&lt;/isbn&gt;&lt;accession-num&gt;12411786&lt;/accession-num&gt;&lt;urls&gt;&lt;related-urls&gt;&lt;url&gt;https://www.ncbi.nlm.nih.gov/pubmed/12411786&lt;/url&gt;&lt;/related-urls&gt;&lt;/urls&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80)</w:t>
            </w:r>
            <w:r w:rsidRPr="008D5BC5">
              <w:rPr>
                <w:rFonts w:cs="Times New Roman"/>
                <w:color w:val="000000"/>
              </w:rPr>
              <w:fldChar w:fldCharType="end"/>
            </w:r>
          </w:p>
          <w:p w14:paraId="3E37C358" w14:textId="696E1DF1"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Tammaro, et al. (2003)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Tammaro&lt;/Author&gt;&lt;Year&gt;2003&lt;/Year&gt;&lt;RecNum&gt;81&lt;/RecNum&gt;&lt;DisplayText&gt;(81)&lt;/DisplayText&gt;&lt;record&gt;&lt;rec-number&gt;81&lt;/rec-number&gt;&lt;foreign-keys&gt;&lt;key app="EN" db-id="vp0fe9zeppxzwrerdwrxser59st9sadt5vet" timestamp="1520448375"&gt;81&lt;/key&gt;&lt;/foreign-keys&gt;&lt;ref-type name="Journal Article"&gt;17&lt;/ref-type&gt;&lt;contributors&gt;&lt;authors&gt;&lt;author&gt;Tammaro, A.&lt;/author&gt;&lt;author&gt;Bracco, A.&lt;/author&gt;&lt;author&gt;Cozzolino, S.&lt;/author&gt;&lt;author&gt;Esposito, M.&lt;/author&gt;&lt;author&gt;Di Martino, A.&lt;/author&gt;&lt;author&gt;Savoia, G.&lt;/author&gt;&lt;author&gt;Zeuli, L.&lt;/author&gt;&lt;author&gt;Piluso, G.&lt;/author&gt;&lt;author&gt;Aurino, S.&lt;/author&gt;&lt;author&gt;Nigro, V.&lt;/author&gt;&lt;/authors&gt;&lt;/contributors&gt;&lt;auth-address&gt;Malignant Hyperthermia Center, AO Cardarelli, via San Giacomo dei Capri 66, 80131 Napoli, Italy.&lt;/auth-address&gt;&lt;titles&gt;&lt;title&gt;Scanning for mutations of the ryanodine receptor (RYR1) gene by denaturing HPLC: detection of three novel malignant hyperthermia alleles&lt;/title&gt;&lt;secondary-title&gt;Clin Chem&lt;/secondary-title&gt;&lt;/titles&gt;&lt;periodical&gt;&lt;full-title&gt;Clin Chem&lt;/full-title&gt;&lt;/periodical&gt;&lt;pages&gt;761-8&lt;/pages&gt;&lt;volume&gt;49&lt;/volume&gt;&lt;number&gt;5&lt;/number&gt;&lt;keywords&gt;&lt;keyword&gt;Alleles&lt;/keyword&gt;&lt;keyword&gt;Amino Acid Sequence&lt;/keyword&gt;&lt;keyword&gt;Chromatography, High Pressure Liquid/methods&lt;/keyword&gt;&lt;keyword&gt;DNA Mutational Analysis/methods&lt;/keyword&gt;&lt;keyword&gt;Humans&lt;/keyword&gt;&lt;keyword&gt;Malignant Hyperthermia/*genetics&lt;/keyword&gt;&lt;keyword&gt;Molecular Sequence Data&lt;/keyword&gt;&lt;keyword&gt;Mutation&lt;/keyword&gt;&lt;keyword&gt;Nucleic Acid Denaturation&lt;/keyword&gt;&lt;keyword&gt;Ryanodine Receptor Calcium Release Channel/*genetics&lt;/keyword&gt;&lt;/keywords&gt;&lt;dates&gt;&lt;year&gt;2003&lt;/year&gt;&lt;pub-dates&gt;&lt;date&gt;May&lt;/date&gt;&lt;/pub-dates&gt;&lt;/dates&gt;&lt;isbn&gt;0009-9147 (Print)&amp;#xD;0009-9147 (Linking)&lt;/isbn&gt;&lt;accession-num&gt;12709367&lt;/accession-num&gt;&lt;urls&gt;&lt;related-urls&gt;&lt;url&gt;https://www.ncbi.nlm.nih.gov/pubmed/12709367&lt;/url&gt;&lt;/related-urls&gt;&lt;/urls&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81)</w:t>
            </w:r>
            <w:r w:rsidRPr="008D5BC5">
              <w:rPr>
                <w:rFonts w:cs="Times New Roman"/>
                <w:color w:val="000000"/>
              </w:rPr>
              <w:fldChar w:fldCharType="end"/>
            </w:r>
          </w:p>
          <w:p w14:paraId="7C4DE29A" w14:textId="397D8DEC"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Sei, et al. (2004)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Sei&lt;/Author&gt;&lt;Year&gt;2004&lt;/Year&gt;&lt;RecNum&gt;43&lt;/RecNum&gt;&lt;DisplayText&gt;(30)&lt;/DisplayText&gt;&lt;record&gt;&lt;rec-number&gt;43&lt;/rec-number&gt;&lt;foreign-keys&gt;&lt;key app="EN" db-id="vp0fe9zeppxzwrerdwrxser59st9sadt5vet" timestamp="1520448370"&gt;43&lt;/key&gt;&lt;/foreign-keys&gt;&lt;ref-type name="Journal Article"&gt;17&lt;/ref-type&gt;&lt;contributors&gt;&lt;authors&gt;&lt;author&gt;Sei, Y.&lt;/author&gt;&lt;author&gt;Sambuughin, N. N.&lt;/author&gt;&lt;author&gt;Davis, E. J.&lt;/author&gt;&lt;author&gt;Sachs, D.&lt;/author&gt;&lt;author&gt;Cuenca, P. B.&lt;/author&gt;&lt;author&gt;Brandom, B. W.&lt;/author&gt;&lt;author&gt;Tautz, T.&lt;/author&gt;&lt;author&gt;Rosenberg, H.&lt;/author&gt;&lt;author&gt;Nelson, T. E.&lt;/author&gt;&lt;author&gt;Muldoon, S. M.&lt;/author&gt;&lt;/authors&gt;&lt;/contributors&gt;&lt;auth-address&gt;Uniformed Services University of the Health Sciences, 4301 Jones Bridge Road, Bethesda, MD 20814, USA. ysei@usuhs.mil&lt;/auth-address&gt;&lt;titles&gt;&lt;title&gt;Malignant hyperthermia in North America: genetic screening of the three hot spots in the type I ryanodine receptor gene&lt;/title&gt;&lt;secondary-title&gt;Anesthesiology&lt;/secondary-title&gt;&lt;/titles&gt;&lt;periodical&gt;&lt;full-title&gt;Anesthesiology&lt;/full-title&gt;&lt;/periodical&gt;&lt;pages&gt;824-30&lt;/pages&gt;&lt;volume&gt;101&lt;/volume&gt;&lt;number&gt;4&lt;/number&gt;&lt;keywords&gt;&lt;keyword&gt;Calcium/metabolism&lt;/keyword&gt;&lt;keyword&gt;Exons&lt;/keyword&gt;&lt;keyword&gt;Humans&lt;/keyword&gt;&lt;keyword&gt;Malignant Hyperthermia/*genetics/metabolism&lt;/keyword&gt;&lt;keyword&gt;*Mutation&lt;/keyword&gt;&lt;keyword&gt;Ryanodine Receptor Calcium Release Channel/*genetics&lt;/keyword&gt;&lt;/keywords&gt;&lt;dates&gt;&lt;year&gt;2004&lt;/year&gt;&lt;pub-dates&gt;&lt;date&gt;Oct&lt;/date&gt;&lt;/pub-dates&gt;&lt;/dates&gt;&lt;isbn&gt;0003-3022 (Print)&amp;#xD;0003-3022 (Linking)&lt;/isbn&gt;&lt;accession-num&gt;15448513&lt;/accession-num&gt;&lt;urls&gt;&lt;related-urls&gt;&lt;url&gt;https://www.ncbi.nlm.nih.gov/pubmed/15448513&lt;/url&gt;&lt;/related-urls&gt;&lt;/urls&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30)</w:t>
            </w:r>
            <w:r w:rsidRPr="008D5BC5">
              <w:rPr>
                <w:rFonts w:cs="Times New Roman"/>
                <w:color w:val="000000"/>
              </w:rPr>
              <w:fldChar w:fldCharType="end"/>
            </w:r>
          </w:p>
          <w:p w14:paraId="52FB33C4" w14:textId="1EA1E2C6"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Monnier, et al. (2005) </w:t>
            </w:r>
            <w:r w:rsidRPr="008D5BC5">
              <w:rPr>
                <w:rFonts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17)</w:t>
            </w:r>
            <w:r w:rsidRPr="008D5BC5">
              <w:rPr>
                <w:rFonts w:cs="Times New Roman"/>
                <w:color w:val="000000"/>
              </w:rPr>
              <w:fldChar w:fldCharType="end"/>
            </w:r>
          </w:p>
          <w:p w14:paraId="09FDCFEE" w14:textId="7EB20300"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Yeh, et al. (2005)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Yeh&lt;/Author&gt;&lt;Year&gt;2005&lt;/Year&gt;&lt;RecNum&gt;56&lt;/RecNum&gt;&lt;DisplayText&gt;(55)&lt;/DisplayText&gt;&lt;record&gt;&lt;rec-number&gt;56&lt;/rec-number&gt;&lt;foreign-keys&gt;&lt;key app="EN" db-id="vp0fe9zeppxzwrerdwrxser59st9sadt5vet" timestamp="1520448371"&gt;56&lt;/key&gt;&lt;/foreign-keys&gt;&lt;ref-type name="Journal Article"&gt;17&lt;/ref-type&gt;&lt;contributors&gt;&lt;authors&gt;&lt;author&gt;Yeh, H. M.&lt;/author&gt;&lt;author&gt;Tsai, M. C.&lt;/author&gt;&lt;author&gt;Su, Y. N.&lt;/author&gt;&lt;author&gt;Shen, R. C.&lt;/author&gt;&lt;author&gt;Hwang, J. J.&lt;/author&gt;&lt;author&gt;Sun, W. Z.&lt;/author&gt;&lt;author&gt;Lai, L. P.&lt;/author&gt;&lt;/authors&gt;&lt;/contributors&gt;&lt;auth-address&gt;Department of Anesthesiology, Institute of Pharmacology, National Taiwan University, Taipei, Taiwan.&lt;/auth-address&gt;&lt;titles&gt;&lt;title&gt;Denaturing high performance liquid chromatography screening of ryanodine receptor type 1 gene in patients with malignant hyperthermia in Taiwan and identification of a novel mutation (Y522C)&lt;/title&gt;&lt;secondary-title&gt;Anesth Analg&lt;/secondary-title&gt;&lt;/titles&gt;&lt;periodical&gt;&lt;full-title&gt;Anesth Analg&lt;/full-title&gt;&lt;/periodical&gt;&lt;pages&gt;1401-6&lt;/pages&gt;&lt;volume&gt;101&lt;/volume&gt;&lt;number&gt;5&lt;/number&gt;&lt;keywords&gt;&lt;keyword&gt;Adolescent&lt;/keyword&gt;&lt;keyword&gt;Adult&lt;/keyword&gt;&lt;keyword&gt;Aged&lt;/keyword&gt;&lt;keyword&gt;Amino Acid Sequence&lt;/keyword&gt;&lt;keyword&gt;Chromatography, High Pressure Liquid/*methods&lt;/keyword&gt;&lt;keyword&gt;Female&lt;/keyword&gt;&lt;keyword&gt;Humans&lt;/keyword&gt;&lt;keyword&gt;Male&lt;/keyword&gt;&lt;keyword&gt;Malignant Hyperthermia/*genetics&lt;/keyword&gt;&lt;keyword&gt;Molecular Sequence Data&lt;/keyword&gt;&lt;keyword&gt;*Mutation&lt;/keyword&gt;&lt;keyword&gt;Polymorphism, Single Nucleotide&lt;/keyword&gt;&lt;keyword&gt;Ryanodine Receptor Calcium Release Channel/*genetics&lt;/keyword&gt;&lt;/keywords&gt;&lt;dates&gt;&lt;year&gt;2005&lt;/year&gt;&lt;pub-dates&gt;&lt;date&gt;Nov&lt;/date&gt;&lt;/pub-dates&gt;&lt;/dates&gt;&lt;isbn&gt;0003-2999 (Print)&amp;#xD;0003-2999 (Linking)&lt;/isbn&gt;&lt;accession-num&gt;16244001&lt;/accession-num&gt;&lt;urls&gt;&lt;related-urls&gt;&lt;url&gt;https://www.ncbi.nlm.nih.gov/pubmed/16244001&lt;/url&gt;&lt;/related-urls&gt;&lt;/urls&gt;&lt;electronic-resource-num&gt;10.1213/01.ANE.0000180214.74580.39&lt;/electronic-resource-num&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55)</w:t>
            </w:r>
            <w:r w:rsidRPr="008D5BC5">
              <w:rPr>
                <w:rFonts w:cs="Times New Roman"/>
                <w:color w:val="000000"/>
              </w:rPr>
              <w:fldChar w:fldCharType="end"/>
            </w:r>
          </w:p>
          <w:p w14:paraId="691E9C40" w14:textId="64BC3F98"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Carpenter, et al. (2009) </w:t>
            </w:r>
            <w:r w:rsidRPr="008D5BC5">
              <w:rPr>
                <w:rFonts w:cs="Times New Roman"/>
                <w:color w:val="000000"/>
              </w:rPr>
              <w:fldChar w:fldCharType="begin">
                <w:fldData xml:space="preserve">PEVuZE5vdGU+PENpdGU+PEF1dGhvcj5DYXJwZW50ZXI8L0F1dGhvcj48WWVhcj4yMDA5PC9ZZWFy
PjxSZWNOdW0+OTwvUmVjTnVtPjxEaXNwbGF5VGV4dD4oMzU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DYXJwZW50ZXI8L0F1dGhvcj48WWVhcj4yMDA5PC9ZZWFy
PjxSZWNOdW0+OTwvUmVjTnVtPjxEaXNwbGF5VGV4dD4oMzU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35)</w:t>
            </w:r>
            <w:r w:rsidRPr="008D5BC5">
              <w:rPr>
                <w:rFonts w:cs="Times New Roman"/>
                <w:color w:val="000000"/>
              </w:rPr>
              <w:fldChar w:fldCharType="end"/>
            </w:r>
          </w:p>
          <w:p w14:paraId="565D2555" w14:textId="3824262D"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Tammaro, et al. (2011)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Tammaro&lt;/Author&gt;&lt;Year&gt;2011&lt;/Year&gt;&lt;RecNum&gt;35&lt;/RecNum&gt;&lt;DisplayText&gt;(19)&lt;/DisplayText&gt;&lt;record&gt;&lt;rec-number&gt;35&lt;/rec-number&gt;&lt;foreign-keys&gt;&lt;key app="EN" db-id="vp0fe9zeppxzwrerdwrxser59st9sadt5vet" timestamp="1520448368"&gt;35&lt;/key&gt;&lt;/foreign-keys&gt;&lt;ref-type name="Journal Article"&gt;17&lt;/ref-type&gt;&lt;contributors&gt;&lt;authors&gt;&lt;author&gt;Tammaro, A.&lt;/author&gt;&lt;author&gt;Di Martino, A.&lt;/author&gt;&lt;author&gt;Bracco, A.&lt;/author&gt;&lt;author&gt;Cozzolino, S.&lt;/author&gt;&lt;author&gt;Savoia, G.&lt;/author&gt;&lt;author&gt;Andria, B.&lt;/author&gt;&lt;author&gt;Cannavo, A.&lt;/author&gt;&lt;author&gt;Spagnuolo, M.&lt;/author&gt;&lt;author&gt;Piluso, G.&lt;/author&gt;&lt;author&gt;Aurino, S.&lt;/author&gt;&lt;author&gt;Nigro, V.&lt;/author&gt;&lt;/authors&gt;&lt;/contributors&gt;&lt;auth-address&gt;Centro di Biotecnologie, AORN Cardarelli, Napoli, Italy.&lt;/auth-address&gt;&lt;titles&gt;&lt;title&gt;Novel missense mutations and unexpected multiple changes of RYR1 gene in 75 malignant hyperthermia families&lt;/title&gt;&lt;secondary-title&gt;Clin Genet&lt;/secondary-title&gt;&lt;/titles&gt;&lt;periodical&gt;&lt;full-title&gt;Clin Genet&lt;/full-title&gt;&lt;/periodical&gt;&lt;pages&gt;438-47&lt;/pages&gt;&lt;volume&gt;79&lt;/volume&gt;&lt;number&gt;5&lt;/number&gt;&lt;keywords&gt;&lt;keyword&gt;Calcium Channels/genetics&lt;/keyword&gt;&lt;keyword&gt;Family&lt;/keyword&gt;&lt;keyword&gt;Haplotypes&lt;/keyword&gt;&lt;keyword&gt;Humans&lt;/keyword&gt;&lt;keyword&gt;Malignant Hyperthermia/*genetics&lt;/keyword&gt;&lt;keyword&gt;Mutation, Missense/*genetics&lt;/keyword&gt;&lt;keyword&gt;NAV1.4 Voltage-Gated Sodium Channel&lt;/keyword&gt;&lt;keyword&gt;Pedigree&lt;/keyword&gt;&lt;keyword&gt;Ryanodine Receptor Calcium Release Channel/*genetics&lt;/keyword&gt;&lt;keyword&gt;Sodium Channels/genetics&lt;/keyword&gt;&lt;/keywords&gt;&lt;dates&gt;&lt;year&gt;2011&lt;/year&gt;&lt;pub-dates&gt;&lt;date&gt;May&lt;/date&gt;&lt;/pub-dates&gt;&lt;/dates&gt;&lt;isbn&gt;1399-0004 (Electronic)&amp;#xD;0009-9163 (Linking)&lt;/isbn&gt;&lt;accession-num&gt;20681998&lt;/accession-num&gt;&lt;urls&gt;&lt;related-urls&gt;&lt;url&gt;https://www.ncbi.nlm.nih.gov/pubmed/20681998&lt;/url&gt;&lt;/related-urls&gt;&lt;/urls&gt;&lt;electronic-resource-num&gt;10.1111/j.1399-0004.2010.01493.x&lt;/electronic-resource-num&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19)</w:t>
            </w:r>
            <w:r w:rsidRPr="008D5BC5">
              <w:rPr>
                <w:rFonts w:cs="Times New Roman"/>
                <w:color w:val="000000"/>
              </w:rPr>
              <w:fldChar w:fldCharType="end"/>
            </w:r>
          </w:p>
          <w:p w14:paraId="4E6DFECD" w14:textId="087D4785"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Brandom, et al. (2013) </w:t>
            </w:r>
            <w:r w:rsidRPr="008D5BC5">
              <w:rPr>
                <w:rFonts w:cs="Times New Roman"/>
                <w:color w:val="000000"/>
              </w:rPr>
              <w:fldChar w:fldCharType="begin">
                <w:fldData xml:space="preserve">PEVuZE5vdGU+PENpdGU+PEF1dGhvcj5CcmFuZG9tPC9BdXRob3I+PFllYXI+MjAxMzwvWWVhcj48
UmVjTnVtPjEwPC9SZWNOdW0+PERpc3BsYXlUZXh0PigzOC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CcmFuZG9tPC9BdXRob3I+PFllYXI+MjAxMzwvWWVhcj48
UmVjTnVtPjEwPC9SZWNOdW0+PERpc3BsYXlUZXh0PigzOC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38)</w:t>
            </w:r>
            <w:r w:rsidRPr="008D5BC5">
              <w:rPr>
                <w:rFonts w:cs="Times New Roman"/>
                <w:color w:val="000000"/>
              </w:rPr>
              <w:fldChar w:fldCharType="end"/>
            </w:r>
          </w:p>
          <w:p w14:paraId="6CD4DEE7" w14:textId="5A5A1774"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Klingler, et al. (2014) </w:t>
            </w:r>
            <w:r w:rsidRPr="008D5BC5">
              <w:rPr>
                <w:rFonts w:cs="Times New Roman"/>
                <w:color w:val="000000"/>
              </w:rPr>
              <w:fldChar w:fldCharType="begin">
                <w:fldData xml:space="preserve">PEVuZE5vdGU+PENpdGU+PEF1dGhvcj5LbGluZ2xlcjwvQXV0aG9yPjxZZWFyPjIwMTQ8L1llYXI+
PFJlY051bT41MjwvUmVjTnVtPjxEaXNwbGF5VGV4dD4oNDY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LbGluZ2xlcjwvQXV0aG9yPjxZZWFyPjIwMTQ8L1llYXI+
PFJlY051bT41MjwvUmVjTnVtPjxEaXNwbGF5VGV4dD4oNDY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46)</w:t>
            </w:r>
            <w:r w:rsidRPr="008D5BC5">
              <w:rPr>
                <w:rFonts w:cs="Times New Roman"/>
                <w:color w:val="000000"/>
              </w:rPr>
              <w:fldChar w:fldCharType="end"/>
            </w:r>
          </w:p>
          <w:p w14:paraId="3D783B5B" w14:textId="22F80DAC"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Forrest, et al. (2015) </w:t>
            </w:r>
            <w:r w:rsidRPr="008D5BC5">
              <w:rPr>
                <w:rFonts w:cs="Times New Roman"/>
                <w:color w:val="000000"/>
              </w:rPr>
              <w:fldChar w:fldCharType="begin">
                <w:fldData xml:space="preserve">PEVuZE5vdGU+PENpdGU+PEF1dGhvcj5Gb3JyZXN0PC9BdXRob3I+PFllYXI+MjAxNTwvWWVhcj48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Gb3JyZXN0PC9BdXRob3I+PFllYXI+MjAxNTwvWWVhcj48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82)</w:t>
            </w:r>
            <w:r w:rsidRPr="008D5BC5">
              <w:rPr>
                <w:rFonts w:cs="Times New Roman"/>
                <w:color w:val="000000"/>
              </w:rPr>
              <w:fldChar w:fldCharType="end"/>
            </w:r>
          </w:p>
          <w:p w14:paraId="4889DA37" w14:textId="28C540DE" w:rsidR="00FE1EF5" w:rsidRPr="008D5BC5" w:rsidRDefault="00FE1EF5" w:rsidP="00C71CB6">
            <w:pPr>
              <w:rPr>
                <w:rFonts w:ascii="Times New Roman" w:hAnsi="Times New Roman" w:cs="Times New Roman"/>
                <w:color w:val="000000"/>
              </w:rPr>
            </w:pPr>
            <w:r w:rsidRPr="008D5BC5">
              <w:rPr>
                <w:rFonts w:ascii="Times New Roman" w:hAnsi="Times New Roman" w:cs="Times New Roman"/>
                <w:color w:val="000000"/>
              </w:rPr>
              <w:t xml:space="preserve">Gillies, et al. (2015)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Gillies&lt;/Author&gt;&lt;Year&gt;2015&lt;/Year&gt;&lt;RecNum&gt;54&lt;/RecNum&gt;&lt;DisplayText&gt;(49)&lt;/DisplayText&gt;&lt;record&gt;&lt;rec-number&gt;54&lt;/rec-number&gt;&lt;foreign-keys&gt;&lt;key app="EN" db-id="vp0fe9zeppxzwrerdwrxser59st9sadt5vet" timestamp="1520448371"&gt;54&lt;/key&gt;&lt;/foreign-keys&gt;&lt;ref-type name="Journal Article"&gt;17&lt;/ref-type&gt;&lt;contributors&gt;&lt;authors&gt;&lt;author&gt;Gillies, R. L.&lt;/author&gt;&lt;author&gt;Bjorksten, A. R.&lt;/author&gt;&lt;author&gt;Du Sart, D.&lt;/author&gt;&lt;author&gt;Hockey, B. M.&lt;/author&gt;&lt;/authors&gt;&lt;/contributors&gt;&lt;auth-address&gt;Department of Anaesthesia and Pain Management, Royal Melbourne Hospital, Parkville, Victoria.&amp;#xD;Victorian Clinical Genetics Services, Parkville, Victoria.&lt;/auth-address&gt;&lt;titles&gt;&lt;title&gt;Analysis of the entire ryanodine receptor type 1 and alpha 1 subunit of the dihydropyridine receptor (CACNA1S) coding regions for variants associated with malignant hyperthermia in Australian families&lt;/title&gt;&lt;secondary-title&gt;Anaesth Intensive Care&lt;/secondary-title&gt;&lt;/titles&gt;&lt;periodical&gt;&lt;full-title&gt;Anaesth Intensive Care&lt;/full-title&gt;&lt;/periodical&gt;&lt;pages&gt;157-66&lt;/pages&gt;&lt;volume&gt;43&lt;/volume&gt;&lt;number&gt;2&lt;/number&gt;&lt;keywords&gt;&lt;keyword&gt;Australia&lt;/keyword&gt;&lt;keyword&gt;Calcium Channels/*genetics&lt;/keyword&gt;&lt;keyword&gt;Family Health&lt;/keyword&gt;&lt;keyword&gt;Genetic Predisposition to Disease/genetics&lt;/keyword&gt;&lt;keyword&gt;Genetic Variation/genetics&lt;/keyword&gt;&lt;keyword&gt;Humans&lt;/keyword&gt;&lt;keyword&gt;Malignant Hyperthermia/*genetics&lt;/keyword&gt;&lt;keyword&gt;*Mutation/genetics&lt;/keyword&gt;&lt;keyword&gt;Ryanodine Receptor Calcium Release Channel/*genetics&lt;/keyword&gt;&lt;keyword&gt;Sequence Analysis/methods&lt;/keyword&gt;&lt;keyword&gt;malignant hyperthermia&lt;/keyword&gt;&lt;keyword&gt;ryanodine receptor calcium release channel&lt;/keyword&gt;&lt;/keywords&gt;&lt;dates&gt;&lt;year&gt;2015&lt;/year&gt;&lt;pub-dates&gt;&lt;date&gt;Mar&lt;/date&gt;&lt;/pub-dates&gt;&lt;/dates&gt;&lt;isbn&gt;0310-057X (Print)&amp;#xD;0310-057X (Linking)&lt;/isbn&gt;&lt;accession-num&gt;25735680&lt;/accession-num&gt;&lt;urls&gt;&lt;related-urls&gt;&lt;url&gt;https://www.ncbi.nlm.nih.gov/pubmed/25735680&lt;/url&gt;&lt;/related-urls&gt;&lt;/urls&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49)</w:t>
            </w:r>
            <w:r w:rsidRPr="008D5BC5">
              <w:rPr>
                <w:rFonts w:cs="Times New Roman"/>
                <w:color w:val="000000"/>
              </w:rPr>
              <w:fldChar w:fldCharType="end"/>
            </w:r>
          </w:p>
        </w:tc>
        <w:tc>
          <w:tcPr>
            <w:tcW w:w="1440" w:type="dxa"/>
            <w:shd w:val="clear" w:color="auto" w:fill="auto"/>
          </w:tcPr>
          <w:p w14:paraId="6B8546BF"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High</w:t>
            </w:r>
          </w:p>
        </w:tc>
      </w:tr>
      <w:tr w:rsidR="00FE1EF5" w:rsidRPr="008D5BC5" w14:paraId="5EDD8426" w14:textId="12DF0D79" w:rsidTr="00FE1EF5">
        <w:tc>
          <w:tcPr>
            <w:tcW w:w="1603" w:type="dxa"/>
            <w:shd w:val="clear" w:color="auto" w:fill="auto"/>
          </w:tcPr>
          <w:p w14:paraId="2D629751"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Clinical</w:t>
            </w:r>
          </w:p>
        </w:tc>
        <w:tc>
          <w:tcPr>
            <w:tcW w:w="2920" w:type="dxa"/>
            <w:shd w:val="clear" w:color="auto" w:fill="auto"/>
          </w:tcPr>
          <w:p w14:paraId="3A53C456"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rs118192177 </w:t>
            </w:r>
          </w:p>
          <w:p w14:paraId="21E5875A" w14:textId="293B0D5F"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c.6617C&gt;G; p.(Thr2206Arg) or c.6617C&gt;T; p.(Thr2206Met)</w:t>
            </w:r>
          </w:p>
        </w:tc>
        <w:tc>
          <w:tcPr>
            <w:tcW w:w="3577" w:type="dxa"/>
            <w:shd w:val="clear" w:color="auto" w:fill="auto"/>
          </w:tcPr>
          <w:p w14:paraId="222B7210" w14:textId="011A96A1" w:rsidR="00FE1EF5" w:rsidRPr="008D5BC5" w:rsidRDefault="00FE1EF5" w:rsidP="00C77F14">
            <w:pPr>
              <w:rPr>
                <w:rFonts w:ascii="Times New Roman" w:eastAsia="Times New Roman" w:hAnsi="Times New Roman" w:cs="Times New Roman"/>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variant associated with Malignant Hyperthermia (MH) based on positive IVCTs, positive CHCTs, MH reactions and/or family history of MH.</w:t>
            </w:r>
          </w:p>
        </w:tc>
        <w:tc>
          <w:tcPr>
            <w:tcW w:w="3510" w:type="dxa"/>
            <w:shd w:val="clear" w:color="auto" w:fill="auto"/>
          </w:tcPr>
          <w:p w14:paraId="77C396EB" w14:textId="25B9EA4A"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Manning, et al. (1998) </w:t>
            </w:r>
            <w:r w:rsidRPr="008D5BC5">
              <w:rPr>
                <w:rFonts w:cs="Times New Roman"/>
                <w:color w:val="000000"/>
              </w:rPr>
              <w:fldChar w:fldCharType="begin">
                <w:fldData xml:space="preserve">PEVuZE5vdGU+PENpdGU+PEF1dGhvcj5NYW5uaW5nPC9BdXRob3I+PFllYXI+MTk5ODwvWWVhcj48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NYW5uaW5nPC9BdXRob3I+PFllYXI+MTk5ODwvWWVhcj48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79)</w:t>
            </w:r>
            <w:r w:rsidRPr="008D5BC5">
              <w:rPr>
                <w:rFonts w:cs="Times New Roman"/>
                <w:color w:val="000000"/>
              </w:rPr>
              <w:fldChar w:fldCharType="end"/>
            </w:r>
          </w:p>
          <w:p w14:paraId="25819DAC" w14:textId="574ACE06"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Brandt, et al. (1999) </w:t>
            </w:r>
            <w:r w:rsidRPr="008D5BC5">
              <w:rPr>
                <w:rFonts w:cs="Times New Roman"/>
                <w:color w:val="000000"/>
              </w:rPr>
              <w:fldChar w:fldCharType="begin">
                <w:fldData xml:space="preserve">PEVuZE5vdGU+PENpdGU+PEF1dGhvcj5CcmFuZHQ8L0F1dGhvcj48WWVhcj4xOTk5PC9ZZWFyPjxS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=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CcmFuZHQ8L0F1dGhvcj48WWVhcj4xOTk5PC9ZZWFyPjxS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=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66)</w:t>
            </w:r>
            <w:r w:rsidRPr="008D5BC5">
              <w:rPr>
                <w:rFonts w:cs="Times New Roman"/>
                <w:color w:val="000000"/>
              </w:rPr>
              <w:fldChar w:fldCharType="end"/>
            </w:r>
          </w:p>
          <w:p w14:paraId="788AA353" w14:textId="027ED305"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Sambuughin, et al. (2001)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Sambuughin&lt;/Author&gt;&lt;Year&gt;2001&lt;/Year&gt;&lt;RecNum&gt;7&lt;/RecNum&gt;&lt;DisplayText&gt;(24)&lt;/DisplayText&gt;&lt;record&gt;&lt;rec-number&gt;7&lt;/rec-number&gt;&lt;foreign-keys&gt;&lt;key app="EN" db-id="vp0fe9zeppxzwrerdwrxser59st9sadt5vet" timestamp="1472666973"&gt;7&lt;/key&gt;&lt;/foreign-keys&gt;&lt;ref-type name="Journal Article"&gt;17&lt;/ref-type&gt;&lt;contributors&gt;&lt;authors&gt;&lt;author&gt;Sambuughin, N.&lt;/author&gt;&lt;author&gt;Sei, Y.&lt;/author&gt;&lt;author&gt;Gallagher, K. L.&lt;/author&gt;&lt;author&gt;Wyre, H. W.&lt;/author&gt;&lt;author&gt;Madsen, D.&lt;/author&gt;&lt;author&gt;Nelson, T. E.&lt;/author&gt;&lt;author&gt;Fletcher, J. E.&lt;/author&gt;&lt;author&gt;Rosenberg, H.&lt;/author&gt;&lt;author&gt;Muldoon, S. M.&lt;/author&gt;&lt;/authors&gt;&lt;/contributors&gt;&lt;auth-address&gt;Barrow Neurological Institute, Phoenix, Arizona, USA.&lt;/auth-address&gt;&lt;titles&gt;&lt;title&gt;North American malignant hyperthermia population: screening of the ryanodine receptor gene and identification of novel mutations&lt;/title&gt;&lt;secondary-title&gt;Anesthesiology&lt;/secondary-title&gt;&lt;/titles&gt;&lt;periodical&gt;&lt;full-title&gt;Anesthesiology&lt;/full-title&gt;&lt;/periodical&gt;&lt;pages&gt;594-9&lt;/pages&gt;&lt;volume&gt;95&lt;/volume&gt;&lt;number&gt;3&lt;/number&gt;&lt;keywords&gt;&lt;keyword&gt;Genetic Linkage&lt;/keyword&gt;&lt;keyword&gt;Genotype&lt;/keyword&gt;&lt;keyword&gt;Humans&lt;/keyword&gt;&lt;keyword&gt;Malignant Hyperthermia/*genetics&lt;/keyword&gt;&lt;keyword&gt;*Mutation&lt;/keyword&gt;&lt;keyword&gt;North America&lt;/keyword&gt;&lt;keyword&gt;Phenotype&lt;/keyword&gt;&lt;keyword&gt;Ryanodine Receptor Calcium Release Channel/*genetics&lt;/keyword&gt;&lt;/keywords&gt;&lt;dates&gt;&lt;year&gt;2001&lt;/year&gt;&lt;pub-dates&gt;&lt;date&gt;Sep&lt;/date&gt;&lt;/pub-dates&gt;&lt;/dates&gt;&lt;isbn&gt;0003-3022 (Print)&amp;#xD;0003-3022 (Linking)&lt;/isbn&gt;&lt;accession-num&gt;11575529&lt;/accession-num&gt;&lt;urls&gt;&lt;related-urls&gt;&lt;url&gt;https://www.ncbi.nlm.nih.gov/pubmed/11575529&lt;/url&gt;&lt;/related-urls&gt;&lt;/urls&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24)</w:t>
            </w:r>
            <w:r w:rsidRPr="008D5BC5">
              <w:rPr>
                <w:rFonts w:cs="Times New Roman"/>
                <w:color w:val="000000"/>
              </w:rPr>
              <w:fldChar w:fldCharType="end"/>
            </w:r>
          </w:p>
          <w:p w14:paraId="79A8B12B" w14:textId="5D388EC1"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Rueffert, et al. (2002)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Rueffert&lt;/Author&gt;&lt;Year&gt;2002&lt;/Year&gt;&lt;RecNum&gt;8&lt;/RecNum&gt;&lt;DisplayText&gt;(25)&lt;/DisplayText&gt;&lt;record&gt;&lt;rec-number&gt;8&lt;/rec-number&gt;&lt;foreign-keys&gt;&lt;key app="EN" db-id="vp0fe9zeppxzwrerdwrxser59st9sadt5vet" timestamp="1472666988"&gt;8&lt;/key&gt;&lt;/foreign-keys&gt;&lt;ref-type name="Journal Article"&gt;17&lt;/ref-type&gt;&lt;contributors&gt;&lt;authors&gt;&lt;author&gt;Rueffert, H.&lt;/author&gt;&lt;author&gt;Olthoff, D.&lt;/author&gt;&lt;author&gt;Deutrich, C.&lt;/author&gt;&lt;author&gt;Meinecke, C. D.&lt;/author&gt;&lt;author&gt;Froster, U. G.&lt;/author&gt;&lt;/authors&gt;&lt;/contributors&gt;&lt;auth-address&gt;Department of Anaesthesiology and Intensive Care Medicine, University of Leipzig, Leipzig, Germany. ruef@medizin.uni-leipzig.de&lt;/auth-address&gt;&lt;titles&gt;&lt;title&gt;Mutation screening in the ryanodine receptor 1 gene (RYR1) in patients susceptible to malignant hyperthermia who show definite IVCT results: identification of three novel mutations&lt;/title&gt;&lt;secondary-title&gt;Acta Anaesthesiol Scand&lt;/secondary-title&gt;&lt;/titles&gt;&lt;periodical&gt;&lt;full-title&gt;Acta Anaesthesiol Scand&lt;/full-title&gt;&lt;/periodical&gt;&lt;pages&gt;692-8&lt;/pages&gt;&lt;volume&gt;46&lt;/volume&gt;&lt;number&gt;6&lt;/number&gt;&lt;keywords&gt;&lt;keyword&gt;Anesthetics, Inhalation/pharmacology&lt;/keyword&gt;&lt;keyword&gt;Caffeine/pharmacology&lt;/keyword&gt;&lt;keyword&gt;Central Nervous System Stimulants/pharmacology&lt;/keyword&gt;&lt;keyword&gt;Genetic Testing&lt;/keyword&gt;&lt;keyword&gt;Halothane/pharmacology&lt;/keyword&gt;&lt;keyword&gt;Humans&lt;/keyword&gt;&lt;keyword&gt;In Vitro Techniques&lt;/keyword&gt;&lt;keyword&gt;Malignant Hyperthermia/*genetics/*physiopathology&lt;/keyword&gt;&lt;keyword&gt;Muscle Contraction/*drug effects&lt;/keyword&gt;&lt;keyword&gt;Muscles/*drug effects/physiopathology&lt;/keyword&gt;&lt;keyword&gt;Mutation/*genetics&lt;/keyword&gt;&lt;keyword&gt;Ryanodine Receptor Calcium Release Channel/*genetics&lt;/keyword&gt;&lt;/keywords&gt;&lt;dates&gt;&lt;year&gt;2002&lt;/year&gt;&lt;pub-dates&gt;&lt;date&gt;Jul&lt;/date&gt;&lt;/pub-dates&gt;&lt;/dates&gt;&lt;isbn&gt;0001-5172 (Print)&amp;#xD;0001-5172 (Linking)&lt;/isbn&gt;&lt;accession-num&gt;12059893&lt;/accession-num&gt;&lt;urls&gt;&lt;related-urls&gt;&lt;url&gt;https://www.ncbi.nlm.nih.gov/pubmed/12059893&lt;/url&gt;&lt;/related-urls&gt;&lt;/urls&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25)</w:t>
            </w:r>
            <w:r w:rsidRPr="008D5BC5">
              <w:rPr>
                <w:rFonts w:cs="Times New Roman"/>
                <w:color w:val="000000"/>
              </w:rPr>
              <w:fldChar w:fldCharType="end"/>
            </w:r>
          </w:p>
          <w:p w14:paraId="57A1AEF0" w14:textId="0D6E0211"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Galli, et al. (2002)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Galli&lt;/Author&gt;&lt;Year&gt;2002&lt;/Year&gt;&lt;RecNum&gt;41&lt;/RecNum&gt;&lt;DisplayText&gt;(28)&lt;/DisplayText&gt;&lt;record&gt;&lt;rec-number&gt;41&lt;/rec-number&gt;&lt;foreign-keys&gt;&lt;key app="EN" db-id="vp0fe9zeppxzwrerdwrxser59st9sadt5vet" timestamp="1520448369"&gt;41&lt;/key&gt;&lt;/foreign-keys&gt;&lt;ref-type name="Journal Article"&gt;17&lt;/ref-type&gt;&lt;contributors&gt;&lt;authors&gt;&lt;author&gt;Galli, L.&lt;/author&gt;&lt;author&gt;Orrico, A.&lt;/author&gt;&lt;author&gt;Cozzolino, S.&lt;/author&gt;&lt;author&gt;Pietrini, V.&lt;/author&gt;&lt;author&gt;Tegazzin, V.&lt;/author&gt;&lt;author&gt;Sorrentino, V.&lt;/author&gt;&lt;/authors&gt;&lt;/contributors&gt;&lt;auth-address&gt;U.O. Medical Genetics, Azienda Ospedaliera Universitaria Senese, Siena, Italy&lt;/auth-address&gt;&lt;titles&gt;&lt;title&gt;Mutations in the RYR1 gene in Italian patients at risk for malignant hyperthermia: evidence for a cluster of novel mutations in the C-terminal region&lt;/title&gt;&lt;secondary-title&gt;Cell Calcium&lt;/secondary-title&gt;&lt;/titles&gt;&lt;periodical&gt;&lt;full-title&gt;Cell Calcium&lt;/full-title&gt;&lt;/periodical&gt;&lt;pages&gt;143-51&lt;/pages&gt;&lt;volume&gt;32&lt;/volume&gt;&lt;number&gt;3&lt;/number&gt;&lt;keywords&gt;&lt;keyword&gt;Amino Acid Sequence/genetics&lt;/keyword&gt;&lt;keyword&gt;Female&lt;/keyword&gt;&lt;keyword&gt;Humans&lt;/keyword&gt;&lt;keyword&gt;Italy&lt;/keyword&gt;&lt;keyword&gt;Male&lt;/keyword&gt;&lt;keyword&gt;Malignant Hyperthermia/*genetics&lt;/keyword&gt;&lt;keyword&gt;Molecular Sequence Data&lt;/keyword&gt;&lt;keyword&gt;Mutation/*genetics&lt;/keyword&gt;&lt;keyword&gt;Myopathy, Central Core/genetics&lt;/keyword&gt;&lt;keyword&gt;Patients&lt;/keyword&gt;&lt;keyword&gt;Pedigree&lt;/keyword&gt;&lt;keyword&gt;Risk Factors&lt;/keyword&gt;&lt;keyword&gt;Ryanodine Receptor Calcium Release Channel/*genetics&lt;/keyword&gt;&lt;/keywords&gt;&lt;dates&gt;&lt;year&gt;2002&lt;/year&gt;&lt;pub-dates&gt;&lt;date&gt;Sep&lt;/date&gt;&lt;/pub-dates&gt;&lt;/dates&gt;&lt;isbn&gt;0143-4160 (Print)&amp;#xD;0143-4160 (Linking)&lt;/isbn&gt;&lt;accession-num&gt;12208234&lt;/accession-num&gt;&lt;urls&gt;&lt;related-urls&gt;&lt;url&gt;https://www.ncbi.nlm.nih.gov/pubmed/12208234&lt;/url&gt;&lt;/related-urls&gt;&lt;/urls&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28)</w:t>
            </w:r>
            <w:r w:rsidRPr="008D5BC5">
              <w:rPr>
                <w:rFonts w:cs="Times New Roman"/>
                <w:color w:val="000000"/>
              </w:rPr>
              <w:fldChar w:fldCharType="end"/>
            </w:r>
          </w:p>
          <w:p w14:paraId="70C111D0" w14:textId="56ECE81F"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Wehner, et al. (2002)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Wehner&lt;/Author&gt;&lt;Year&gt;2002&lt;/Year&gt;&lt;RecNum&gt;83&lt;/RecNum&gt;&lt;DisplayText&gt;(83)&lt;/DisplayText&gt;&lt;record&gt;&lt;rec-number&gt;83&lt;/rec-number&gt;&lt;foreign-keys&gt;&lt;key app="EN" db-id="vp0fe9zeppxzwrerdwrxser59st9sadt5vet" timestamp="1520448376"&gt;83&lt;/key&gt;&lt;/foreign-keys&gt;&lt;ref-type name="Journal Article"&gt;17&lt;/ref-type&gt;&lt;contributors&gt;&lt;authors&gt;&lt;author&gt;Wehner, M.&lt;/author&gt;&lt;author&gt;Rueffert, H.&lt;/author&gt;&lt;author&gt;Koenig, F.&lt;/author&gt;&lt;author&gt;Neuhaus, J.&lt;/author&gt;&lt;author&gt;Olthoff, D.&lt;/author&gt;&lt;/authors&gt;&lt;/contributors&gt;&lt;auth-address&gt;Department of Anaesthesiology and Intensive Care Medicine, Department of Urology, University Hospital of Leipzig, Leipzig, Germany. wehm@medizin.uni-leipzig.de&lt;/auth-address&gt;&lt;titles&gt;&lt;title&gt;Increased sensitivity to 4-chloro-m-cresol and caffeine in primary myotubes from malignant hyperthermia susceptible individuals carrying the ryanodine receptor 1 Thr2206Met (C6617T) mutation&lt;/title&gt;&lt;secondary-title&gt;Clin Genet&lt;/secondary-title&gt;&lt;/titles&gt;&lt;periodical&gt;&lt;full-title&gt;Clin Genet&lt;/full-title&gt;&lt;/periodical&gt;&lt;pages&gt;135-46&lt;/pages&gt;&lt;volume&gt;62&lt;/volume&gt;&lt;number&gt;2&lt;/number&gt;&lt;keywords&gt;&lt;keyword&gt;Amino Acid Substitution&lt;/keyword&gt;&lt;keyword&gt;Caffeine/*pharmacology&lt;/keyword&gt;&lt;keyword&gt;Calcium/*metabolism&lt;/keyword&gt;&lt;keyword&gt;Cresols/*pharmacology&lt;/keyword&gt;&lt;keyword&gt;Female&lt;/keyword&gt;&lt;keyword&gt;Humans&lt;/keyword&gt;&lt;keyword&gt;Male&lt;/keyword&gt;&lt;keyword&gt;Malignant Hyperthermia/*genetics/*metabolism&lt;/keyword&gt;&lt;keyword&gt;Muscle Fibers, Skeletal/*drug effects&lt;/keyword&gt;&lt;keyword&gt;Muscle, Skeletal/drug effects&lt;/keyword&gt;&lt;keyword&gt;Mutation&lt;/keyword&gt;&lt;keyword&gt;Pedigree&lt;/keyword&gt;&lt;keyword&gt;Potassium Chloride/metabolism&lt;/keyword&gt;&lt;keyword&gt;Ryanodine Receptor Calcium Release Channel/*genetics&lt;/keyword&gt;&lt;keyword&gt;Sarcoplasmic Reticulum/metabolism&lt;/keyword&gt;&lt;/keywords&gt;&lt;dates&gt;&lt;year&gt;2002&lt;/year&gt;&lt;pub-dates&gt;&lt;date&gt;Aug&lt;/date&gt;&lt;/pub-dates&gt;&lt;/dates&gt;&lt;isbn&gt;0009-9163 (Print)&amp;#xD;0009-9163 (Linking)&lt;/isbn&gt;&lt;accession-num&gt;12220451&lt;/accession-num&gt;&lt;urls&gt;&lt;related-urls&gt;&lt;url&gt;https://www.ncbi.nlm.nih.gov/pubmed/12220451&lt;/url&gt;&lt;/related-urls&gt;&lt;/urls&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83)</w:t>
            </w:r>
            <w:r w:rsidRPr="008D5BC5">
              <w:rPr>
                <w:rFonts w:cs="Times New Roman"/>
                <w:color w:val="000000"/>
              </w:rPr>
              <w:fldChar w:fldCharType="end"/>
            </w:r>
          </w:p>
          <w:p w14:paraId="39D55698" w14:textId="72B2DD88"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Sei, et al. (2004)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Sei&lt;/Author&gt;&lt;Year&gt;2004&lt;/Year&gt;&lt;RecNum&gt;43&lt;/RecNum&gt;&lt;DisplayText&gt;(30)&lt;/DisplayText&gt;&lt;record&gt;&lt;rec-number&gt;43&lt;/rec-number&gt;&lt;foreign-keys&gt;&lt;key app="EN" db-id="vp0fe9zeppxzwrerdwrxser59st9sadt5vet" timestamp="1520448370"&gt;43&lt;/key&gt;&lt;/foreign-keys&gt;&lt;ref-type name="Journal Article"&gt;17&lt;/ref-type&gt;&lt;contributors&gt;&lt;authors&gt;&lt;author&gt;Sei, Y.&lt;/author&gt;&lt;author&gt;Sambuughin, N. N.&lt;/author&gt;&lt;author&gt;Davis, E. J.&lt;/author&gt;&lt;author&gt;Sachs, D.&lt;/author&gt;&lt;author&gt;Cuenca, P. B.&lt;/author&gt;&lt;author&gt;Brandom, B. W.&lt;/author&gt;&lt;author&gt;Tautz, T.&lt;/author&gt;&lt;author&gt;Rosenberg, H.&lt;/author&gt;&lt;author&gt;Nelson, T. E.&lt;/author&gt;&lt;author&gt;Muldoon, S. M.&lt;/author&gt;&lt;/authors&gt;&lt;/contributors&gt;&lt;auth-address&gt;Uniformed Services University of the Health Sciences, 4301 Jones Bridge Road, Bethesda, MD 20814, USA. ysei@usuhs.mil&lt;/auth-address&gt;&lt;titles&gt;&lt;title&gt;Malignant hyperthermia in North America: genetic screening of the three hot spots in the type I ryanodine receptor gene&lt;/title&gt;&lt;secondary-title&gt;Anesthesiology&lt;/secondary-title&gt;&lt;/titles&gt;&lt;periodical&gt;&lt;full-title&gt;Anesthesiology&lt;/full-title&gt;&lt;/periodical&gt;&lt;pages&gt;824-30&lt;/pages&gt;&lt;volume&gt;101&lt;/volume&gt;&lt;number&gt;4&lt;/number&gt;&lt;keywords&gt;&lt;keyword&gt;Calcium/metabolism&lt;/keyword&gt;&lt;keyword&gt;Exons&lt;/keyword&gt;&lt;keyword&gt;Humans&lt;/keyword&gt;&lt;keyword&gt;Malignant Hyperthermia/*genetics/metabolism&lt;/keyword&gt;&lt;keyword&gt;*Mutation&lt;/keyword&gt;&lt;keyword&gt;Ryanodine Receptor Calcium Release Channel/*genetics&lt;/keyword&gt;&lt;/keywords&gt;&lt;dates&gt;&lt;year&gt;2004&lt;/year&gt;&lt;pub-dates&gt;&lt;date&gt;Oct&lt;/date&gt;&lt;/pub-dates&gt;&lt;/dates&gt;&lt;isbn&gt;0003-3022 (Print)&amp;#xD;0003-3022 (Linking)&lt;/isbn&gt;&lt;accession-num&gt;15448513&lt;/accession-num&gt;&lt;urls&gt;&lt;related-urls&gt;&lt;url&gt;https://www.ncbi.nlm.nih.gov/pubmed/15448513&lt;/url&gt;&lt;/related-urls&gt;&lt;/urls&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30)</w:t>
            </w:r>
            <w:r w:rsidRPr="008D5BC5">
              <w:rPr>
                <w:rFonts w:cs="Times New Roman"/>
                <w:color w:val="000000"/>
              </w:rPr>
              <w:fldChar w:fldCharType="end"/>
            </w:r>
          </w:p>
          <w:p w14:paraId="4867CCC6" w14:textId="7234AB84"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Sambuughin, et al. (2005)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Sambuughin&lt;/Author&gt;&lt;Year&gt;2005&lt;/Year&gt;&lt;RecNum&gt;44&lt;/RecNum&gt;&lt;DisplayText&gt;(31)&lt;/DisplayText&gt;&lt;record&gt;&lt;rec-number&gt;44&lt;/rec-number&gt;&lt;foreign-keys&gt;&lt;key app="EN" db-id="vp0fe9zeppxzwrerdwrxser59st9sadt5vet" timestamp="1520448370"&gt;44&lt;/key&gt;&lt;/foreign-keys&gt;&lt;ref-type name="Journal Article"&gt;17&lt;/ref-type&gt;&lt;contributors&gt;&lt;authors&gt;&lt;author&gt;Sambuughin, N.&lt;/author&gt;&lt;author&gt;Holley, H.&lt;/author&gt;&lt;author&gt;Muldoon, S.&lt;/author&gt;&lt;author&gt;Brandom, B. W.&lt;/author&gt;&lt;author&gt;de Bantel, A. M.&lt;/author&gt;&lt;author&gt;Tobin, J. R.&lt;/author&gt;&lt;author&gt;Nelson, T. E.&lt;/author&gt;&lt;author&gt;Goldfarb, L. G.&lt;/author&gt;&lt;/authors&gt;&lt;/contributors&gt;&lt;auth-address&gt;National Institute of Neurological Disorders and Stroke, National Institutes of Health, Bethesda, Maryland 20892-9404, USA. sambuugn@ninds.noh.gov&lt;/auth-address&gt;&lt;titles&gt;&lt;title&gt;Screening of the entire ryanodine receptor type 1 coding region for sequence variants associated with malignant hyperthermia susceptibility in the north american population&lt;/title&gt;&lt;secondary-title&gt;Anesthesiology&lt;/secondary-title&gt;&lt;/titles&gt;&lt;periodical&gt;&lt;full-title&gt;Anesthesiology&lt;/full-title&gt;&lt;/periodical&gt;&lt;pages&gt;515-21&lt;/pages&gt;&lt;volume&gt;102&lt;/volume&gt;&lt;number&gt;3&lt;/number&gt;&lt;keywords&gt;&lt;keyword&gt;Animals&lt;/keyword&gt;&lt;keyword&gt;*Genetic Predisposition to Disease&lt;/keyword&gt;&lt;keyword&gt;Humans&lt;/keyword&gt;&lt;keyword&gt;Malignant Hyperthermia/*genetics&lt;/keyword&gt;&lt;keyword&gt;*Mutation&lt;/keyword&gt;&lt;keyword&gt;*Open Reading Frames&lt;/keyword&gt;&lt;keyword&gt;Ryanodine Receptor Calcium Release Channel/*genetics&lt;/keyword&gt;&lt;/keywords&gt;&lt;dates&gt;&lt;year&gt;2005&lt;/year&gt;&lt;pub-dates&gt;&lt;date&gt;Mar&lt;/date&gt;&lt;/pub-dates&gt;&lt;/dates&gt;&lt;isbn&gt;0003-3022 (Print)&amp;#xD;0003-3022 (Linking)&lt;/isbn&gt;&lt;accession-num&gt;15731587&lt;/accession-num&gt;&lt;urls&gt;&lt;related-urls&gt;&lt;url&gt;https://www.ncbi.nlm.nih.gov/pubmed/15731587&lt;/url&gt;&lt;/related-urls&gt;&lt;/urls&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31)</w:t>
            </w:r>
            <w:r w:rsidRPr="008D5BC5">
              <w:rPr>
                <w:rFonts w:cs="Times New Roman"/>
                <w:color w:val="000000"/>
              </w:rPr>
              <w:fldChar w:fldCharType="end"/>
            </w:r>
          </w:p>
          <w:p w14:paraId="5127B3AD" w14:textId="046A904F"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Monnier, et al. (2005) </w:t>
            </w:r>
            <w:r w:rsidRPr="008D5BC5">
              <w:rPr>
                <w:rFonts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17)</w:t>
            </w:r>
            <w:r w:rsidRPr="008D5BC5">
              <w:rPr>
                <w:rFonts w:cs="Times New Roman"/>
                <w:color w:val="000000"/>
              </w:rPr>
              <w:fldChar w:fldCharType="end"/>
            </w:r>
          </w:p>
          <w:p w14:paraId="7B24D553" w14:textId="43250BF6"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Yeh, et al. (2005)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Yeh&lt;/Author&gt;&lt;Year&gt;2005&lt;/Year&gt;&lt;RecNum&gt;56&lt;/RecNum&gt;&lt;DisplayText&gt;(55)&lt;/DisplayText&gt;&lt;record&gt;&lt;rec-number&gt;56&lt;/rec-number&gt;&lt;foreign-keys&gt;&lt;key app="EN" db-id="vp0fe9zeppxzwrerdwrxser59st9sadt5vet" timestamp="1520448371"&gt;56&lt;/key&gt;&lt;/foreign-keys&gt;&lt;ref-type name="Journal Article"&gt;17&lt;/ref-type&gt;&lt;contributors&gt;&lt;authors&gt;&lt;author&gt;Yeh, H. M.&lt;/author&gt;&lt;author&gt;Tsai, M. C.&lt;/author&gt;&lt;author&gt;Su, Y. N.&lt;/author&gt;&lt;author&gt;Shen, R. C.&lt;/author&gt;&lt;author&gt;Hwang, J. J.&lt;/author&gt;&lt;author&gt;Sun, W. Z.&lt;/author&gt;&lt;author&gt;Lai, L. P.&lt;/author&gt;&lt;/authors&gt;&lt;/contributors&gt;&lt;auth-address&gt;Department of Anesthesiology, Institute of Pharmacology, National Taiwan University, Taipei, Taiwan.&lt;/auth-address&gt;&lt;titles&gt;&lt;title&gt;Denaturing high performance liquid chromatography screening of ryanodine receptor type 1 gene in patients with malignant hyperthermia in Taiwan and identification of a novel mutation (Y522C)&lt;/title&gt;&lt;secondary-title&gt;Anesth Analg&lt;/secondary-title&gt;&lt;/titles&gt;&lt;periodical&gt;&lt;full-title&gt;Anesth Analg&lt;/full-title&gt;&lt;/periodical&gt;&lt;pages&gt;1401-6&lt;/pages&gt;&lt;volume&gt;101&lt;/volume&gt;&lt;number&gt;5&lt;/number&gt;&lt;keywords&gt;&lt;keyword&gt;Adolescent&lt;/keyword&gt;&lt;keyword&gt;Adult&lt;/keyword&gt;&lt;keyword&gt;Aged&lt;/keyword&gt;&lt;keyword&gt;Amino Acid Sequence&lt;/keyword&gt;&lt;keyword&gt;Chromatography, High Pressure Liquid/*methods&lt;/keyword&gt;&lt;keyword&gt;Female&lt;/keyword&gt;&lt;keyword&gt;Humans&lt;/keyword&gt;&lt;keyword&gt;Male&lt;/keyword&gt;&lt;keyword&gt;Malignant Hyperthermia/*genetics&lt;/keyword&gt;&lt;keyword&gt;Molecular Sequence Data&lt;/keyword&gt;&lt;keyword&gt;*Mutation&lt;/keyword&gt;&lt;keyword&gt;Polymorphism, Single Nucleotide&lt;/keyword&gt;&lt;keyword&gt;Ryanodine Receptor Calcium Release Channel/*genetics&lt;/keyword&gt;&lt;/keywords&gt;&lt;dates&gt;&lt;year&gt;2005&lt;/year&gt;&lt;pub-dates&gt;&lt;date&gt;Nov&lt;/date&gt;&lt;/pub-dates&gt;&lt;/dates&gt;&lt;isbn&gt;0003-2999 (Print)&amp;#xD;0003-2999 (Linking)&lt;/isbn&gt;&lt;accession-num&gt;16244001&lt;/accession-num&gt;&lt;urls&gt;&lt;related-urls&gt;&lt;url&gt;https://www.ncbi.nlm.nih.gov/pubmed/16244001&lt;/url&gt;&lt;/related-urls&gt;&lt;/urls&gt;&lt;electronic-resource-num&gt;10.1213/01.ANE.0000180214.74580.39&lt;/electronic-resource-num&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55)</w:t>
            </w:r>
            <w:r w:rsidRPr="008D5BC5">
              <w:rPr>
                <w:rFonts w:cs="Times New Roman"/>
                <w:color w:val="000000"/>
              </w:rPr>
              <w:fldChar w:fldCharType="end"/>
            </w:r>
          </w:p>
          <w:p w14:paraId="4F18DD6B" w14:textId="42F364DB"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Galli, et al. (2006)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Galli&lt;/Author&gt;&lt;Year&gt;2006&lt;/Year&gt;&lt;RecNum&gt;45&lt;/RecNum&gt;&lt;DisplayText&gt;(33)&lt;/DisplayText&gt;&lt;record&gt;&lt;rec-number&gt;45&lt;/rec-number&gt;&lt;foreign-keys&gt;&lt;key app="EN" db-id="vp0fe9zeppxzwrerdwrxser59st9sadt5vet" timestamp="1520448370"&gt;45&lt;/key&gt;&lt;/foreign-keys&gt;&lt;ref-type name="Journal Article"&gt;17&lt;/ref-type&gt;&lt;contributors&gt;&lt;authors&gt;&lt;author&gt;Galli, L.&lt;/author&gt;&lt;author&gt;Orrico, A.&lt;/author&gt;&lt;author&gt;Lorenzini, S.&lt;/author&gt;&lt;author&gt;Censini, S.&lt;/author&gt;&lt;author&gt;Falciani, M.&lt;/author&gt;&lt;author&gt;Covacci, A.&lt;/author&gt;&lt;author&gt;Tegazzin, V.&lt;/author&gt;&lt;author&gt;Sorrentino, V.&lt;/author&gt;&lt;/authors&gt;&lt;/contributors&gt;&lt;auth-address&gt;Molecular Medicine Section, Department of Neuroscience, University of Siena and Azienda Ospedaliera Universitaria Senese, Siena, Italy.&lt;/auth-address&gt;&lt;titles&gt;&lt;title&gt;Frequency and localization of mutations in the 106 exons of the RYR1 gene in 50 individuals with malignant hyperthermia&lt;/title&gt;&lt;secondary-title&gt;Hum Mutat&lt;/secondary-title&gt;&lt;/titles&gt;&lt;periodical&gt;&lt;full-title&gt;Hum Mutat&lt;/full-title&gt;&lt;/periodical&gt;&lt;pages&gt;830&lt;/pages&gt;&lt;volume&gt;27&lt;/volume&gt;&lt;number&gt;8&lt;/number&gt;&lt;keywords&gt;&lt;keyword&gt;Cohort Studies&lt;/keyword&gt;&lt;keyword&gt;DNA Mutational Analysis&lt;/keyword&gt;&lt;keyword&gt;*Exons&lt;/keyword&gt;&lt;keyword&gt;Female&lt;/keyword&gt;&lt;keyword&gt;Gene Frequency&lt;/keyword&gt;&lt;keyword&gt;Genetic Predisposition to Disease&lt;/keyword&gt;&lt;keyword&gt;Genetic Testing&lt;/keyword&gt;&lt;keyword&gt;Humans&lt;/keyword&gt;&lt;keyword&gt;Male&lt;/keyword&gt;&lt;keyword&gt;Malignant Hyperthermia/diagnosis/*genetics&lt;/keyword&gt;&lt;keyword&gt;*Mutation, Missense&lt;/keyword&gt;&lt;keyword&gt;Ryanodine Receptor Calcium Release Channel/*genetics&lt;/keyword&gt;&lt;/keywords&gt;&lt;dates&gt;&lt;year&gt;2006&lt;/year&gt;&lt;pub-dates&gt;&lt;date&gt;Aug&lt;/date&gt;&lt;/pub-dates&gt;&lt;/dates&gt;&lt;isbn&gt;1098-1004 (Electronic)&amp;#xD;1059-7794 (Linking)&lt;/isbn&gt;&lt;accession-num&gt;16835904&lt;/accession-num&gt;&lt;urls&gt;&lt;related-urls&gt;&lt;url&gt;https://www.ncbi.nlm.nih.gov/pubmed/16835904&lt;/url&gt;&lt;/related-urls&gt;&lt;/urls&gt;&lt;electronic-resource-num&gt;10.1002/humu.9442&lt;/electronic-resource-num&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33)</w:t>
            </w:r>
            <w:r w:rsidRPr="008D5BC5">
              <w:rPr>
                <w:rFonts w:cs="Times New Roman"/>
                <w:color w:val="000000"/>
              </w:rPr>
              <w:fldChar w:fldCharType="end"/>
            </w:r>
          </w:p>
          <w:p w14:paraId="07F32CEA" w14:textId="14750C7A"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Broman, et al. (2007)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Broman&lt;/Author&gt;&lt;Year&gt;2007&lt;/Year&gt;&lt;RecNum&gt;75&lt;/RecNum&gt;&lt;DisplayText&gt;(74)&lt;/DisplayText&gt;&lt;record&gt;&lt;rec-number&gt;75&lt;/rec-number&gt;&lt;foreign-keys&gt;&lt;key app="EN" db-id="vp0fe9zeppxzwrerdwrxser59st9sadt5vet" timestamp="1520448374"&gt;75&lt;/key&gt;&lt;/foreign-keys&gt;&lt;ref-type name="Journal Article"&gt;17&lt;/ref-type&gt;&lt;contributors&gt;&lt;authors&gt;&lt;author&gt;Broman, M.&lt;/author&gt;&lt;author&gt;Islander, G.&lt;/author&gt;&lt;author&gt;Muller, C. R.&lt;/author&gt;&lt;author&gt;Ranklev-Twetman, E.&lt;/author&gt;&lt;/authors&gt;&lt;/contributors&gt;&lt;auth-address&gt;Department of Anaesthesiology and Intensive Care, Lund University Hospital, Lund, Sweden. marcus.broman@skane.se&lt;/auth-address&gt;&lt;titles&gt;&lt;title&gt;Malignant hyperthermia and central core disease causative mutations in Swedish patients&lt;/title&gt;&lt;secondary-title&gt;Acta Anaesthesiol Scand&lt;/secondary-title&gt;&lt;/titles&gt;&lt;periodical&gt;&lt;full-title&gt;Acta Anaesthesiol Scand&lt;/full-title&gt;&lt;/periodical&gt;&lt;pages&gt;50-3&lt;/pages&gt;&lt;volume&gt;51&lt;/volume&gt;&lt;number&gt;1&lt;/number&gt;&lt;keywords&gt;&lt;keyword&gt;Adolescent&lt;/keyword&gt;&lt;keyword&gt;Adult&lt;/keyword&gt;&lt;keyword&gt;Child&lt;/keyword&gt;&lt;keyword&gt;Child, Preschool&lt;/keyword&gt;&lt;keyword&gt;Exons&lt;/keyword&gt;&lt;keyword&gt;Female&lt;/keyword&gt;&lt;keyword&gt;Genetic Predisposition to Disease&lt;/keyword&gt;&lt;keyword&gt;Humans&lt;/keyword&gt;&lt;keyword&gt;Male&lt;/keyword&gt;&lt;keyword&gt;Malignant Hyperthermia/*genetics&lt;/keyword&gt;&lt;keyword&gt;Middle Aged&lt;/keyword&gt;&lt;keyword&gt;*Mutation&lt;/keyword&gt;&lt;keyword&gt;Myopathy, Central Core/*genetics&lt;/keyword&gt;&lt;keyword&gt;*Polymorphism, Genetic&lt;/keyword&gt;&lt;keyword&gt;Ryanodine Receptor Calcium Release Channel/*genetics&lt;/keyword&gt;&lt;keyword&gt;Sweden&lt;/keyword&gt;&lt;/keywords&gt;&lt;dates&gt;&lt;year&gt;2007&lt;/year&gt;&lt;pub-dates&gt;&lt;date&gt;Jan&lt;/date&gt;&lt;/pub-dates&gt;&lt;/dates&gt;&lt;isbn&gt;0001-5172 (Print)&amp;#xD;0001-5172 (Linking)&lt;/isbn&gt;&lt;accession-num&gt;17081152&lt;/accession-num&gt;&lt;urls&gt;&lt;related-urls&gt;&lt;url&gt;https://www.ncbi.nlm.nih.gov/pubmed/17081152&lt;/url&gt;&lt;/related-urls&gt;&lt;/urls&gt;&lt;electronic-resource-num&gt;10.1111/j.1399-6576.2006.01165.x&lt;/electronic-resource-num&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74)</w:t>
            </w:r>
            <w:r w:rsidRPr="008D5BC5">
              <w:rPr>
                <w:rFonts w:cs="Times New Roman"/>
                <w:color w:val="000000"/>
              </w:rPr>
              <w:fldChar w:fldCharType="end"/>
            </w:r>
          </w:p>
          <w:p w14:paraId="170EB4B9" w14:textId="064D9E23"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Gillies, et al. (2008)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Gillies&lt;/Author&gt;&lt;Year&gt;2008&lt;/Year&gt;&lt;RecNum&gt;20&lt;/RecNum&gt;&lt;DisplayText&gt;(34)&lt;/DisplayText&gt;&lt;record&gt;&lt;rec-number&gt;20&lt;/rec-number&gt;&lt;foreign-keys&gt;&lt;key app="EN" db-id="vp0fe9zeppxzwrerdwrxser59st9sadt5vet" timestamp="1472668098"&gt;20&lt;/key&gt;&lt;/foreign-keys&gt;&lt;ref-type name="Journal Article"&gt;17&lt;/ref-type&gt;&lt;contributors&gt;&lt;authors&gt;&lt;author&gt;Gillies, R. L.&lt;/author&gt;&lt;author&gt;Bjorksten, A. R.&lt;/author&gt;&lt;author&gt;Davis, M.&lt;/author&gt;&lt;author&gt;Du Sart, D.&lt;/author&gt;&lt;/authors&gt;&lt;/contributors&gt;&lt;auth-address&gt;Department of Anaesthesia and Pain Management, Royal Melbourne Hospital, Parkville, Australia.&lt;/auth-address&gt;&lt;titles&gt;&lt;title&gt;Identification of genetic mutations in Australian malignant hyperthermia families using sequencing of RYR1 hotspots&lt;/title&gt;&lt;secondary-title&gt;Anaesth Intensive Care&lt;/secondary-title&gt;&lt;/titles&gt;&lt;periodical&gt;&lt;full-title&gt;Anaesth Intensive Care&lt;/full-title&gt;&lt;/periodical&gt;&lt;pages&gt;391-403&lt;/pages&gt;&lt;volume&gt;36&lt;/volume&gt;&lt;number&gt;3&lt;/number&gt;&lt;keywords&gt;&lt;keyword&gt;Amino Acid Substitution&lt;/keyword&gt;&lt;keyword&gt;Australia/epidemiology&lt;/keyword&gt;&lt;keyword&gt;Chromosomes, Human, Pair 19/genetics&lt;/keyword&gt;&lt;keyword&gt;DNA/genetics&lt;/keyword&gt;&lt;keyword&gt;DNA Mutational Analysis&lt;/keyword&gt;&lt;keyword&gt;DNA Primers&lt;/keyword&gt;&lt;keyword&gt;Haplotypes&lt;/keyword&gt;&lt;keyword&gt;Homeostasis/physiology&lt;/keyword&gt;&lt;keyword&gt;Humans&lt;/keyword&gt;&lt;keyword&gt;Malignant Hyperthermia/epidemiology/*genetics/pathology&lt;/keyword&gt;&lt;keyword&gt;Muscle Contraction/physiology&lt;/keyword&gt;&lt;keyword&gt;Muscle, Skeletal/pathology&lt;/keyword&gt;&lt;keyword&gt;Pedigree&lt;/keyword&gt;&lt;keyword&gt;Reverse Transcriptase Polymerase Chain Reaction&lt;/keyword&gt;&lt;keyword&gt;Ryanodine Receptor Calcium Release Channel/*genetics&lt;/keyword&gt;&lt;/keywords&gt;&lt;dates&gt;&lt;year&gt;2008&lt;/year&gt;&lt;pub-dates&gt;&lt;date&gt;May&lt;/date&gt;&lt;/pub-dates&gt;&lt;/dates&gt;&lt;isbn&gt;0310-057X (Print)&amp;#xD;0310-057X (Linking)&lt;/isbn&gt;&lt;accession-num&gt;18564801&lt;/accession-num&gt;&lt;urls&gt;&lt;related-urls&gt;&lt;url&gt;https://www.ncbi.nlm.nih.gov/pubmed/18564801&lt;/url&gt;&lt;/related-urls&gt;&lt;/urls&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34)</w:t>
            </w:r>
            <w:r w:rsidRPr="008D5BC5">
              <w:rPr>
                <w:rFonts w:cs="Times New Roman"/>
                <w:color w:val="000000"/>
              </w:rPr>
              <w:fldChar w:fldCharType="end"/>
            </w:r>
          </w:p>
          <w:p w14:paraId="2A37DB06" w14:textId="4008BD88"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Carpenter, et al. (2009) </w:t>
            </w:r>
            <w:r w:rsidRPr="008D5BC5">
              <w:rPr>
                <w:rFonts w:eastAsia="Times New Roman" w:cs="Times New Roman"/>
                <w:color w:val="000000"/>
              </w:rPr>
              <w:fldChar w:fldCharType="begin">
                <w:fldData xml:space="preserve">PEVuZE5vdGU+PENpdGU+PEF1dGhvcj5DYXJwZW50ZXI8L0F1dGhvcj48WWVhcj4yMDA5PC9ZZWFy
PjxSZWNOdW0+OTwvUmVjTnVtPjxEaXNwbGF5VGV4dD4oMzU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DYXJwZW50ZXI8L0F1dGhvcj48WWVhcj4yMDA5PC9ZZWFy
PjxSZWNOdW0+OTwvUmVjTnVtPjxEaXNwbGF5VGV4dD4oMzU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35)</w:t>
            </w:r>
            <w:r w:rsidRPr="008D5BC5">
              <w:rPr>
                <w:rFonts w:eastAsia="Times New Roman" w:cs="Times New Roman"/>
                <w:color w:val="000000"/>
              </w:rPr>
              <w:fldChar w:fldCharType="end"/>
            </w:r>
          </w:p>
          <w:p w14:paraId="3BDA4966" w14:textId="5C8B2931"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Rueffert, et al. (2009)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Rueffert&lt;/Author&gt;&lt;Year&gt;2009&lt;/Year&gt;&lt;RecNum&gt;84&lt;/RecNum&gt;&lt;DisplayText&gt;(84)&lt;/DisplayText&gt;&lt;record&gt;&lt;rec-number&gt;84&lt;/rec-number&gt;&lt;foreign-keys&gt;&lt;key app="EN" db-id="vp0fe9zeppxzwrerdwrxser59st9sadt5vet" timestamp="1520448376"&gt;84&lt;/key&gt;&lt;/foreign-keys&gt;&lt;ref-type name="Journal Article"&gt;17&lt;/ref-type&gt;&lt;contributors&gt;&lt;authors&gt;&lt;author&gt;Rueffert, H.&lt;/author&gt;&lt;author&gt;Wehner, M.&lt;/author&gt;&lt;author&gt;Ogunlade, V.&lt;/author&gt;&lt;author&gt;Meinecke, C.&lt;/author&gt;&lt;author&gt;Schober, R.&lt;/author&gt;&lt;/authors&gt;&lt;/contributors&gt;&lt;auth-address&gt;Department of Anesthesiology and Intensive Care Medicine, University Hospital of Leipzig, Germany. henrik.rueffert@medizin.uni-leipzig.de&lt;/auth-address&gt;&lt;titles&gt;&lt;title&gt;Mild clinical and histopathological features in patients who carry the frequent and causative malignant hyperthermia RyR1 mutation p.Thr2206Met&lt;/title&gt;&lt;secondary-title&gt;Clin Neuropathol&lt;/secondary-title&gt;&lt;/titles&gt;&lt;periodical&gt;&lt;full-title&gt;Clin Neuropathol&lt;/full-title&gt;&lt;/periodical&gt;&lt;pages&gt;409-16&lt;/pages&gt;&lt;volume&gt;28&lt;/volume&gt;&lt;number&gt;6&lt;/number&gt;&lt;keywords&gt;&lt;keyword&gt;Adolescent&lt;/keyword&gt;&lt;keyword&gt;Biopsy&lt;/keyword&gt;&lt;keyword&gt;Contracture/pathology&lt;/keyword&gt;&lt;keyword&gt;Creatine Kinase/*metabolism&lt;/keyword&gt;&lt;keyword&gt;Female&lt;/keyword&gt;&lt;keyword&gt;Genetic Predisposition to Disease/genetics&lt;/keyword&gt;&lt;keyword&gt;Humans&lt;/keyword&gt;&lt;keyword&gt;Male&lt;/keyword&gt;&lt;keyword&gt;Malignant Hyperthermia/*genetics/*pathology&lt;/keyword&gt;&lt;keyword&gt;Muscle Cramp/metabolism/*pathology&lt;/keyword&gt;&lt;keyword&gt;Muscle, Skeletal/metabolism/pathology&lt;/keyword&gt;&lt;keyword&gt;Mutation/*genetics&lt;/keyword&gt;&lt;keyword&gt;Pedigree&lt;/keyword&gt;&lt;keyword&gt;Ryanodine Receptor Calcium Release Channel/*genetics&lt;/keyword&gt;&lt;/keywords&gt;&lt;dates&gt;&lt;year&gt;2009&lt;/year&gt;&lt;pub-dates&gt;&lt;date&gt;Nov-Dec&lt;/date&gt;&lt;/pub-dates&gt;&lt;/dates&gt;&lt;isbn&gt;0722-5091 (Print)&amp;#xD;0722-5091 (Linking)&lt;/isbn&gt;&lt;accession-num&gt;19919814&lt;/accession-num&gt;&lt;urls&gt;&lt;related-urls&gt;&lt;url&gt;https://www.ncbi.nlm.nih.gov/pubmed/19919814&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84)</w:t>
            </w:r>
            <w:r w:rsidRPr="008D5BC5">
              <w:rPr>
                <w:rFonts w:eastAsia="Times New Roman" w:cs="Times New Roman"/>
                <w:color w:val="000000"/>
              </w:rPr>
              <w:fldChar w:fldCharType="end"/>
            </w:r>
          </w:p>
          <w:p w14:paraId="403EAE30" w14:textId="17F974A0"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Brandom, et al. (2013) </w:t>
            </w:r>
            <w:r w:rsidRPr="008D5BC5">
              <w:rPr>
                <w:rFonts w:eastAsia="Times New Roman" w:cs="Times New Roman"/>
                <w:color w:val="000000"/>
              </w:rPr>
              <w:fldChar w:fldCharType="begin">
                <w:fldData xml:space="preserve">PEVuZE5vdGU+PENpdGU+PEF1dGhvcj5CcmFuZG9tPC9BdXRob3I+PFllYXI+MjAxMzwvWWVhcj48
UmVjTnVtPjEwPC9SZWNOdW0+PERpc3BsYXlUZXh0PigzOC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CcmFuZG9tPC9BdXRob3I+PFllYXI+MjAxMzwvWWVhcj48
UmVjTnVtPjEwPC9SZWNOdW0+PERpc3BsYXlUZXh0PigzOC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38)</w:t>
            </w:r>
            <w:r w:rsidRPr="008D5BC5">
              <w:rPr>
                <w:rFonts w:eastAsia="Times New Roman" w:cs="Times New Roman"/>
                <w:color w:val="000000"/>
              </w:rPr>
              <w:fldChar w:fldCharType="end"/>
            </w:r>
          </w:p>
          <w:p w14:paraId="3FAD4300" w14:textId="3921BAEA"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Klingler, et al. (2014) </w:t>
            </w:r>
            <w:r w:rsidRPr="008D5BC5">
              <w:rPr>
                <w:rFonts w:eastAsia="Times New Roman" w:cs="Times New Roman"/>
                <w:color w:val="000000"/>
              </w:rPr>
              <w:fldChar w:fldCharType="begin">
                <w:fldData xml:space="preserve">PEVuZE5vdGU+PENpdGU+PEF1dGhvcj5LbGluZ2xlcjwvQXV0aG9yPjxZZWFyPjIwMTQ8L1llYXI+
PFJlY051bT41MjwvUmVjTnVtPjxEaXNwbGF5VGV4dD4oNDY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LbGluZ2xlcjwvQXV0aG9yPjxZZWFyPjIwMTQ8L1llYXI+
PFJlY051bT41MjwvUmVjTnVtPjxEaXNwbGF5VGV4dD4oNDY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46)</w:t>
            </w:r>
            <w:r w:rsidRPr="008D5BC5">
              <w:rPr>
                <w:rFonts w:eastAsia="Times New Roman" w:cs="Times New Roman"/>
                <w:color w:val="000000"/>
              </w:rPr>
              <w:fldChar w:fldCharType="end"/>
            </w:r>
          </w:p>
          <w:p w14:paraId="74F02F7D" w14:textId="1612E172"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Gillies, et al. (2015)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Gillies&lt;/Author&gt;&lt;Year&gt;2015&lt;/Year&gt;&lt;RecNum&gt;54&lt;/RecNum&gt;&lt;DisplayText&gt;(49)&lt;/DisplayText&gt;&lt;record&gt;&lt;rec-number&gt;54&lt;/rec-number&gt;&lt;foreign-keys&gt;&lt;key app="EN" db-id="vp0fe9zeppxzwrerdwrxser59st9sadt5vet" timestamp="1520448371"&gt;54&lt;/key&gt;&lt;/foreign-keys&gt;&lt;ref-type name="Journal Article"&gt;17&lt;/ref-type&gt;&lt;contributors&gt;&lt;authors&gt;&lt;author&gt;Gillies, R. L.&lt;/author&gt;&lt;author&gt;Bjorksten, A. R.&lt;/author&gt;&lt;author&gt;Du Sart, D.&lt;/author&gt;&lt;author&gt;Hockey, B. M.&lt;/author&gt;&lt;/authors&gt;&lt;/contributors&gt;&lt;auth-address&gt;Department of Anaesthesia and Pain Management, Royal Melbourne Hospital, Parkville, Victoria.&amp;#xD;Victorian Clinical Genetics Services, Parkville, Victoria.&lt;/auth-address&gt;&lt;titles&gt;&lt;title&gt;Analysis of the entire ryanodine receptor type 1 and alpha 1 subunit of the dihydropyridine receptor (CACNA1S) coding regions for variants associated with malignant hyperthermia in Australian families&lt;/title&gt;&lt;secondary-title&gt;Anaesth Intensive Care&lt;/secondary-title&gt;&lt;/titles&gt;&lt;periodical&gt;&lt;full-title&gt;Anaesth Intensive Care&lt;/full-title&gt;&lt;/periodical&gt;&lt;pages&gt;157-66&lt;/pages&gt;&lt;volume&gt;43&lt;/volume&gt;&lt;number&gt;2&lt;/number&gt;&lt;keywords&gt;&lt;keyword&gt;Australia&lt;/keyword&gt;&lt;keyword&gt;Calcium Channels/*genetics&lt;/keyword&gt;&lt;keyword&gt;Family Health&lt;/keyword&gt;&lt;keyword&gt;Genetic Predisposition to Disease/genetics&lt;/keyword&gt;&lt;keyword&gt;Genetic Variation/genetics&lt;/keyword&gt;&lt;keyword&gt;Humans&lt;/keyword&gt;&lt;keyword&gt;Malignant Hyperthermia/*genetics&lt;/keyword&gt;&lt;keyword&gt;*Mutation/genetics&lt;/keyword&gt;&lt;keyword&gt;Ryanodine Receptor Calcium Release Channel/*genetics&lt;/keyword&gt;&lt;keyword&gt;Sequence Analysis/methods&lt;/keyword&gt;&lt;keyword&gt;malignant hyperthermia&lt;/keyword&gt;&lt;keyword&gt;ryanodine receptor calcium release channel&lt;/keyword&gt;&lt;/keywords&gt;&lt;dates&gt;&lt;year&gt;2015&lt;/year&gt;&lt;pub-dates&gt;&lt;date&gt;Mar&lt;/date&gt;&lt;/pub-dates&gt;&lt;/dates&gt;&lt;isbn&gt;0310-057X (Print)&amp;#xD;0310-057X (Linking)&lt;/isbn&gt;&lt;accession-num&gt;25735680&lt;/accession-num&gt;&lt;urls&gt;&lt;related-urls&gt;&lt;url&gt;https://www.ncbi.nlm.nih.gov/pubmed/25735680&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49)</w:t>
            </w:r>
            <w:r w:rsidRPr="008D5BC5">
              <w:rPr>
                <w:rFonts w:eastAsia="Times New Roman" w:cs="Times New Roman"/>
                <w:color w:val="000000"/>
              </w:rPr>
              <w:fldChar w:fldCharType="end"/>
            </w:r>
          </w:p>
          <w:p w14:paraId="3D5ABC1B" w14:textId="7054D2B6" w:rsidR="00FE1EF5" w:rsidRPr="008D5BC5" w:rsidRDefault="00FE1EF5" w:rsidP="00C71CB6">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Snoeck, et al. (2015) </w:t>
            </w:r>
            <w:r w:rsidRPr="008D5BC5">
              <w:rPr>
                <w:rFonts w:eastAsia="Times New Roman" w:cs="Times New Roman"/>
                <w:color w:val="000000"/>
              </w:rPr>
              <w:fldChar w:fldCharType="begin">
                <w:fldData xml:space="preserve">PEVuZE5vdGU+PENpdGU+PEF1dGhvcj5Tbm9lY2s8L0F1dGhvcj48WWVhcj4yMDE1PC9ZZWFyPjxS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Tbm9lY2s8L0F1dGhvcj48WWVhcj4yMDE1PC9ZZWFyPjxS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47)</w:t>
            </w:r>
            <w:r w:rsidRPr="008D5BC5">
              <w:rPr>
                <w:rFonts w:eastAsia="Times New Roman" w:cs="Times New Roman"/>
                <w:color w:val="000000"/>
              </w:rPr>
              <w:fldChar w:fldCharType="end"/>
            </w:r>
          </w:p>
        </w:tc>
        <w:tc>
          <w:tcPr>
            <w:tcW w:w="1440" w:type="dxa"/>
            <w:shd w:val="clear" w:color="auto" w:fill="auto"/>
          </w:tcPr>
          <w:p w14:paraId="5CEF2EA6"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High</w:t>
            </w:r>
          </w:p>
        </w:tc>
      </w:tr>
      <w:tr w:rsidR="00FE1EF5" w:rsidRPr="008D5BC5" w14:paraId="09D2ECE4" w14:textId="3BA8B2FA" w:rsidTr="00FE1EF5">
        <w:trPr>
          <w:trHeight w:val="863"/>
        </w:trPr>
        <w:tc>
          <w:tcPr>
            <w:tcW w:w="1603" w:type="dxa"/>
            <w:shd w:val="clear" w:color="auto" w:fill="auto"/>
          </w:tcPr>
          <w:p w14:paraId="73238A95"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Clinical</w:t>
            </w:r>
          </w:p>
        </w:tc>
        <w:tc>
          <w:tcPr>
            <w:tcW w:w="2920" w:type="dxa"/>
            <w:shd w:val="clear" w:color="auto" w:fill="auto"/>
          </w:tcPr>
          <w:p w14:paraId="35885BBC"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rs112563513 </w:t>
            </w:r>
          </w:p>
          <w:p w14:paraId="241C5F6E" w14:textId="56D00A6C"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c.7007G&gt;A; p.(Arg2336His) </w:t>
            </w:r>
          </w:p>
        </w:tc>
        <w:tc>
          <w:tcPr>
            <w:tcW w:w="3577" w:type="dxa"/>
            <w:shd w:val="clear" w:color="auto" w:fill="auto"/>
          </w:tcPr>
          <w:p w14:paraId="6F85BB47"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variant associated with Malignant Hyperthermia (MH) based on</w:t>
            </w:r>
            <w:r w:rsidRPr="008D5BC5">
              <w:rPr>
                <w:rFonts w:ascii="Times New Roman" w:hAnsi="Times New Roman" w:cs="Times New Roman"/>
              </w:rPr>
              <w:t xml:space="preserve"> positive </w:t>
            </w:r>
            <w:r w:rsidRPr="008D5BC5">
              <w:rPr>
                <w:rFonts w:ascii="Times New Roman" w:hAnsi="Times New Roman" w:cs="Times New Roman"/>
                <w:color w:val="000000"/>
              </w:rPr>
              <w:t xml:space="preserve">IVCTs, positive CHCT, and MH reactions and/or family history of MH. </w:t>
            </w:r>
          </w:p>
        </w:tc>
        <w:tc>
          <w:tcPr>
            <w:tcW w:w="3510" w:type="dxa"/>
            <w:shd w:val="clear" w:color="auto" w:fill="auto"/>
          </w:tcPr>
          <w:p w14:paraId="786E7519" w14:textId="237B1CCC"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Levano, et al. (2009)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Levano&lt;/Author&gt;&lt;Year&gt;2009&lt;/Year&gt;&lt;RecNum&gt;29&lt;/RecNum&gt;&lt;DisplayText&gt;(52)&lt;/DisplayText&gt;&lt;record&gt;&lt;rec-number&gt;29&lt;/rec-number&gt;&lt;foreign-keys&gt;&lt;key app="EN" db-id="vp0fe9zeppxzwrerdwrxser59st9sadt5vet" timestamp="1472668949"&gt;29&lt;/key&gt;&lt;/foreign-keys&gt;&lt;ref-type name="Journal Article"&gt;17&lt;/ref-type&gt;&lt;contributors&gt;&lt;authors&gt;&lt;author&gt;Levano, S.&lt;/author&gt;&lt;author&gt;Vukcevic, M.&lt;/author&gt;&lt;author&gt;Singer, M.&lt;/author&gt;&lt;author&gt;Matter, A.&lt;/author&gt;&lt;author&gt;Treves, S.&lt;/author&gt;&lt;author&gt;Urwyler, A.&lt;/author&gt;&lt;author&gt;Girard, T.&lt;/author&gt;&lt;/authors&gt;&lt;/contributors&gt;&lt;auth-address&gt;Department of Biomedicine, University Hospital Basel, Basel, Switzerland. s.levano@unibas.ch&lt;/auth-address&gt;&lt;titles&gt;&lt;title&gt;Increasing the number of diagnostic mutations in malignant hyperthermia&lt;/title&gt;&lt;secondary-title&gt;Hum Mutat&lt;/secondary-title&gt;&lt;/titles&gt;&lt;periodical&gt;&lt;full-title&gt;Hum Mutat&lt;/full-title&gt;&lt;/periodical&gt;&lt;pages&gt;590-8&lt;/pages&gt;&lt;volume&gt;30&lt;/volume&gt;&lt;number&gt;4&lt;/number&gt;&lt;keywords&gt;&lt;keyword&gt;Caffeine/pharmacology&lt;/keyword&gt;&lt;keyword&gt;Calcium/metabolism&lt;/keyword&gt;&lt;keyword&gt;Cell Line, Transformed&lt;/keyword&gt;&lt;keyword&gt;Cresols/pharmacology&lt;/keyword&gt;&lt;keyword&gt;DNA Mutational Analysis&lt;/keyword&gt;&lt;keyword&gt;Dose-Response Relationship, Drug&lt;/keyword&gt;&lt;keyword&gt;Family Health&lt;/keyword&gt;&lt;keyword&gt;Gene Frequency&lt;/keyword&gt;&lt;keyword&gt;Genetic Testing&lt;/keyword&gt;&lt;keyword&gt;Genotype&lt;/keyword&gt;&lt;keyword&gt;Humans&lt;/keyword&gt;&lt;keyword&gt;Lymphocytes/cytology/drug effects/metabolism&lt;/keyword&gt;&lt;keyword&gt;Malignant Hyperthermia/blood/diagnosis/*genetics&lt;/keyword&gt;&lt;keyword&gt;*Mutation&lt;/keyword&gt;&lt;keyword&gt;Phenotype&lt;/keyword&gt;&lt;keyword&gt;Ryanodine Receptor Calcium Release Channel/*genetics/physiology&lt;/keyword&gt;&lt;/keywords&gt;&lt;dates&gt;&lt;year&gt;2009&lt;/year&gt;&lt;pub-dates&gt;&lt;date&gt;Apr&lt;/date&gt;&lt;/pub-dates&gt;&lt;/dates&gt;&lt;isbn&gt;1098-1004 (Electronic)&amp;#xD;1059-7794 (Linking)&lt;/isbn&gt;&lt;accession-num&gt;19191329&lt;/accession-num&gt;&lt;urls&gt;&lt;related-urls&gt;&lt;url&gt;https://www.ncbi.nlm.nih.gov/pubmed/19191329&lt;/url&gt;&lt;/related-urls&gt;&lt;/urls&gt;&lt;electronic-resource-num&gt;10.1002/humu.20878&lt;/electronic-resource-num&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52)</w:t>
            </w:r>
            <w:r w:rsidRPr="008D5BC5">
              <w:rPr>
                <w:rFonts w:cs="Times New Roman"/>
                <w:color w:val="000000"/>
              </w:rPr>
              <w:fldChar w:fldCharType="end"/>
            </w:r>
          </w:p>
          <w:p w14:paraId="408F25E9" w14:textId="4B7561F0"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Carpenter, et al. (2009) </w:t>
            </w:r>
            <w:r w:rsidRPr="008D5BC5">
              <w:rPr>
                <w:rFonts w:cs="Times New Roman"/>
                <w:color w:val="000000"/>
              </w:rPr>
              <w:fldChar w:fldCharType="begin">
                <w:fldData xml:space="preserve">PEVuZE5vdGU+PENpdGU+PEF1dGhvcj5DYXJwZW50ZXI8L0F1dGhvcj48WWVhcj4yMDA5PC9ZZWFy
PjxSZWNOdW0+OTwvUmVjTnVtPjxEaXNwbGF5VGV4dD4oMzU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DYXJwZW50ZXI8L0F1dGhvcj48WWVhcj4yMDA5PC9ZZWFy
PjxSZWNOdW0+OTwvUmVjTnVtPjxEaXNwbGF5VGV4dD4oMzU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35)</w:t>
            </w:r>
            <w:r w:rsidRPr="008D5BC5">
              <w:rPr>
                <w:rFonts w:cs="Times New Roman"/>
                <w:color w:val="000000"/>
              </w:rPr>
              <w:fldChar w:fldCharType="end"/>
            </w:r>
          </w:p>
          <w:p w14:paraId="4EAE2FCA" w14:textId="796FF6AA"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Brandom, et al. (2013) </w:t>
            </w:r>
            <w:r w:rsidRPr="008D5BC5">
              <w:rPr>
                <w:rFonts w:cs="Times New Roman"/>
                <w:color w:val="000000"/>
              </w:rPr>
              <w:fldChar w:fldCharType="begin">
                <w:fldData xml:space="preserve">PEVuZE5vdGU+PENpdGU+PEF1dGhvcj5CcmFuZG9tPC9BdXRob3I+PFllYXI+MjAxMzwvWWVhcj48
UmVjTnVtPjEwPC9SZWNOdW0+PERpc3BsYXlUZXh0PigzOC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CcmFuZG9tPC9BdXRob3I+PFllYXI+MjAxMzwvWWVhcj48
UmVjTnVtPjEwPC9SZWNOdW0+PERpc3BsYXlUZXh0PigzOC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38)</w:t>
            </w:r>
            <w:r w:rsidRPr="008D5BC5">
              <w:rPr>
                <w:rFonts w:cs="Times New Roman"/>
                <w:color w:val="000000"/>
              </w:rPr>
              <w:fldChar w:fldCharType="end"/>
            </w:r>
          </w:p>
          <w:p w14:paraId="0B6C318D" w14:textId="29398B0F"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Freiermuth, et al. (2013)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Freiermuth&lt;/Author&gt;&lt;Year&gt;2013&lt;/Year&gt;&lt;RecNum&gt;85&lt;/RecNum&gt;&lt;DisplayText&gt;(85)&lt;/DisplayText&gt;&lt;record&gt;&lt;rec-number&gt;85&lt;/rec-number&gt;&lt;foreign-keys&gt;&lt;key app="EN" db-id="vp0fe9zeppxzwrerdwrxser59st9sadt5vet" timestamp="1520448376"&gt;85&lt;/key&gt;&lt;/foreign-keys&gt;&lt;ref-type name="Journal Article"&gt;17&lt;/ref-type&gt;&lt;contributors&gt;&lt;authors&gt;&lt;author&gt;Freiermuth, D.&lt;/author&gt;&lt;author&gt;Poblete, B.&lt;/author&gt;&lt;author&gt;Singer, M.&lt;/author&gt;&lt;author&gt;Konrad, C. J.&lt;/author&gt;&lt;author&gt;Girard, T.&lt;/author&gt;&lt;/authors&gt;&lt;/contributors&gt;&lt;titles&gt;&lt;title&gt;Difficult diagnosis of malignant hyperthermia during laparoscopic surgery&lt;/title&gt;&lt;secondary-title&gt;Eur J Anaesthesiol&lt;/secondary-title&gt;&lt;/titles&gt;&lt;periodical&gt;&lt;full-title&gt;Eur J Anaesthesiol&lt;/full-title&gt;&lt;/periodical&gt;&lt;pages&gt;635-8&lt;/pages&gt;&lt;volume&gt;30&lt;/volume&gt;&lt;number&gt;10&lt;/number&gt;&lt;keywords&gt;&lt;keyword&gt;Aged&lt;/keyword&gt;&lt;keyword&gt;Anesthetics, Inhalation/*adverse effects&lt;/keyword&gt;&lt;keyword&gt;Anesthetics, Intravenous/administration &amp;amp; dosage&lt;/keyword&gt;&lt;keyword&gt;DNA Mutational Analysis&lt;/keyword&gt;&lt;keyword&gt;Drug Substitution&lt;/keyword&gt;&lt;keyword&gt;Humans&lt;/keyword&gt;&lt;keyword&gt;Isoflurane/adverse effects/*analogs &amp;amp; derivatives&lt;/keyword&gt;&lt;keyword&gt;*Laparoscopy&lt;/keyword&gt;&lt;keyword&gt;Male&lt;/keyword&gt;&lt;keyword&gt;Malignant Hyperthermia/*diagnosis/etiology/genetics/physiopathology&lt;/keyword&gt;&lt;keyword&gt;Monitoring, Intraoperative&lt;/keyword&gt;&lt;keyword&gt;Mutation&lt;/keyword&gt;&lt;keyword&gt;Propofol/administration &amp;amp; dosage&lt;/keyword&gt;&lt;keyword&gt;Prostatectomy/*methods&lt;/keyword&gt;&lt;keyword&gt;Ryanodine Receptor Calcium Release Channel/genetics&lt;/keyword&gt;&lt;keyword&gt;Time Factors&lt;/keyword&gt;&lt;/keywords&gt;&lt;dates&gt;&lt;year&gt;2013&lt;/year&gt;&lt;pub-dates&gt;&lt;date&gt;Oct&lt;/date&gt;&lt;/pub-dates&gt;&lt;/dates&gt;&lt;isbn&gt;1365-2346 (Electronic)&amp;#xD;0265-0215 (Linking)&lt;/isbn&gt;&lt;accession-num&gt;23736090&lt;/accession-num&gt;&lt;urls&gt;&lt;related-urls&gt;&lt;url&gt;https://www.ncbi.nlm.nih.gov/pubmed/23736090&lt;/url&gt;&lt;/related-urls&gt;&lt;/urls&gt;&lt;electronic-resource-num&gt;10.1097/EJA.0b013e328361d323&lt;/electronic-resource-num&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85)</w:t>
            </w:r>
            <w:r w:rsidRPr="008D5BC5">
              <w:rPr>
                <w:rFonts w:cs="Times New Roman"/>
                <w:color w:val="000000"/>
              </w:rPr>
              <w:fldChar w:fldCharType="end"/>
            </w:r>
          </w:p>
          <w:p w14:paraId="50B5A78B" w14:textId="67466BEC" w:rsidR="00FE1EF5" w:rsidRPr="008D5BC5" w:rsidRDefault="00FE1EF5" w:rsidP="00C71CB6">
            <w:pPr>
              <w:rPr>
                <w:rFonts w:ascii="Times New Roman" w:hAnsi="Times New Roman" w:cs="Times New Roman"/>
                <w:color w:val="000000"/>
              </w:rPr>
            </w:pPr>
            <w:r w:rsidRPr="008D5BC5">
              <w:rPr>
                <w:rFonts w:ascii="Times New Roman" w:hAnsi="Times New Roman" w:cs="Times New Roman"/>
                <w:color w:val="000000"/>
              </w:rPr>
              <w:t xml:space="preserve">Klingler, et al. (2014) </w:t>
            </w:r>
            <w:r w:rsidRPr="008D5BC5">
              <w:rPr>
                <w:rFonts w:cs="Times New Roman"/>
                <w:color w:val="000000"/>
              </w:rPr>
              <w:fldChar w:fldCharType="begin">
                <w:fldData xml:space="preserve">PEVuZE5vdGU+PENpdGU+PEF1dGhvcj5LbGluZ2xlcjwvQXV0aG9yPjxZZWFyPjIwMTQ8L1llYXI+
PFJlY051bT41MjwvUmVjTnVtPjxEaXNwbGF5VGV4dD4oNDY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LbGluZ2xlcjwvQXV0aG9yPjxZZWFyPjIwMTQ8L1llYXI+
PFJlY051bT41MjwvUmVjTnVtPjxEaXNwbGF5VGV4dD4oNDY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46)</w:t>
            </w:r>
            <w:r w:rsidRPr="008D5BC5">
              <w:rPr>
                <w:rFonts w:cs="Times New Roman"/>
                <w:color w:val="000000"/>
              </w:rPr>
              <w:fldChar w:fldCharType="end"/>
            </w:r>
          </w:p>
        </w:tc>
        <w:tc>
          <w:tcPr>
            <w:tcW w:w="1440" w:type="dxa"/>
            <w:shd w:val="clear" w:color="auto" w:fill="auto"/>
          </w:tcPr>
          <w:p w14:paraId="63E9579C"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High</w:t>
            </w:r>
          </w:p>
        </w:tc>
      </w:tr>
      <w:tr w:rsidR="00FE1EF5" w:rsidRPr="008D5BC5" w14:paraId="0A464FE3" w14:textId="24677FDD" w:rsidTr="00FE1EF5">
        <w:tc>
          <w:tcPr>
            <w:tcW w:w="1603" w:type="dxa"/>
            <w:shd w:val="clear" w:color="auto" w:fill="auto"/>
          </w:tcPr>
          <w:p w14:paraId="7BD6ABE9"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Clinical</w:t>
            </w:r>
          </w:p>
        </w:tc>
        <w:tc>
          <w:tcPr>
            <w:tcW w:w="2920" w:type="dxa"/>
            <w:shd w:val="clear" w:color="auto" w:fill="auto"/>
          </w:tcPr>
          <w:p w14:paraId="3D2C6BA1" w14:textId="31566307" w:rsidR="00FE1EF5" w:rsidRPr="008D5BC5" w:rsidRDefault="00FE1EF5" w:rsidP="003E1E96">
            <w:pPr>
              <w:rPr>
                <w:rFonts w:ascii="Times New Roman" w:hAnsi="Times New Roman" w:cs="Times New Roman"/>
                <w:color w:val="000000"/>
              </w:rPr>
            </w:pPr>
            <w:r w:rsidRPr="008D5BC5">
              <w:rPr>
                <w:rFonts w:ascii="Times New Roman" w:hAnsi="Times New Roman" w:cs="Times New Roman"/>
                <w:color w:val="000000"/>
              </w:rPr>
              <w:t>rs121918596</w:t>
            </w:r>
          </w:p>
          <w:p w14:paraId="7ADCE975" w14:textId="23295AE5"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00F61EEB" w:rsidRPr="008D5BC5">
              <w:rPr>
                <w:rFonts w:ascii="Times New Roman" w:hAnsi="Times New Roman" w:cs="Times New Roman"/>
                <w:color w:val="000000"/>
              </w:rPr>
              <w:t xml:space="preserve"> c.7042_7044</w:t>
            </w:r>
            <w:r w:rsidRPr="008D5BC5">
              <w:rPr>
                <w:rFonts w:ascii="Times New Roman" w:hAnsi="Times New Roman" w:cs="Times New Roman"/>
                <w:color w:val="000000"/>
              </w:rPr>
              <w:t>del</w:t>
            </w:r>
            <w:r w:rsidR="00F61EEB" w:rsidRPr="008D5BC5">
              <w:rPr>
                <w:rFonts w:ascii="Times New Roman" w:hAnsi="Times New Roman" w:cs="Times New Roman"/>
                <w:color w:val="000000"/>
              </w:rPr>
              <w:t>GAG</w:t>
            </w:r>
            <w:r w:rsidRPr="008D5BC5">
              <w:rPr>
                <w:rFonts w:ascii="Times New Roman" w:hAnsi="Times New Roman" w:cs="Times New Roman"/>
                <w:color w:val="000000"/>
              </w:rPr>
              <w:t>; p.(Glu2348del)</w:t>
            </w:r>
          </w:p>
          <w:p w14:paraId="62147E7F" w14:textId="343E1D2B" w:rsidR="00FE1EF5" w:rsidRPr="008D5BC5" w:rsidRDefault="00FE1EF5" w:rsidP="00C77F14">
            <w:pPr>
              <w:rPr>
                <w:rFonts w:ascii="Times New Roman" w:hAnsi="Times New Roman" w:cs="Times New Roman"/>
                <w:color w:val="000000"/>
              </w:rPr>
            </w:pPr>
            <w:r w:rsidRPr="008D5BC5">
              <w:rPr>
                <w:rFonts w:ascii="Times New Roman" w:hAnsi="Times New Roman" w:cs="Times New Roman"/>
                <w:i/>
              </w:rPr>
              <w:t xml:space="preserve">In some sources the variant is described as </w:t>
            </w:r>
            <w:r w:rsidRPr="008D5BC5">
              <w:rPr>
                <w:rFonts w:ascii="Times New Roman" w:eastAsia="Times New Roman" w:hAnsi="Times New Roman" w:cs="Times New Roman"/>
                <w:color w:val="000000"/>
                <w:shd w:val="clear" w:color="auto" w:fill="CCCCCC"/>
              </w:rPr>
              <w:t>c.7042_7044delGAG, while in others c.7039_7041delGAG (rs121918596)</w:t>
            </w:r>
          </w:p>
        </w:tc>
        <w:tc>
          <w:tcPr>
            <w:tcW w:w="3577" w:type="dxa"/>
            <w:shd w:val="clear" w:color="auto" w:fill="auto"/>
          </w:tcPr>
          <w:p w14:paraId="4745AEB8"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variant associated with Malignant Hyperthermia (MH) based on</w:t>
            </w:r>
            <w:r w:rsidRPr="008D5BC5">
              <w:rPr>
                <w:rFonts w:ascii="Times New Roman" w:hAnsi="Times New Roman" w:cs="Times New Roman"/>
              </w:rPr>
              <w:t xml:space="preserve"> positive </w:t>
            </w:r>
            <w:r w:rsidRPr="008D5BC5">
              <w:rPr>
                <w:rFonts w:ascii="Times New Roman" w:hAnsi="Times New Roman" w:cs="Times New Roman"/>
                <w:color w:val="000000"/>
              </w:rPr>
              <w:t>IVCTs, positive CHCT* and MH reactions or family history of MH*.</w:t>
            </w:r>
          </w:p>
        </w:tc>
        <w:tc>
          <w:tcPr>
            <w:tcW w:w="3510" w:type="dxa"/>
            <w:shd w:val="clear" w:color="auto" w:fill="auto"/>
          </w:tcPr>
          <w:p w14:paraId="574CA7DA" w14:textId="56AD5310" w:rsidR="00FE1EF5" w:rsidRPr="008D5BC5" w:rsidRDefault="00FE1EF5" w:rsidP="00C77F14">
            <w:pPr>
              <w:rPr>
                <w:rFonts w:ascii="Times New Roman" w:hAnsi="Times New Roman" w:cs="Times New Roman"/>
              </w:rPr>
            </w:pPr>
            <w:r w:rsidRPr="008D5BC5">
              <w:rPr>
                <w:rFonts w:ascii="Times New Roman" w:hAnsi="Times New Roman" w:cs="Times New Roman"/>
              </w:rPr>
              <w:t xml:space="preserve">Sambuughin, et al. (2001) </w:t>
            </w:r>
            <w:r w:rsidRPr="008D5BC5">
              <w:rPr>
                <w:rFonts w:cs="Times New Roman"/>
              </w:rPr>
              <w:fldChar w:fldCharType="begin">
                <w:fldData xml:space="preserve">PEVuZE5vdGU+PENpdGU+PEF1dGhvcj5TYW1idXVnaGluPC9BdXRob3I+PFllYXI+MjAwMTwvWWVh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</w:fldData>
              </w:fldChar>
            </w:r>
            <w:r w:rsidR="008C3F27" w:rsidRPr="008D5BC5">
              <w:rPr>
                <w:rFonts w:ascii="Times New Roman" w:hAnsi="Times New Roman" w:cs="Times New Roman"/>
              </w:rPr>
              <w:instrText xml:space="preserve"> ADDIN EN.CITE </w:instrText>
            </w:r>
            <w:r w:rsidR="008C3F27" w:rsidRPr="008D5BC5">
              <w:rPr>
                <w:rFonts w:cs="Times New Roman"/>
              </w:rPr>
              <w:fldChar w:fldCharType="begin">
                <w:fldData xml:space="preserve">PEVuZE5vdGU+PENpdGU+PEF1dGhvcj5TYW1idXVnaGluPC9BdXRob3I+PFllYXI+MjAwMTwvWWVh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</w:fldData>
              </w:fldChar>
            </w:r>
            <w:r w:rsidR="008C3F27" w:rsidRPr="008D5BC5">
              <w:rPr>
                <w:rFonts w:ascii="Times New Roman" w:hAnsi="Times New Roman" w:cs="Times New Roman"/>
              </w:rPr>
              <w:instrText xml:space="preserve"> ADDIN EN.CITE.DATA </w:instrText>
            </w:r>
            <w:r w:rsidR="008C3F27" w:rsidRPr="008D5BC5">
              <w:rPr>
                <w:rFonts w:cs="Times New Roman"/>
              </w:rPr>
            </w:r>
            <w:r w:rsidR="008C3F27" w:rsidRPr="008D5BC5">
              <w:rPr>
                <w:rFonts w:cs="Times New Roman"/>
              </w:rPr>
              <w:fldChar w:fldCharType="end"/>
            </w:r>
            <w:r w:rsidRPr="008D5BC5">
              <w:rPr>
                <w:rFonts w:cs="Times New Roman"/>
              </w:rPr>
            </w:r>
            <w:r w:rsidRPr="008D5BC5">
              <w:rPr>
                <w:rFonts w:cs="Times New Roman"/>
              </w:rPr>
              <w:fldChar w:fldCharType="separate"/>
            </w:r>
            <w:r w:rsidR="008C3F27" w:rsidRPr="008D5BC5">
              <w:rPr>
                <w:rFonts w:ascii="Times New Roman" w:hAnsi="Times New Roman" w:cs="Times New Roman"/>
                <w:noProof/>
              </w:rPr>
              <w:t>(86)</w:t>
            </w:r>
            <w:r w:rsidRPr="008D5BC5">
              <w:rPr>
                <w:rFonts w:cs="Times New Roman"/>
              </w:rPr>
              <w:fldChar w:fldCharType="end"/>
            </w:r>
          </w:p>
          <w:p w14:paraId="32D03C53" w14:textId="284466A6" w:rsidR="00FE1EF5" w:rsidRPr="008D5BC5" w:rsidRDefault="00FE1EF5" w:rsidP="00C77F14">
            <w:pPr>
              <w:rPr>
                <w:rFonts w:ascii="Times New Roman" w:hAnsi="Times New Roman" w:cs="Times New Roman"/>
              </w:rPr>
            </w:pPr>
            <w:r w:rsidRPr="008D5BC5">
              <w:rPr>
                <w:rFonts w:ascii="Times New Roman" w:hAnsi="Times New Roman" w:cs="Times New Roman"/>
              </w:rPr>
              <w:t xml:space="preserve">Brandom, et al. (2013) </w:t>
            </w:r>
            <w:r w:rsidRPr="008D5BC5">
              <w:rPr>
                <w:rFonts w:cs="Times New Roman"/>
              </w:rPr>
              <w:fldChar w:fldCharType="begin">
                <w:fldData xml:space="preserve">PEVuZE5vdGU+PENpdGU+PEF1dGhvcj5CcmFuZG9tPC9BdXRob3I+PFllYXI+MjAxMzwvWWVhcj48
UmVjTnVtPjEwPC9SZWNOdW0+PERpc3BsYXlUZXh0PigzOC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C3F27" w:rsidRPr="008D5BC5">
              <w:rPr>
                <w:rFonts w:ascii="Times New Roman" w:hAnsi="Times New Roman" w:cs="Times New Roman"/>
              </w:rPr>
              <w:instrText xml:space="preserve"> ADDIN EN.CITE </w:instrText>
            </w:r>
            <w:r w:rsidR="008C3F27" w:rsidRPr="008D5BC5">
              <w:rPr>
                <w:rFonts w:cs="Times New Roman"/>
              </w:rPr>
              <w:fldChar w:fldCharType="begin">
                <w:fldData xml:space="preserve">PEVuZE5vdGU+PENpdGU+PEF1dGhvcj5CcmFuZG9tPC9BdXRob3I+PFllYXI+MjAxMzwvWWVhcj48
UmVjTnVtPjEwPC9SZWNOdW0+PERpc3BsYXlUZXh0PigzOC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C3F27" w:rsidRPr="008D5BC5">
              <w:rPr>
                <w:rFonts w:ascii="Times New Roman" w:hAnsi="Times New Roman" w:cs="Times New Roman"/>
              </w:rPr>
              <w:instrText xml:space="preserve"> ADDIN EN.CITE.DATA </w:instrText>
            </w:r>
            <w:r w:rsidR="008C3F27" w:rsidRPr="008D5BC5">
              <w:rPr>
                <w:rFonts w:cs="Times New Roman"/>
              </w:rPr>
            </w:r>
            <w:r w:rsidR="008C3F27" w:rsidRPr="008D5BC5">
              <w:rPr>
                <w:rFonts w:cs="Times New Roman"/>
              </w:rPr>
              <w:fldChar w:fldCharType="end"/>
            </w:r>
            <w:r w:rsidRPr="008D5BC5">
              <w:rPr>
                <w:rFonts w:cs="Times New Roman"/>
              </w:rPr>
            </w:r>
            <w:r w:rsidRPr="008D5BC5">
              <w:rPr>
                <w:rFonts w:cs="Times New Roman"/>
              </w:rPr>
              <w:fldChar w:fldCharType="separate"/>
            </w:r>
            <w:r w:rsidR="008C3F27" w:rsidRPr="008D5BC5">
              <w:rPr>
                <w:rFonts w:ascii="Times New Roman" w:hAnsi="Times New Roman" w:cs="Times New Roman"/>
                <w:noProof/>
              </w:rPr>
              <w:t>(38)</w:t>
            </w:r>
            <w:r w:rsidRPr="008D5BC5">
              <w:rPr>
                <w:rFonts w:cs="Times New Roman"/>
              </w:rPr>
              <w:fldChar w:fldCharType="end"/>
            </w:r>
            <w:r w:rsidRPr="008D5BC5">
              <w:rPr>
                <w:rFonts w:ascii="Times New Roman" w:hAnsi="Times New Roman" w:cs="Times New Roman"/>
              </w:rPr>
              <w:t>*</w:t>
            </w:r>
          </w:p>
          <w:p w14:paraId="79A705BB" w14:textId="47B44EB6" w:rsidR="00FE1EF5" w:rsidRPr="008D5BC5" w:rsidRDefault="00FE1EF5" w:rsidP="00C77F14">
            <w:pPr>
              <w:rPr>
                <w:rFonts w:ascii="Times New Roman" w:hAnsi="Times New Roman" w:cs="Times New Roman"/>
              </w:rPr>
            </w:pPr>
            <w:r w:rsidRPr="008D5BC5">
              <w:rPr>
                <w:rFonts w:ascii="Times New Roman" w:hAnsi="Times New Roman" w:cs="Times New Roman"/>
              </w:rPr>
              <w:t xml:space="preserve">Stephens, et al. (2016) </w:t>
            </w:r>
            <w:r w:rsidRPr="008D5BC5">
              <w:rPr>
                <w:rFonts w:cs="Times New Roman"/>
              </w:rPr>
              <w:fldChar w:fldCharType="begin"/>
            </w:r>
            <w:r w:rsidR="008C3F27" w:rsidRPr="008D5BC5">
              <w:rPr>
                <w:rFonts w:ascii="Times New Roman" w:hAnsi="Times New Roman" w:cs="Times New Roman"/>
              </w:rPr>
              <w:instrText xml:space="preserve"> ADDIN EN.CITE &lt;EndNote&gt;&lt;Cite&gt;&lt;Author&gt;Stephens&lt;/Author&gt;&lt;Year&gt;2016&lt;/Year&gt;&lt;RecNum&gt;87&lt;/RecNum&gt;&lt;DisplayText&gt;(87)&lt;/DisplayText&gt;&lt;record&gt;&lt;rec-number&gt;87&lt;/rec-number&gt;&lt;foreign-keys&gt;&lt;key app="EN" db-id="vp0fe9zeppxzwrerdwrxser59st9sadt5vet" timestamp="1520448377"&gt;87&lt;/key&gt;&lt;/foreign-keys&gt;&lt;ref-type name="Journal Article"&gt;17&lt;/ref-type&gt;&lt;contributors&gt;&lt;authors&gt;&lt;author&gt;Stephens, J.&lt;/author&gt;&lt;author&gt;Schiemann, A. H.&lt;/author&gt;&lt;author&gt;Roesl, C.&lt;/author&gt;&lt;author&gt;Miller, D.&lt;/author&gt;&lt;author&gt;Massey, S.&lt;/author&gt;&lt;author&gt;Pollock, N.&lt;/author&gt;&lt;author&gt;Bulger, T.&lt;/author&gt;&lt;author&gt;Stowell, K.&lt;/author&gt;&lt;/authors&gt;&lt;/contributors&gt;&lt;auth-address&gt;Institute of Fundamental Sciences, Massey University , Palmerston North, New Zealand.&amp;#xD;Centre for Integrative Physiology, The University of Edinburgh , Edinburgh, United Kingdom.&amp;#xD;UK Malignant Hyperthermia Investigation Unit, Leeds Institute of Biomedical &amp;amp; Clinical Sciences, School of Medicine, University of Leeds, St. James&amp;apos;s University Hospital , Leeds, United Kingdom.&amp;#xD;Anaesthetic Department, Palmerston North Hospital , Palmerston North, New Zealand.&lt;/auth-address&gt;&lt;titles&gt;&lt;title&gt;Functional analysis of RYR1 variants linked to malignant hyperthermia&lt;/title&gt;&lt;secondary-title&gt;Temperature (Austin)&lt;/secondary-title&gt;&lt;/titles&gt;&lt;periodical&gt;&lt;full-title&gt;Temperature (Austin)&lt;/full-title&gt;&lt;/periodical&gt;&lt;pages&gt;328-339&lt;/pages&gt;&lt;volume&gt;3&lt;/volume&gt;&lt;number&gt;2&lt;/number&gt;&lt;keywords&gt;&lt;keyword&gt;anesthesia&lt;/keyword&gt;&lt;keyword&gt;calcium channel&lt;/keyword&gt;&lt;keyword&gt;malignant hyperthermia&lt;/keyword&gt;&lt;keyword&gt;ryanodine receptor&lt;/keyword&gt;&lt;keyword&gt;skeletal muscle&lt;/keyword&gt;&lt;/keywords&gt;&lt;dates&gt;&lt;year&gt;2016&lt;/year&gt;&lt;pub-dates&gt;&lt;date&gt;Apr-Jun&lt;/date&gt;&lt;/pub-dates&gt;&lt;/dates&gt;&lt;isbn&gt;2332-8940 (Print)&amp;#xD;2332-8940 (Linking)&lt;/isbn&gt;&lt;accession-num&gt;27857962&lt;/accession-num&gt;&lt;urls&gt;&lt;related-urls&gt;&lt;url&gt;https://www.ncbi.nlm.nih.gov/pubmed/27857962&lt;/url&gt;&lt;/related-urls&gt;&lt;/urls&gt;&lt;custom2&gt;PMC4964997&lt;/custom2&gt;&lt;electronic-resource-num&gt;10.1080/23328940.2016.1153360&lt;/electronic-resource-num&gt;&lt;/record&gt;&lt;/Cite&gt;&lt;/EndNote&gt;</w:instrText>
            </w:r>
            <w:r w:rsidRPr="008D5BC5">
              <w:rPr>
                <w:rFonts w:cs="Times New Roman"/>
              </w:rPr>
              <w:fldChar w:fldCharType="separate"/>
            </w:r>
            <w:r w:rsidR="008C3F27" w:rsidRPr="008D5BC5">
              <w:rPr>
                <w:rFonts w:ascii="Times New Roman" w:hAnsi="Times New Roman" w:cs="Times New Roman"/>
                <w:noProof/>
              </w:rPr>
              <w:t>(87)</w:t>
            </w:r>
            <w:r w:rsidRPr="008D5BC5">
              <w:rPr>
                <w:rFonts w:cs="Times New Roman"/>
              </w:rPr>
              <w:fldChar w:fldCharType="end"/>
            </w:r>
          </w:p>
          <w:p w14:paraId="1793BF03" w14:textId="0A0E0344" w:rsidR="00FE1EF5" w:rsidRPr="008D5BC5" w:rsidRDefault="00FE1EF5" w:rsidP="00C77F14">
            <w:pPr>
              <w:rPr>
                <w:rFonts w:ascii="Times New Roman" w:hAnsi="Times New Roman" w:cs="Times New Roman"/>
                <w:i/>
              </w:rPr>
            </w:pPr>
            <w:r w:rsidRPr="008D5BC5">
              <w:rPr>
                <w:rFonts w:ascii="Times New Roman" w:hAnsi="Times New Roman" w:cs="Times New Roman"/>
                <w:i/>
              </w:rPr>
              <w:t>*variant listed as delE 2347</w:t>
            </w:r>
          </w:p>
          <w:p w14:paraId="1A13951B" w14:textId="77777777" w:rsidR="00FE1EF5" w:rsidRPr="008D5BC5" w:rsidRDefault="00FE1EF5" w:rsidP="00C77F14">
            <w:pPr>
              <w:rPr>
                <w:rFonts w:ascii="Times New Roman" w:eastAsia="Times New Roman" w:hAnsi="Times New Roman" w:cs="Times New Roman"/>
                <w:color w:val="000000"/>
              </w:rPr>
            </w:pPr>
          </w:p>
        </w:tc>
        <w:tc>
          <w:tcPr>
            <w:tcW w:w="1440" w:type="dxa"/>
            <w:shd w:val="clear" w:color="auto" w:fill="auto"/>
          </w:tcPr>
          <w:p w14:paraId="7C4BFD6E" w14:textId="77777777"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High</w:t>
            </w:r>
          </w:p>
        </w:tc>
      </w:tr>
      <w:tr w:rsidR="00FE1EF5" w:rsidRPr="008D5BC5" w14:paraId="31B1A3F8" w14:textId="0889DB1E" w:rsidTr="00FE1EF5">
        <w:tc>
          <w:tcPr>
            <w:tcW w:w="1603" w:type="dxa"/>
            <w:shd w:val="clear" w:color="auto" w:fill="auto"/>
          </w:tcPr>
          <w:p w14:paraId="467372BC"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Clinical</w:t>
            </w:r>
          </w:p>
        </w:tc>
        <w:tc>
          <w:tcPr>
            <w:tcW w:w="2920" w:type="dxa"/>
            <w:shd w:val="clear" w:color="auto" w:fill="auto"/>
          </w:tcPr>
          <w:p w14:paraId="560563C6"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rs193922802 </w:t>
            </w:r>
          </w:p>
          <w:p w14:paraId="299E2F66" w14:textId="699C45C6"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c.7048G&gt;A; p.(Ala2350Thr)</w:t>
            </w:r>
          </w:p>
        </w:tc>
        <w:tc>
          <w:tcPr>
            <w:tcW w:w="3577" w:type="dxa"/>
            <w:shd w:val="clear" w:color="auto" w:fill="auto"/>
          </w:tcPr>
          <w:p w14:paraId="348D12D4"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variant associated with Malignant Hyperthermia (MH) based on positive IVCTs, positive CHCT, and MH reactions and/or family history of MH. </w:t>
            </w:r>
          </w:p>
        </w:tc>
        <w:tc>
          <w:tcPr>
            <w:tcW w:w="3510" w:type="dxa"/>
            <w:shd w:val="clear" w:color="auto" w:fill="auto"/>
          </w:tcPr>
          <w:p w14:paraId="23182064" w14:textId="033CAB58"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Sambuughin, et al. (2001)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Sambuughin&lt;/Author&gt;&lt;Year&gt;2001&lt;/Year&gt;&lt;RecNum&gt;88&lt;/RecNum&gt;&lt;DisplayText&gt;(88)&lt;/DisplayText&gt;&lt;record&gt;&lt;rec-number&gt;88&lt;/rec-number&gt;&lt;foreign-keys&gt;&lt;key app="EN" db-id="vp0fe9zeppxzwrerdwrxser59st9sadt5vet" timestamp="1520448377"&gt;88&lt;/key&gt;&lt;/foreign-keys&gt;&lt;ref-type name="Journal Article"&gt;17&lt;/ref-type&gt;&lt;contributors&gt;&lt;authors&gt;&lt;author&gt;Sambuughin, N.&lt;/author&gt;&lt;author&gt;Nelson, T. E.&lt;/author&gt;&lt;author&gt;Jankovic, J.&lt;/author&gt;&lt;author&gt;Xin, C.&lt;/author&gt;&lt;author&gt;Meissner, G.&lt;/author&gt;&lt;author&gt;Mullakandov, M.&lt;/author&gt;&lt;author&gt;Ji, J.&lt;/author&gt;&lt;author&gt;Rosenberg, H.&lt;/author&gt;&lt;author&gt;Sivakumar, K.&lt;/author&gt;&lt;author&gt;Goldfarb, L. G.&lt;/author&gt;&lt;/authors&gt;&lt;/contributors&gt;&lt;auth-address&gt;Barrow Neurological Institute, Phoenix, AZ 85013, USA.&lt;/auth-address&gt;&lt;titles&gt;&lt;title&gt;Identification and functional characterization of a novel ryanodine receptor mutation causing malignant hyperthermia in North American and South American families&lt;/title&gt;&lt;secondary-title&gt;Neuromuscul Disord&lt;/secondary-title&gt;&lt;/titles&gt;&lt;periodical&gt;&lt;full-title&gt;Neuromuscul Disord&lt;/full-title&gt;&lt;/periodical&gt;&lt;pages&gt;530-7&lt;/pages&gt;&lt;volume&gt;11&lt;/volume&gt;&lt;number&gt;6-7&lt;/number&gt;&lt;keywords&gt;&lt;keyword&gt;Amino Acid Substitution&lt;/keyword&gt;&lt;keyword&gt;Argentina&lt;/keyword&gt;&lt;keyword&gt;Family Health&lt;/keyword&gt;&lt;keyword&gt;Female&lt;/keyword&gt;&lt;keyword&gt;Genetic Linkage&lt;/keyword&gt;&lt;keyword&gt;Genotype&lt;/keyword&gt;&lt;keyword&gt;Humans&lt;/keyword&gt;&lt;keyword&gt;Male&lt;/keyword&gt;&lt;keyword&gt;Malignant Hyperthermia/*genetics&lt;/keyword&gt;&lt;keyword&gt;*Mutation, Missense&lt;/keyword&gt;&lt;keyword&gt;Pedigree&lt;/keyword&gt;&lt;keyword&gt;Phenotype&lt;/keyword&gt;&lt;keyword&gt;Radioligand Assay&lt;/keyword&gt;&lt;keyword&gt;Ryanodine/metabolism/pharmacology&lt;/keyword&gt;&lt;keyword&gt;Ryanodine Receptor Calcium Release Channel/*genetics/metabolism&lt;/keyword&gt;&lt;keyword&gt;Tritium&lt;/keyword&gt;&lt;keyword&gt;United States&lt;/keyword&gt;&lt;/keywords&gt;&lt;dates&gt;&lt;year&gt;2001&lt;/year&gt;&lt;pub-dates&gt;&lt;date&gt;Sep&lt;/date&gt;&lt;/pub-dates&gt;&lt;/dates&gt;&lt;isbn&gt;0960-8966 (Print)&amp;#xD;0960-8966 (Linking)&lt;/isbn&gt;&lt;accession-num&gt;11525881&lt;/accession-num&gt;&lt;urls&gt;&lt;related-urls&gt;&lt;url&gt;https://www.ncbi.nlm.nih.gov/pubmed/11525881&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88)</w:t>
            </w:r>
            <w:r w:rsidRPr="008D5BC5">
              <w:rPr>
                <w:rFonts w:eastAsia="Times New Roman" w:cs="Times New Roman"/>
                <w:color w:val="000000"/>
              </w:rPr>
              <w:fldChar w:fldCharType="end"/>
            </w:r>
          </w:p>
          <w:p w14:paraId="6F9F59D7" w14:textId="3F87BC20"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Wehner, et al. (2004) </w:t>
            </w:r>
            <w:r w:rsidRPr="008D5BC5">
              <w:rPr>
                <w:rFonts w:eastAsia="Times New Roman" w:cs="Times New Roman"/>
                <w:color w:val="000000"/>
              </w:rPr>
              <w:fldChar w:fldCharType="begin">
                <w:fldData xml:space="preserve">PEVuZE5vdGU+PENpdGU+PEF1dGhvcj5XZWhuZXI8L0F1dGhvcj48WWVhcj4yMDA0PC9ZZWFyPjxS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XZWhuZXI8L0F1dGhvcj48WWVhcj4yMDA0PC9ZZWFyPjxS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89)</w:t>
            </w:r>
            <w:r w:rsidRPr="008D5BC5">
              <w:rPr>
                <w:rFonts w:eastAsia="Times New Roman" w:cs="Times New Roman"/>
                <w:color w:val="000000"/>
              </w:rPr>
              <w:fldChar w:fldCharType="end"/>
            </w:r>
          </w:p>
          <w:p w14:paraId="4F46922D" w14:textId="78CFB0AA"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Sei, et al. (2004)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Sei&lt;/Author&gt;&lt;Year&gt;2004&lt;/Year&gt;&lt;RecNum&gt;43&lt;/RecNum&gt;&lt;DisplayText&gt;(30)&lt;/DisplayText&gt;&lt;record&gt;&lt;rec-number&gt;43&lt;/rec-number&gt;&lt;foreign-keys&gt;&lt;key app="EN" db-id="vp0fe9zeppxzwrerdwrxser59st9sadt5vet" timestamp="1520448370"&gt;43&lt;/key&gt;&lt;/foreign-keys&gt;&lt;ref-type name="Journal Article"&gt;17&lt;/ref-type&gt;&lt;contributors&gt;&lt;authors&gt;&lt;author&gt;Sei, Y.&lt;/author&gt;&lt;author&gt;Sambuughin, N. N.&lt;/author&gt;&lt;author&gt;Davis, E. J.&lt;/author&gt;&lt;author&gt;Sachs, D.&lt;/author&gt;&lt;author&gt;Cuenca, P. B.&lt;/author&gt;&lt;author&gt;Brandom, B. W.&lt;/author&gt;&lt;author&gt;Tautz, T.&lt;/author&gt;&lt;author&gt;Rosenberg, H.&lt;/author&gt;&lt;author&gt;Nelson, T. E.&lt;/author&gt;&lt;author&gt;Muldoon, S. M.&lt;/author&gt;&lt;/authors&gt;&lt;/contributors&gt;&lt;auth-address&gt;Uniformed Services University of the Health Sciences, 4301 Jones Bridge Road, Bethesda, MD 20814, USA. ysei@usuhs.mil&lt;/auth-address&gt;&lt;titles&gt;&lt;title&gt;Malignant hyperthermia in North America: genetic screening of the three hot spots in the type I ryanodine receptor gene&lt;/title&gt;&lt;secondary-title&gt;Anesthesiology&lt;/secondary-title&gt;&lt;/titles&gt;&lt;periodical&gt;&lt;full-title&gt;Anesthesiology&lt;/full-title&gt;&lt;/periodical&gt;&lt;pages&gt;824-30&lt;/pages&gt;&lt;volume&gt;101&lt;/volume&gt;&lt;number&gt;4&lt;/number&gt;&lt;keywords&gt;&lt;keyword&gt;Calcium/metabolism&lt;/keyword&gt;&lt;keyword&gt;Exons&lt;/keyword&gt;&lt;keyword&gt;Humans&lt;/keyword&gt;&lt;keyword&gt;Malignant Hyperthermia/*genetics/metabolism&lt;/keyword&gt;&lt;keyword&gt;*Mutation&lt;/keyword&gt;&lt;keyword&gt;Ryanodine Receptor Calcium Release Channel/*genetics&lt;/keyword&gt;&lt;/keywords&gt;&lt;dates&gt;&lt;year&gt;2004&lt;/year&gt;&lt;pub-dates&gt;&lt;date&gt;Oct&lt;/date&gt;&lt;/pub-dates&gt;&lt;/dates&gt;&lt;isbn&gt;0003-3022 (Print)&amp;#xD;0003-3022 (Linking)&lt;/isbn&gt;&lt;accession-num&gt;15448513&lt;/accession-num&gt;&lt;urls&gt;&lt;related-urls&gt;&lt;url&gt;https://www.ncbi.nlm.nih.gov/pubmed/15448513&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30)</w:t>
            </w:r>
            <w:r w:rsidRPr="008D5BC5">
              <w:rPr>
                <w:rFonts w:eastAsia="Times New Roman" w:cs="Times New Roman"/>
                <w:color w:val="000000"/>
              </w:rPr>
              <w:fldChar w:fldCharType="end"/>
            </w:r>
          </w:p>
          <w:p w14:paraId="6162B8F7" w14:textId="5765EA63"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Sambuughin, et al. (2005)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Sambuughin&lt;/Author&gt;&lt;Year&gt;2005&lt;/Year&gt;&lt;RecNum&gt;44&lt;/RecNum&gt;&lt;DisplayText&gt;(31)&lt;/DisplayText&gt;&lt;record&gt;&lt;rec-number&gt;44&lt;/rec-number&gt;&lt;foreign-keys&gt;&lt;key app="EN" db-id="vp0fe9zeppxzwrerdwrxser59st9sadt5vet" timestamp="1520448370"&gt;44&lt;/key&gt;&lt;/foreign-keys&gt;&lt;ref-type name="Journal Article"&gt;17&lt;/ref-type&gt;&lt;contributors&gt;&lt;authors&gt;&lt;author&gt;Sambuughin, N.&lt;/author&gt;&lt;author&gt;Holley, H.&lt;/author&gt;&lt;author&gt;Muldoon, S.&lt;/author&gt;&lt;author&gt;Brandom, B. W.&lt;/author&gt;&lt;author&gt;de Bantel, A. M.&lt;/author&gt;&lt;author&gt;Tobin, J. R.&lt;/author&gt;&lt;author&gt;Nelson, T. E.&lt;/author&gt;&lt;author&gt;Goldfarb, L. G.&lt;/author&gt;&lt;/authors&gt;&lt;/contributors&gt;&lt;auth-address&gt;National Institute of Neurological Disorders and Stroke, National Institutes of Health, Bethesda, Maryland 20892-9404, USA. sambuugn@ninds.noh.gov&lt;/auth-address&gt;&lt;titles&gt;&lt;title&gt;Screening of the entire ryanodine receptor type 1 coding region for sequence variants associated with malignant hyperthermia susceptibility in the north american population&lt;/title&gt;&lt;secondary-title&gt;Anesthesiology&lt;/secondary-title&gt;&lt;/titles&gt;&lt;periodical&gt;&lt;full-title&gt;Anesthesiology&lt;/full-title&gt;&lt;/periodical&gt;&lt;pages&gt;515-21&lt;/pages&gt;&lt;volume&gt;102&lt;/volume&gt;&lt;number&gt;3&lt;/number&gt;&lt;keywords&gt;&lt;keyword&gt;Animals&lt;/keyword&gt;&lt;keyword&gt;*Genetic Predisposition to Disease&lt;/keyword&gt;&lt;keyword&gt;Humans&lt;/keyword&gt;&lt;keyword&gt;Malignant Hyperthermia/*genetics&lt;/keyword&gt;&lt;keyword&gt;*Mutation&lt;/keyword&gt;&lt;keyword&gt;*Open Reading Frames&lt;/keyword&gt;&lt;keyword&gt;Ryanodine Receptor Calcium Release Channel/*genetics&lt;/keyword&gt;&lt;/keywords&gt;&lt;dates&gt;&lt;year&gt;2005&lt;/year&gt;&lt;pub-dates&gt;&lt;date&gt;Mar&lt;/date&gt;&lt;/pub-dates&gt;&lt;/dates&gt;&lt;isbn&gt;0003-3022 (Print)&amp;#xD;0003-3022 (Linking)&lt;/isbn&gt;&lt;accession-num&gt;15731587&lt;/accession-num&gt;&lt;urls&gt;&lt;related-urls&gt;&lt;url&gt;https://www.ncbi.nlm.nih.gov/pubmed/15731587&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31)</w:t>
            </w:r>
            <w:r w:rsidRPr="008D5BC5">
              <w:rPr>
                <w:rFonts w:eastAsia="Times New Roman" w:cs="Times New Roman"/>
                <w:color w:val="000000"/>
              </w:rPr>
              <w:fldChar w:fldCharType="end"/>
            </w:r>
          </w:p>
          <w:p w14:paraId="235EB5CC" w14:textId="7DF82DA7"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Monnier, et al. (2005) </w:t>
            </w:r>
            <w:r w:rsidRPr="008D5BC5">
              <w:rPr>
                <w:rFonts w:eastAsia="Times New Roman"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17)</w:t>
            </w:r>
            <w:r w:rsidRPr="008D5BC5">
              <w:rPr>
                <w:rFonts w:eastAsia="Times New Roman" w:cs="Times New Roman"/>
                <w:color w:val="000000"/>
              </w:rPr>
              <w:fldChar w:fldCharType="end"/>
            </w:r>
          </w:p>
          <w:p w14:paraId="03711354" w14:textId="0B6EBADB"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Carpenter, et al. (2009) </w:t>
            </w:r>
            <w:r w:rsidRPr="008D5BC5">
              <w:rPr>
                <w:rFonts w:eastAsia="Times New Roman" w:cs="Times New Roman"/>
                <w:color w:val="000000"/>
              </w:rPr>
              <w:fldChar w:fldCharType="begin">
                <w:fldData xml:space="preserve">PEVuZE5vdGU+PENpdGU+PEF1dGhvcj5DYXJwZW50ZXI8L0F1dGhvcj48WWVhcj4yMDA5PC9ZZWFy
PjxSZWNOdW0+OTwvUmVjTnVtPjxEaXNwbGF5VGV4dD4oMzU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DYXJwZW50ZXI8L0F1dGhvcj48WWVhcj4yMDA5PC9ZZWFy
PjxSZWNOdW0+OTwvUmVjTnVtPjxEaXNwbGF5VGV4dD4oMzU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35)</w:t>
            </w:r>
            <w:r w:rsidRPr="008D5BC5">
              <w:rPr>
                <w:rFonts w:eastAsia="Times New Roman" w:cs="Times New Roman"/>
                <w:color w:val="000000"/>
              </w:rPr>
              <w:fldChar w:fldCharType="end"/>
            </w:r>
          </w:p>
          <w:p w14:paraId="23FF242E" w14:textId="7319B89A"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Klingler, et al. (2014) </w:t>
            </w:r>
            <w:r w:rsidRPr="008D5BC5">
              <w:rPr>
                <w:rFonts w:eastAsia="Times New Roman" w:cs="Times New Roman"/>
                <w:color w:val="000000"/>
              </w:rPr>
              <w:fldChar w:fldCharType="begin">
                <w:fldData xml:space="preserve">PEVuZE5vdGU+PENpdGU+PEF1dGhvcj5LbGluZ2xlcjwvQXV0aG9yPjxZZWFyPjIwMTQ8L1llYXI+
PFJlY051bT41MjwvUmVjTnVtPjxEaXNwbGF5VGV4dD4oNDY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LbGluZ2xlcjwvQXV0aG9yPjxZZWFyPjIwMTQ8L1llYXI+
PFJlY051bT41MjwvUmVjTnVtPjxEaXNwbGF5VGV4dD4oNDY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46)</w:t>
            </w:r>
            <w:r w:rsidRPr="008D5BC5">
              <w:rPr>
                <w:rFonts w:eastAsia="Times New Roman" w:cs="Times New Roman"/>
                <w:color w:val="000000"/>
              </w:rPr>
              <w:fldChar w:fldCharType="end"/>
            </w:r>
          </w:p>
          <w:p w14:paraId="0E1BC810" w14:textId="04CF6B73"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Snoeck, et al. (2015) </w:t>
            </w:r>
            <w:r w:rsidRPr="008D5BC5">
              <w:rPr>
                <w:rFonts w:eastAsia="Times New Roman" w:cs="Times New Roman"/>
                <w:color w:val="000000"/>
              </w:rPr>
              <w:fldChar w:fldCharType="begin">
                <w:fldData xml:space="preserve">PEVuZE5vdGU+PENpdGU+PEF1dGhvcj5Tbm9lY2s8L0F1dGhvcj48WWVhcj4yMDE1PC9ZZWFyPjxS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Tbm9lY2s8L0F1dGhvcj48WWVhcj4yMDE1PC9ZZWFyPjxS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47)</w:t>
            </w:r>
            <w:r w:rsidRPr="008D5BC5">
              <w:rPr>
                <w:rFonts w:eastAsia="Times New Roman" w:cs="Times New Roman"/>
                <w:color w:val="000000"/>
              </w:rPr>
              <w:fldChar w:fldCharType="end"/>
            </w:r>
          </w:p>
          <w:p w14:paraId="5AD6CF00" w14:textId="129792FC" w:rsidR="00FE1EF5" w:rsidRPr="008D5BC5" w:rsidRDefault="00FE1EF5" w:rsidP="00C71CB6">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Bamaga, et al. (2016) </w:t>
            </w:r>
            <w:r w:rsidRPr="008D5BC5">
              <w:rPr>
                <w:rFonts w:eastAsia="Times New Roman" w:cs="Times New Roman"/>
                <w:color w:val="000000"/>
              </w:rPr>
              <w:fldChar w:fldCharType="begin">
                <w:fldData xml:space="preserve">PEVuZE5vdGU+PENpdGU+PEF1dGhvcj5CYW1hZ2E8L0F1dGhvcj48WWVhcj4yMDE2PC9ZZWFyPjxS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CYW1hZ2E8L0F1dGhvcj48WWVhcj4yMDE2PC9ZZWFyPjxS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77)</w:t>
            </w:r>
            <w:r w:rsidRPr="008D5BC5">
              <w:rPr>
                <w:rFonts w:eastAsia="Times New Roman" w:cs="Times New Roman"/>
                <w:color w:val="000000"/>
              </w:rPr>
              <w:fldChar w:fldCharType="end"/>
            </w:r>
          </w:p>
        </w:tc>
        <w:tc>
          <w:tcPr>
            <w:tcW w:w="1440" w:type="dxa"/>
            <w:shd w:val="clear" w:color="auto" w:fill="auto"/>
          </w:tcPr>
          <w:p w14:paraId="7DD00DE2" w14:textId="77777777"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High</w:t>
            </w:r>
          </w:p>
        </w:tc>
      </w:tr>
      <w:tr w:rsidR="00FE1EF5" w:rsidRPr="008D5BC5" w14:paraId="34004923" w14:textId="5CFA59D2" w:rsidTr="00FE1EF5">
        <w:trPr>
          <w:trHeight w:val="521"/>
        </w:trPr>
        <w:tc>
          <w:tcPr>
            <w:tcW w:w="1603" w:type="dxa"/>
            <w:shd w:val="clear" w:color="auto" w:fill="auto"/>
          </w:tcPr>
          <w:p w14:paraId="06EC2728"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Clinical</w:t>
            </w:r>
          </w:p>
        </w:tc>
        <w:tc>
          <w:tcPr>
            <w:tcW w:w="2920" w:type="dxa"/>
            <w:shd w:val="clear" w:color="auto" w:fill="auto"/>
          </w:tcPr>
          <w:p w14:paraId="2CA6D6A4" w14:textId="7AD03036"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rs193922803 </w:t>
            </w:r>
            <w:r w:rsidRPr="008D5BC5">
              <w:rPr>
                <w:rFonts w:ascii="Times New Roman" w:hAnsi="Times New Roman" w:cs="Times New Roman"/>
                <w:i/>
                <w:color w:val="000000"/>
              </w:rPr>
              <w:t xml:space="preserve">RYR1 </w:t>
            </w:r>
            <w:r w:rsidRPr="008D5BC5">
              <w:rPr>
                <w:rFonts w:ascii="Times New Roman" w:hAnsi="Times New Roman" w:cs="Times New Roman"/>
                <w:color w:val="000000"/>
              </w:rPr>
              <w:t xml:space="preserve">c.7063C&gt;T; </w:t>
            </w:r>
          </w:p>
          <w:p w14:paraId="17851265" w14:textId="7DE822C9"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p.(Arg2355Trp)</w:t>
            </w:r>
          </w:p>
        </w:tc>
        <w:tc>
          <w:tcPr>
            <w:tcW w:w="3577" w:type="dxa"/>
            <w:shd w:val="clear" w:color="auto" w:fill="auto"/>
          </w:tcPr>
          <w:p w14:paraId="671F64BC"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variant associated with Malignant Hyperthermia (MH) based on positive IVCTs, positive CHCTs, and MH reactions.</w:t>
            </w:r>
          </w:p>
        </w:tc>
        <w:tc>
          <w:tcPr>
            <w:tcW w:w="3510" w:type="dxa"/>
            <w:shd w:val="clear" w:color="auto" w:fill="auto"/>
          </w:tcPr>
          <w:p w14:paraId="3A687B68" w14:textId="5BB107E8" w:rsidR="00FE1EF5" w:rsidRPr="008D5BC5" w:rsidRDefault="00FE1EF5" w:rsidP="00C77F14">
            <w:pPr>
              <w:rPr>
                <w:rFonts w:ascii="Times New Roman" w:hAnsi="Times New Roman" w:cs="Times New Roman"/>
              </w:rPr>
            </w:pPr>
            <w:r w:rsidRPr="008D5BC5">
              <w:rPr>
                <w:rFonts w:ascii="Times New Roman" w:hAnsi="Times New Roman" w:cs="Times New Roman"/>
              </w:rPr>
              <w:t xml:space="preserve">Wehner, et al. (2004) </w:t>
            </w:r>
            <w:r w:rsidRPr="008D5BC5">
              <w:rPr>
                <w:rFonts w:cs="Times New Roman"/>
              </w:rPr>
              <w:fldChar w:fldCharType="begin">
                <w:fldData xml:space="preserve">PEVuZE5vdGU+PENpdGU+PEF1dGhvcj5XZWhuZXI8L0F1dGhvcj48WWVhcj4yMDA0PC9ZZWFyPjxS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</w:fldData>
              </w:fldChar>
            </w:r>
            <w:r w:rsidR="008C3F27" w:rsidRPr="008D5BC5">
              <w:rPr>
                <w:rFonts w:ascii="Times New Roman" w:hAnsi="Times New Roman" w:cs="Times New Roman"/>
              </w:rPr>
              <w:instrText xml:space="preserve"> ADDIN EN.CITE </w:instrText>
            </w:r>
            <w:r w:rsidR="008C3F27" w:rsidRPr="008D5BC5">
              <w:rPr>
                <w:rFonts w:cs="Times New Roman"/>
              </w:rPr>
              <w:fldChar w:fldCharType="begin">
                <w:fldData xml:space="preserve">PEVuZE5vdGU+PENpdGU+PEF1dGhvcj5XZWhuZXI8L0F1dGhvcj48WWVhcj4yMDA0PC9ZZWFyPjxS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</w:fldData>
              </w:fldChar>
            </w:r>
            <w:r w:rsidR="008C3F27" w:rsidRPr="008D5BC5">
              <w:rPr>
                <w:rFonts w:ascii="Times New Roman" w:hAnsi="Times New Roman" w:cs="Times New Roman"/>
              </w:rPr>
              <w:instrText xml:space="preserve"> ADDIN EN.CITE.DATA </w:instrText>
            </w:r>
            <w:r w:rsidR="008C3F27" w:rsidRPr="008D5BC5">
              <w:rPr>
                <w:rFonts w:cs="Times New Roman"/>
              </w:rPr>
            </w:r>
            <w:r w:rsidR="008C3F27" w:rsidRPr="008D5BC5">
              <w:rPr>
                <w:rFonts w:cs="Times New Roman"/>
              </w:rPr>
              <w:fldChar w:fldCharType="end"/>
            </w:r>
            <w:r w:rsidRPr="008D5BC5">
              <w:rPr>
                <w:rFonts w:cs="Times New Roman"/>
              </w:rPr>
            </w:r>
            <w:r w:rsidRPr="008D5BC5">
              <w:rPr>
                <w:rFonts w:cs="Times New Roman"/>
              </w:rPr>
              <w:fldChar w:fldCharType="separate"/>
            </w:r>
            <w:r w:rsidR="008C3F27" w:rsidRPr="008D5BC5">
              <w:rPr>
                <w:rFonts w:ascii="Times New Roman" w:hAnsi="Times New Roman" w:cs="Times New Roman"/>
                <w:noProof/>
              </w:rPr>
              <w:t>(89)</w:t>
            </w:r>
            <w:r w:rsidRPr="008D5BC5">
              <w:rPr>
                <w:rFonts w:cs="Times New Roman"/>
              </w:rPr>
              <w:fldChar w:fldCharType="end"/>
            </w:r>
          </w:p>
          <w:p w14:paraId="555308F7" w14:textId="55F5DADA" w:rsidR="00FE1EF5" w:rsidRPr="008D5BC5" w:rsidRDefault="00FE1EF5" w:rsidP="00C77F14">
            <w:pPr>
              <w:rPr>
                <w:rFonts w:ascii="Times New Roman" w:hAnsi="Times New Roman" w:cs="Times New Roman"/>
              </w:rPr>
            </w:pPr>
            <w:r w:rsidRPr="008D5BC5">
              <w:rPr>
                <w:rFonts w:ascii="Times New Roman" w:hAnsi="Times New Roman" w:cs="Times New Roman"/>
              </w:rPr>
              <w:t xml:space="preserve">Carpenter, et al. (2009) </w:t>
            </w:r>
            <w:r w:rsidRPr="008D5BC5">
              <w:rPr>
                <w:rFonts w:cs="Times New Roman"/>
              </w:rPr>
              <w:fldChar w:fldCharType="begin">
                <w:fldData xml:space="preserve">PEVuZE5vdGU+PENpdGU+PEF1dGhvcj5DYXJwZW50ZXI8L0F1dGhvcj48WWVhcj4yMDA5PC9ZZWFy
PjxSZWNOdW0+OTwvUmVjTnVtPjxEaXNwbGF5VGV4dD4oMzU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C3F27" w:rsidRPr="008D5BC5">
              <w:rPr>
                <w:rFonts w:ascii="Times New Roman" w:hAnsi="Times New Roman" w:cs="Times New Roman"/>
              </w:rPr>
              <w:instrText xml:space="preserve"> ADDIN EN.CITE </w:instrText>
            </w:r>
            <w:r w:rsidR="008C3F27" w:rsidRPr="008D5BC5">
              <w:rPr>
                <w:rFonts w:cs="Times New Roman"/>
              </w:rPr>
              <w:fldChar w:fldCharType="begin">
                <w:fldData xml:space="preserve">PEVuZE5vdGU+PENpdGU+PEF1dGhvcj5DYXJwZW50ZXI8L0F1dGhvcj48WWVhcj4yMDA5PC9ZZWFy
PjxSZWNOdW0+OTwvUmVjTnVtPjxEaXNwbGF5VGV4dD4oMzU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C3F27" w:rsidRPr="008D5BC5">
              <w:rPr>
                <w:rFonts w:ascii="Times New Roman" w:hAnsi="Times New Roman" w:cs="Times New Roman"/>
              </w:rPr>
              <w:instrText xml:space="preserve"> ADDIN EN.CITE.DATA </w:instrText>
            </w:r>
            <w:r w:rsidR="008C3F27" w:rsidRPr="008D5BC5">
              <w:rPr>
                <w:rFonts w:cs="Times New Roman"/>
              </w:rPr>
            </w:r>
            <w:r w:rsidR="008C3F27" w:rsidRPr="008D5BC5">
              <w:rPr>
                <w:rFonts w:cs="Times New Roman"/>
              </w:rPr>
              <w:fldChar w:fldCharType="end"/>
            </w:r>
            <w:r w:rsidRPr="008D5BC5">
              <w:rPr>
                <w:rFonts w:cs="Times New Roman"/>
              </w:rPr>
            </w:r>
            <w:r w:rsidRPr="008D5BC5">
              <w:rPr>
                <w:rFonts w:cs="Times New Roman"/>
              </w:rPr>
              <w:fldChar w:fldCharType="separate"/>
            </w:r>
            <w:r w:rsidR="008C3F27" w:rsidRPr="008D5BC5">
              <w:rPr>
                <w:rFonts w:ascii="Times New Roman" w:hAnsi="Times New Roman" w:cs="Times New Roman"/>
                <w:noProof/>
              </w:rPr>
              <w:t>(35)</w:t>
            </w:r>
            <w:r w:rsidRPr="008D5BC5">
              <w:rPr>
                <w:rFonts w:cs="Times New Roman"/>
              </w:rPr>
              <w:fldChar w:fldCharType="end"/>
            </w:r>
          </w:p>
          <w:p w14:paraId="6D8BD0CE" w14:textId="02C852F9" w:rsidR="00FE1EF5" w:rsidRPr="008D5BC5" w:rsidRDefault="00FE1EF5" w:rsidP="00C77F14">
            <w:pPr>
              <w:rPr>
                <w:rFonts w:ascii="Times New Roman" w:hAnsi="Times New Roman" w:cs="Times New Roman"/>
              </w:rPr>
            </w:pPr>
            <w:r w:rsidRPr="008D5BC5">
              <w:rPr>
                <w:rFonts w:ascii="Times New Roman" w:hAnsi="Times New Roman" w:cs="Times New Roman"/>
              </w:rPr>
              <w:t xml:space="preserve">Kravea, et al. (2013) </w:t>
            </w:r>
            <w:r w:rsidRPr="008D5BC5">
              <w:rPr>
                <w:rFonts w:cs="Times New Roman"/>
              </w:rPr>
              <w:fldChar w:fldCharType="begin">
                <w:fldData xml:space="preserve">PEVuZE5vdGU+PENpdGU+PEF1dGhvcj5LcmFldmE8L0F1dGhvcj48WWVhcj4yMDEzPC9ZZWFyPjxS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</w:fldData>
              </w:fldChar>
            </w:r>
            <w:r w:rsidR="008C3F27" w:rsidRPr="008D5BC5">
              <w:rPr>
                <w:rFonts w:ascii="Times New Roman" w:hAnsi="Times New Roman" w:cs="Times New Roman"/>
              </w:rPr>
              <w:instrText xml:space="preserve"> ADDIN EN.CITE </w:instrText>
            </w:r>
            <w:r w:rsidR="008C3F27" w:rsidRPr="008D5BC5">
              <w:rPr>
                <w:rFonts w:cs="Times New Roman"/>
              </w:rPr>
              <w:fldChar w:fldCharType="begin">
                <w:fldData xml:space="preserve">PEVuZE5vdGU+PENpdGU+PEF1dGhvcj5LcmFldmE8L0F1dGhvcj48WWVhcj4yMDEzPC9ZZWFyPjxS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</w:fldData>
              </w:fldChar>
            </w:r>
            <w:r w:rsidR="008C3F27" w:rsidRPr="008D5BC5">
              <w:rPr>
                <w:rFonts w:ascii="Times New Roman" w:hAnsi="Times New Roman" w:cs="Times New Roman"/>
              </w:rPr>
              <w:instrText xml:space="preserve"> ADDIN EN.CITE.DATA </w:instrText>
            </w:r>
            <w:r w:rsidR="008C3F27" w:rsidRPr="008D5BC5">
              <w:rPr>
                <w:rFonts w:cs="Times New Roman"/>
              </w:rPr>
            </w:r>
            <w:r w:rsidR="008C3F27" w:rsidRPr="008D5BC5">
              <w:rPr>
                <w:rFonts w:cs="Times New Roman"/>
              </w:rPr>
              <w:fldChar w:fldCharType="end"/>
            </w:r>
            <w:r w:rsidRPr="008D5BC5">
              <w:rPr>
                <w:rFonts w:cs="Times New Roman"/>
              </w:rPr>
            </w:r>
            <w:r w:rsidRPr="008D5BC5">
              <w:rPr>
                <w:rFonts w:cs="Times New Roman"/>
              </w:rPr>
              <w:fldChar w:fldCharType="separate"/>
            </w:r>
            <w:r w:rsidR="008C3F27" w:rsidRPr="008D5BC5">
              <w:rPr>
                <w:rFonts w:ascii="Times New Roman" w:hAnsi="Times New Roman" w:cs="Times New Roman"/>
                <w:noProof/>
              </w:rPr>
              <w:t>(90)</w:t>
            </w:r>
            <w:r w:rsidRPr="008D5BC5">
              <w:rPr>
                <w:rFonts w:cs="Times New Roman"/>
              </w:rPr>
              <w:fldChar w:fldCharType="end"/>
            </w:r>
          </w:p>
          <w:p w14:paraId="27D67050" w14:textId="0F1A5390" w:rsidR="00FE1EF5" w:rsidRPr="008D5BC5" w:rsidRDefault="00FE1EF5" w:rsidP="00C77F14">
            <w:pPr>
              <w:rPr>
                <w:rFonts w:ascii="Times New Roman" w:hAnsi="Times New Roman" w:cs="Times New Roman"/>
              </w:rPr>
            </w:pPr>
            <w:r w:rsidRPr="008D5BC5">
              <w:rPr>
                <w:rFonts w:ascii="Times New Roman" w:hAnsi="Times New Roman" w:cs="Times New Roman"/>
              </w:rPr>
              <w:t xml:space="preserve">Brandom, et al. (2013) </w:t>
            </w:r>
            <w:r w:rsidRPr="008D5BC5">
              <w:rPr>
                <w:rFonts w:cs="Times New Roman"/>
              </w:rPr>
              <w:fldChar w:fldCharType="begin">
                <w:fldData xml:space="preserve">PEVuZE5vdGU+PENpdGU+PEF1dGhvcj5CcmFuZG9tPC9BdXRob3I+PFllYXI+MjAxMzwvWWVhcj48
UmVjTnVtPjEwPC9SZWNOdW0+PERpc3BsYXlUZXh0PigzOC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C3F27" w:rsidRPr="008D5BC5">
              <w:rPr>
                <w:rFonts w:ascii="Times New Roman" w:hAnsi="Times New Roman" w:cs="Times New Roman"/>
              </w:rPr>
              <w:instrText xml:space="preserve"> ADDIN EN.CITE </w:instrText>
            </w:r>
            <w:r w:rsidR="008C3F27" w:rsidRPr="008D5BC5">
              <w:rPr>
                <w:rFonts w:cs="Times New Roman"/>
              </w:rPr>
              <w:fldChar w:fldCharType="begin">
                <w:fldData xml:space="preserve">PEVuZE5vdGU+PENpdGU+PEF1dGhvcj5CcmFuZG9tPC9BdXRob3I+PFllYXI+MjAxMzwvWWVhcj48
UmVjTnVtPjEwPC9SZWNOdW0+PERpc3BsYXlUZXh0PigzOC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C3F27" w:rsidRPr="008D5BC5">
              <w:rPr>
                <w:rFonts w:ascii="Times New Roman" w:hAnsi="Times New Roman" w:cs="Times New Roman"/>
              </w:rPr>
              <w:instrText xml:space="preserve"> ADDIN EN.CITE.DATA </w:instrText>
            </w:r>
            <w:r w:rsidR="008C3F27" w:rsidRPr="008D5BC5">
              <w:rPr>
                <w:rFonts w:cs="Times New Roman"/>
              </w:rPr>
            </w:r>
            <w:r w:rsidR="008C3F27" w:rsidRPr="008D5BC5">
              <w:rPr>
                <w:rFonts w:cs="Times New Roman"/>
              </w:rPr>
              <w:fldChar w:fldCharType="end"/>
            </w:r>
            <w:r w:rsidRPr="008D5BC5">
              <w:rPr>
                <w:rFonts w:cs="Times New Roman"/>
              </w:rPr>
            </w:r>
            <w:r w:rsidRPr="008D5BC5">
              <w:rPr>
                <w:rFonts w:cs="Times New Roman"/>
              </w:rPr>
              <w:fldChar w:fldCharType="separate"/>
            </w:r>
            <w:r w:rsidR="008C3F27" w:rsidRPr="008D5BC5">
              <w:rPr>
                <w:rFonts w:ascii="Times New Roman" w:hAnsi="Times New Roman" w:cs="Times New Roman"/>
                <w:noProof/>
              </w:rPr>
              <w:t>(38)</w:t>
            </w:r>
            <w:r w:rsidRPr="008D5BC5">
              <w:rPr>
                <w:rFonts w:cs="Times New Roman"/>
              </w:rPr>
              <w:fldChar w:fldCharType="end"/>
            </w:r>
          </w:p>
          <w:p w14:paraId="689F821B" w14:textId="31AEE1CE" w:rsidR="00FE1EF5" w:rsidRPr="008D5BC5" w:rsidRDefault="00FE1EF5" w:rsidP="00C77F14">
            <w:pPr>
              <w:rPr>
                <w:rFonts w:ascii="Times New Roman" w:hAnsi="Times New Roman" w:cs="Times New Roman"/>
              </w:rPr>
            </w:pPr>
            <w:r w:rsidRPr="008D5BC5">
              <w:rPr>
                <w:rFonts w:ascii="Times New Roman" w:hAnsi="Times New Roman" w:cs="Times New Roman"/>
              </w:rPr>
              <w:t xml:space="preserve">Schiemann, et al. (2014) </w:t>
            </w:r>
            <w:r w:rsidRPr="008D5BC5">
              <w:rPr>
                <w:rFonts w:cs="Times New Roman"/>
              </w:rPr>
              <w:fldChar w:fldCharType="begin">
                <w:fldData xml:space="preserve">PEVuZE5vdGU+PENpdGU+PEF1dGhvcj5TY2hpZW1hbm48L0F1dGhvcj48WWVhcj4yMDE0PC9ZZWFy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==
</w:fldData>
              </w:fldChar>
            </w:r>
            <w:r w:rsidR="008C3F27" w:rsidRPr="008D5BC5">
              <w:rPr>
                <w:rFonts w:ascii="Times New Roman" w:hAnsi="Times New Roman" w:cs="Times New Roman"/>
              </w:rPr>
              <w:instrText xml:space="preserve"> ADDIN EN.CITE </w:instrText>
            </w:r>
            <w:r w:rsidR="008C3F27" w:rsidRPr="008D5BC5">
              <w:rPr>
                <w:rFonts w:cs="Times New Roman"/>
              </w:rPr>
              <w:fldChar w:fldCharType="begin">
                <w:fldData xml:space="preserve">PEVuZE5vdGU+PENpdGU+PEF1dGhvcj5TY2hpZW1hbm48L0F1dGhvcj48WWVhcj4yMDE0PC9ZZWFy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==
</w:fldData>
              </w:fldChar>
            </w:r>
            <w:r w:rsidR="008C3F27" w:rsidRPr="008D5BC5">
              <w:rPr>
                <w:rFonts w:ascii="Times New Roman" w:hAnsi="Times New Roman" w:cs="Times New Roman"/>
              </w:rPr>
              <w:instrText xml:space="preserve"> ADDIN EN.CITE.DATA </w:instrText>
            </w:r>
            <w:r w:rsidR="008C3F27" w:rsidRPr="008D5BC5">
              <w:rPr>
                <w:rFonts w:cs="Times New Roman"/>
              </w:rPr>
            </w:r>
            <w:r w:rsidR="008C3F27" w:rsidRPr="008D5BC5">
              <w:rPr>
                <w:rFonts w:cs="Times New Roman"/>
              </w:rPr>
              <w:fldChar w:fldCharType="end"/>
            </w:r>
            <w:r w:rsidRPr="008D5BC5">
              <w:rPr>
                <w:rFonts w:cs="Times New Roman"/>
              </w:rPr>
            </w:r>
            <w:r w:rsidRPr="008D5BC5">
              <w:rPr>
                <w:rFonts w:cs="Times New Roman"/>
              </w:rPr>
              <w:fldChar w:fldCharType="separate"/>
            </w:r>
            <w:r w:rsidR="008C3F27" w:rsidRPr="008D5BC5">
              <w:rPr>
                <w:rFonts w:ascii="Times New Roman" w:hAnsi="Times New Roman" w:cs="Times New Roman"/>
                <w:noProof/>
              </w:rPr>
              <w:t>(91)</w:t>
            </w:r>
            <w:r w:rsidRPr="008D5BC5">
              <w:rPr>
                <w:rFonts w:cs="Times New Roman"/>
              </w:rPr>
              <w:fldChar w:fldCharType="end"/>
            </w:r>
          </w:p>
          <w:p w14:paraId="4A4F25DE" w14:textId="43388453" w:rsidR="00FE1EF5" w:rsidRPr="008D5BC5" w:rsidRDefault="00FE1EF5" w:rsidP="00C71CB6">
            <w:pPr>
              <w:rPr>
                <w:rFonts w:ascii="Times New Roman" w:hAnsi="Times New Roman" w:cs="Times New Roman"/>
              </w:rPr>
            </w:pPr>
            <w:r w:rsidRPr="008D5BC5">
              <w:rPr>
                <w:rFonts w:ascii="Times New Roman" w:hAnsi="Times New Roman" w:cs="Times New Roman"/>
              </w:rPr>
              <w:t xml:space="preserve">Broman, et al. (2015) </w:t>
            </w:r>
            <w:r w:rsidRPr="008D5BC5">
              <w:rPr>
                <w:rFonts w:cs="Times New Roman"/>
              </w:rPr>
              <w:fldChar w:fldCharType="begin"/>
            </w:r>
            <w:r w:rsidR="008C3F27" w:rsidRPr="008D5BC5">
              <w:rPr>
                <w:rFonts w:ascii="Times New Roman" w:hAnsi="Times New Roman" w:cs="Times New Roman"/>
              </w:rPr>
              <w:instrText xml:space="preserve"> ADDIN EN.CITE &lt;EndNote&gt;&lt;Cite&gt;&lt;Author&gt;Broman&lt;/Author&gt;&lt;Year&gt;2015&lt;/Year&gt;&lt;RecNum&gt;92&lt;/RecNum&gt;&lt;DisplayText&gt;(92)&lt;/DisplayText&gt;&lt;record&gt;&lt;rec-number&gt;92&lt;/rec-number&gt;&lt;foreign-keys&gt;&lt;key app="EN" db-id="vp0fe9zeppxzwrerdwrxser59st9sadt5vet" timestamp="1520448378"&gt;92&lt;/key&gt;&lt;/foreign-keys&gt;&lt;ref-type name="Journal Article"&gt;17&lt;/ref-type&gt;&lt;contributors&gt;&lt;authors&gt;&lt;author&gt;Broman, M.&lt;/author&gt;&lt;author&gt;Kleinschnitz, I.&lt;/author&gt;&lt;author&gt;Bach, J. E.&lt;/author&gt;&lt;author&gt;Rost, S.&lt;/author&gt;&lt;author&gt;Islander, G.&lt;/author&gt;&lt;author&gt;Muller, C. R.&lt;/author&gt;&lt;/authors&gt;&lt;/contributors&gt;&lt;auth-address&gt;Department of Perioperative and Intensive Care, Skane University Hospital, Lund, Sweden.&amp;#xD;Institute of Human Genetics, Biocentre, University of Wurzburg, Germany.&lt;/auth-address&gt;&lt;titles&gt;&lt;title&gt;Next-generation DNA sequencing of a Swedish malignant hyperthermia cohort&lt;/title&gt;&lt;secondary-title&gt;Clin Genet&lt;/secondary-title&gt;&lt;/titles&gt;&lt;periodical&gt;&lt;full-title&gt;Clin Genet&lt;/full-title&gt;&lt;/periodical&gt;&lt;pages&gt;381-5&lt;/pages&gt;&lt;volume&gt;88&lt;/volume&gt;&lt;number&gt;4&lt;/number&gt;&lt;keywords&gt;&lt;keyword&gt;Calcium/metabolism&lt;/keyword&gt;&lt;keyword&gt;Calcium Signaling/genetics&lt;/keyword&gt;&lt;keyword&gt;Genetic Association Studies&lt;/keyword&gt;&lt;keyword&gt;*Genetic Predisposition to Disease&lt;/keyword&gt;&lt;keyword&gt;*Genetic Variation&lt;/keyword&gt;&lt;keyword&gt;High-Throughput Nucleotide Sequencing&lt;/keyword&gt;&lt;keyword&gt;Homeostasis/genetics&lt;/keyword&gt;&lt;keyword&gt;Humans&lt;/keyword&gt;&lt;keyword&gt;Malignant Hyperthermia/*genetics&lt;/keyword&gt;&lt;keyword&gt;Ryanodine Receptor Calcium Release Channel/chemistry/*genetics&lt;/keyword&gt;&lt;keyword&gt;malignant hyperthermia&lt;/keyword&gt;&lt;keyword&gt;muscle&lt;/keyword&gt;&lt;keyword&gt;mutation&lt;/keyword&gt;&lt;keyword&gt;next-generation sequencing&lt;/keyword&gt;&lt;/keywords&gt;&lt;dates&gt;&lt;year&gt;2015&lt;/year&gt;&lt;pub-dates&gt;&lt;date&gt;Oct&lt;/date&gt;&lt;/pub-dates&gt;&lt;/dates&gt;&lt;isbn&gt;1399-0004 (Electronic)&amp;#xD;0009-9163 (Linking)&lt;/isbn&gt;&lt;accession-num&gt;25256590&lt;/accession-num&gt;&lt;urls&gt;&lt;related-urls&gt;&lt;url&gt;https://www.ncbi.nlm.nih.gov/pubmed/25256590&lt;/url&gt;&lt;/related-urls&gt;&lt;/urls&gt;&lt;electronic-resource-num&gt;10.1111/cge.12508&lt;/electronic-resource-num&gt;&lt;/record&gt;&lt;/Cite&gt;&lt;/EndNote&gt;</w:instrText>
            </w:r>
            <w:r w:rsidRPr="008D5BC5">
              <w:rPr>
                <w:rFonts w:cs="Times New Roman"/>
              </w:rPr>
              <w:fldChar w:fldCharType="separate"/>
            </w:r>
            <w:r w:rsidR="008C3F27" w:rsidRPr="008D5BC5">
              <w:rPr>
                <w:rFonts w:ascii="Times New Roman" w:hAnsi="Times New Roman" w:cs="Times New Roman"/>
                <w:noProof/>
              </w:rPr>
              <w:t>(92)</w:t>
            </w:r>
            <w:r w:rsidRPr="008D5BC5">
              <w:rPr>
                <w:rFonts w:cs="Times New Roman"/>
              </w:rPr>
              <w:fldChar w:fldCharType="end"/>
            </w:r>
          </w:p>
        </w:tc>
        <w:tc>
          <w:tcPr>
            <w:tcW w:w="1440" w:type="dxa"/>
            <w:shd w:val="clear" w:color="auto" w:fill="auto"/>
          </w:tcPr>
          <w:p w14:paraId="596C8A3E" w14:textId="77777777"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High</w:t>
            </w:r>
          </w:p>
        </w:tc>
      </w:tr>
      <w:tr w:rsidR="00FE1EF5" w:rsidRPr="008D5BC5" w14:paraId="6E5466CE" w14:textId="4E92F57F" w:rsidTr="00FE1EF5">
        <w:trPr>
          <w:trHeight w:val="1268"/>
        </w:trPr>
        <w:tc>
          <w:tcPr>
            <w:tcW w:w="1603" w:type="dxa"/>
            <w:shd w:val="clear" w:color="auto" w:fill="auto"/>
          </w:tcPr>
          <w:p w14:paraId="0A028AAD"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Clinical</w:t>
            </w:r>
          </w:p>
        </w:tc>
        <w:tc>
          <w:tcPr>
            <w:tcW w:w="2920" w:type="dxa"/>
            <w:shd w:val="clear" w:color="auto" w:fill="auto"/>
          </w:tcPr>
          <w:p w14:paraId="1E8EC2DA"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rs193922807 </w:t>
            </w:r>
          </w:p>
          <w:p w14:paraId="1C4710A5" w14:textId="13E15256"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c.7124G&gt;C; p.(Gly2375Ala)</w:t>
            </w:r>
          </w:p>
        </w:tc>
        <w:tc>
          <w:tcPr>
            <w:tcW w:w="3577" w:type="dxa"/>
            <w:shd w:val="clear" w:color="auto" w:fill="auto"/>
          </w:tcPr>
          <w:p w14:paraId="6D563D0A"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variant associated with Malignant Hyperthermia (MH) based on positive IVCTs and MH reactions. </w:t>
            </w:r>
          </w:p>
        </w:tc>
        <w:tc>
          <w:tcPr>
            <w:tcW w:w="3510" w:type="dxa"/>
            <w:shd w:val="clear" w:color="auto" w:fill="auto"/>
          </w:tcPr>
          <w:p w14:paraId="2070A431" w14:textId="1C92A7CD"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Wehner, et al. (2003) </w:t>
            </w:r>
            <w:r w:rsidRPr="008D5BC5">
              <w:rPr>
                <w:rFonts w:eastAsia="Times New Roman" w:cs="Times New Roman"/>
                <w:color w:val="000000"/>
              </w:rPr>
              <w:fldChar w:fldCharType="begin">
                <w:fldData xml:space="preserve">PEVuZE5vdGU+PENpdGU+PEF1dGhvcj5XZWhuZXI8L0F1dGhvcj48WWVhcj4yMDAzPC9ZZWFyPjxS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XZWhuZXI8L0F1dGhvcj48WWVhcj4yMDAzPC9ZZWFyPjxS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93)</w:t>
            </w:r>
            <w:r w:rsidRPr="008D5BC5">
              <w:rPr>
                <w:rFonts w:eastAsia="Times New Roman" w:cs="Times New Roman"/>
                <w:color w:val="000000"/>
              </w:rPr>
              <w:fldChar w:fldCharType="end"/>
            </w:r>
          </w:p>
          <w:p w14:paraId="1C57B382" w14:textId="4AA6FC18"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Wehner, et al. (2004) </w:t>
            </w:r>
            <w:r w:rsidRPr="008D5BC5">
              <w:rPr>
                <w:rFonts w:eastAsia="Times New Roman" w:cs="Times New Roman"/>
                <w:color w:val="000000"/>
              </w:rPr>
              <w:fldChar w:fldCharType="begin">
                <w:fldData xml:space="preserve">PEVuZE5vdGU+PENpdGU+PEF1dGhvcj5XZWhuZXI8L0F1dGhvcj48WWVhcj4yMDA0PC9ZZWFyPjxS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XZWhuZXI8L0F1dGhvcj48WWVhcj4yMDA0PC9ZZWFyPjxS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89)</w:t>
            </w:r>
            <w:r w:rsidRPr="008D5BC5">
              <w:rPr>
                <w:rFonts w:eastAsia="Times New Roman" w:cs="Times New Roman"/>
                <w:color w:val="000000"/>
              </w:rPr>
              <w:fldChar w:fldCharType="end"/>
            </w:r>
          </w:p>
          <w:p w14:paraId="6B8E558B" w14:textId="6B72665C" w:rsidR="00FE1EF5" w:rsidRPr="008D5BC5" w:rsidRDefault="00FE1EF5" w:rsidP="00C71CB6">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Klingler, et al. (2014) </w:t>
            </w:r>
            <w:r w:rsidRPr="008D5BC5">
              <w:rPr>
                <w:rFonts w:eastAsia="Times New Roman" w:cs="Times New Roman"/>
                <w:color w:val="000000"/>
              </w:rPr>
              <w:fldChar w:fldCharType="begin">
                <w:fldData xml:space="preserve">PEVuZE5vdGU+PENpdGU+PEF1dGhvcj5LbGluZ2xlcjwvQXV0aG9yPjxZZWFyPjIwMTQ8L1llYXI+
PFJlY051bT41MjwvUmVjTnVtPjxEaXNwbGF5VGV4dD4oNDY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LbGluZ2xlcjwvQXV0aG9yPjxZZWFyPjIwMTQ8L1llYXI+
PFJlY051bT41MjwvUmVjTnVtPjxEaXNwbGF5VGV4dD4oNDY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46)</w:t>
            </w:r>
            <w:r w:rsidRPr="008D5BC5">
              <w:rPr>
                <w:rFonts w:eastAsia="Times New Roman" w:cs="Times New Roman"/>
                <w:color w:val="000000"/>
              </w:rPr>
              <w:fldChar w:fldCharType="end"/>
            </w:r>
          </w:p>
        </w:tc>
        <w:tc>
          <w:tcPr>
            <w:tcW w:w="1440" w:type="dxa"/>
            <w:shd w:val="clear" w:color="auto" w:fill="auto"/>
          </w:tcPr>
          <w:p w14:paraId="4E74B519" w14:textId="77777777"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High</w:t>
            </w:r>
          </w:p>
        </w:tc>
      </w:tr>
      <w:tr w:rsidR="00FE1EF5" w:rsidRPr="008D5BC5" w14:paraId="2AA32F88" w14:textId="2F5BC0DE" w:rsidTr="00FE1EF5">
        <w:trPr>
          <w:trHeight w:val="890"/>
        </w:trPr>
        <w:tc>
          <w:tcPr>
            <w:tcW w:w="1603" w:type="dxa"/>
            <w:shd w:val="clear" w:color="auto" w:fill="auto"/>
          </w:tcPr>
          <w:p w14:paraId="36F8EE2A"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Clinical</w:t>
            </w:r>
          </w:p>
        </w:tc>
        <w:tc>
          <w:tcPr>
            <w:tcW w:w="2920" w:type="dxa"/>
            <w:shd w:val="clear" w:color="auto" w:fill="auto"/>
          </w:tcPr>
          <w:p w14:paraId="06D58885"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rs193922809 </w:t>
            </w:r>
          </w:p>
          <w:p w14:paraId="48E2FFD4" w14:textId="453B245A"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c.7282G&gt;A; p.(Ala2428Thr) </w:t>
            </w:r>
          </w:p>
          <w:p w14:paraId="477D339E" w14:textId="77777777" w:rsidR="00FE1EF5" w:rsidRPr="008D5BC5" w:rsidRDefault="00FE1EF5" w:rsidP="00C77F14">
            <w:pPr>
              <w:rPr>
                <w:rFonts w:ascii="Times New Roman" w:hAnsi="Times New Roman" w:cs="Times New Roman"/>
                <w:color w:val="000000"/>
              </w:rPr>
            </w:pPr>
          </w:p>
        </w:tc>
        <w:tc>
          <w:tcPr>
            <w:tcW w:w="3577" w:type="dxa"/>
            <w:shd w:val="clear" w:color="auto" w:fill="auto"/>
          </w:tcPr>
          <w:p w14:paraId="293218CE"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variant associated with Malignant Hyperthermia (MH) based on positive IVCTs.</w:t>
            </w:r>
          </w:p>
        </w:tc>
        <w:tc>
          <w:tcPr>
            <w:tcW w:w="3510" w:type="dxa"/>
            <w:shd w:val="clear" w:color="auto" w:fill="auto"/>
          </w:tcPr>
          <w:p w14:paraId="01EE599A" w14:textId="69F7918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Rueffert, et al. (2002)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Rueffert&lt;/Author&gt;&lt;Year&gt;2002&lt;/Year&gt;&lt;RecNum&gt;8&lt;/RecNum&gt;&lt;DisplayText&gt;(25)&lt;/DisplayText&gt;&lt;record&gt;&lt;rec-number&gt;8&lt;/rec-number&gt;&lt;foreign-keys&gt;&lt;key app="EN" db-id="vp0fe9zeppxzwrerdwrxser59st9sadt5vet" timestamp="1472666988"&gt;8&lt;/key&gt;&lt;/foreign-keys&gt;&lt;ref-type name="Journal Article"&gt;17&lt;/ref-type&gt;&lt;contributors&gt;&lt;authors&gt;&lt;author&gt;Rueffert, H.&lt;/author&gt;&lt;author&gt;Olthoff, D.&lt;/author&gt;&lt;author&gt;Deutrich, C.&lt;/author&gt;&lt;author&gt;Meinecke, C. D.&lt;/author&gt;&lt;author&gt;Froster, U. G.&lt;/author&gt;&lt;/authors&gt;&lt;/contributors&gt;&lt;auth-address&gt;Department of Anaesthesiology and Intensive Care Medicine, University of Leipzig, Leipzig, Germany. ruef@medizin.uni-leipzig.de&lt;/auth-address&gt;&lt;titles&gt;&lt;title&gt;Mutation screening in the ryanodine receptor 1 gene (RYR1) in patients susceptible to malignant hyperthermia who show definite IVCT results: identification of three novel mutations&lt;/title&gt;&lt;secondary-title&gt;Acta Anaesthesiol Scand&lt;/secondary-title&gt;&lt;/titles&gt;&lt;periodical&gt;&lt;full-title&gt;Acta Anaesthesiol Scand&lt;/full-title&gt;&lt;/periodical&gt;&lt;pages&gt;692-8&lt;/pages&gt;&lt;volume&gt;46&lt;/volume&gt;&lt;number&gt;6&lt;/number&gt;&lt;keywords&gt;&lt;keyword&gt;Anesthetics, Inhalation/pharmacology&lt;/keyword&gt;&lt;keyword&gt;Caffeine/pharmacology&lt;/keyword&gt;&lt;keyword&gt;Central Nervous System Stimulants/pharmacology&lt;/keyword&gt;&lt;keyword&gt;Genetic Testing&lt;/keyword&gt;&lt;keyword&gt;Halothane/pharmacology&lt;/keyword&gt;&lt;keyword&gt;Humans&lt;/keyword&gt;&lt;keyword&gt;In Vitro Techniques&lt;/keyword&gt;&lt;keyword&gt;Malignant Hyperthermia/*genetics/*physiopathology&lt;/keyword&gt;&lt;keyword&gt;Muscle Contraction/*drug effects&lt;/keyword&gt;&lt;keyword&gt;Muscles/*drug effects/physiopathology&lt;/keyword&gt;&lt;keyword&gt;Mutation/*genetics&lt;/keyword&gt;&lt;keyword&gt;Ryanodine Receptor Calcium Release Channel/*genetics&lt;/keyword&gt;&lt;/keywords&gt;&lt;dates&gt;&lt;year&gt;2002&lt;/year&gt;&lt;pub-dates&gt;&lt;date&gt;Jul&lt;/date&gt;&lt;/pub-dates&gt;&lt;/dates&gt;&lt;isbn&gt;0001-5172 (Print)&amp;#xD;0001-5172 (Linking)&lt;/isbn&gt;&lt;accession-num&gt;12059893&lt;/accession-num&gt;&lt;urls&gt;&lt;related-urls&gt;&lt;url&gt;https://www.ncbi.nlm.nih.gov/pubmed/12059893&lt;/url&gt;&lt;/related-urls&gt;&lt;/urls&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25)</w:t>
            </w:r>
            <w:r w:rsidRPr="008D5BC5">
              <w:rPr>
                <w:rFonts w:cs="Times New Roman"/>
                <w:color w:val="000000"/>
              </w:rPr>
              <w:fldChar w:fldCharType="end"/>
            </w:r>
          </w:p>
          <w:p w14:paraId="2FF0165A" w14:textId="3D1B2B3D" w:rsidR="00FE1EF5" w:rsidRPr="008D5BC5" w:rsidRDefault="00FE1EF5" w:rsidP="00C71CB6">
            <w:pPr>
              <w:rPr>
                <w:rFonts w:ascii="Times New Roman" w:hAnsi="Times New Roman" w:cs="Times New Roman"/>
                <w:color w:val="000000"/>
              </w:rPr>
            </w:pPr>
            <w:r w:rsidRPr="008D5BC5">
              <w:rPr>
                <w:rFonts w:ascii="Times New Roman" w:hAnsi="Times New Roman" w:cs="Times New Roman"/>
                <w:color w:val="000000"/>
              </w:rPr>
              <w:t xml:space="preserve">Monnier, et al. (2005) </w:t>
            </w:r>
            <w:r w:rsidRPr="008D5BC5">
              <w:rPr>
                <w:rFonts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17)</w:t>
            </w:r>
            <w:r w:rsidRPr="008D5BC5">
              <w:rPr>
                <w:rFonts w:cs="Times New Roman"/>
                <w:color w:val="000000"/>
              </w:rPr>
              <w:fldChar w:fldCharType="end"/>
            </w:r>
          </w:p>
        </w:tc>
        <w:tc>
          <w:tcPr>
            <w:tcW w:w="1440" w:type="dxa"/>
            <w:shd w:val="clear" w:color="auto" w:fill="auto"/>
          </w:tcPr>
          <w:p w14:paraId="28965763"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High</w:t>
            </w:r>
          </w:p>
        </w:tc>
      </w:tr>
      <w:tr w:rsidR="00FE1EF5" w:rsidRPr="008D5BC5" w14:paraId="1F25A97D" w14:textId="7F7A2EF1" w:rsidTr="00FE1EF5">
        <w:trPr>
          <w:trHeight w:val="2564"/>
        </w:trPr>
        <w:tc>
          <w:tcPr>
            <w:tcW w:w="1603" w:type="dxa"/>
            <w:shd w:val="clear" w:color="auto" w:fill="auto"/>
          </w:tcPr>
          <w:p w14:paraId="51634195"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Clinical</w:t>
            </w:r>
          </w:p>
        </w:tc>
        <w:tc>
          <w:tcPr>
            <w:tcW w:w="2920" w:type="dxa"/>
            <w:shd w:val="clear" w:color="auto" w:fill="auto"/>
          </w:tcPr>
          <w:p w14:paraId="67D7CE6A"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rs121918593 </w:t>
            </w:r>
          </w:p>
          <w:p w14:paraId="46CB0890" w14:textId="233AAA8A"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c.7300G&gt;A; p.(Gly2434Arg)</w:t>
            </w:r>
          </w:p>
        </w:tc>
        <w:tc>
          <w:tcPr>
            <w:tcW w:w="3577" w:type="dxa"/>
            <w:shd w:val="clear" w:color="auto" w:fill="auto"/>
          </w:tcPr>
          <w:p w14:paraId="06117E25" w14:textId="64129691"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variant associated with Malignant Hyperthermia (MH) based on positive IVCTs, positive CHCTs, and MH reactions and/or family history of MH.</w:t>
            </w:r>
          </w:p>
        </w:tc>
        <w:tc>
          <w:tcPr>
            <w:tcW w:w="3510" w:type="dxa"/>
            <w:shd w:val="clear" w:color="auto" w:fill="auto"/>
          </w:tcPr>
          <w:p w14:paraId="6821025E" w14:textId="4843D92A"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Brandt, et al. (1999) </w:t>
            </w:r>
            <w:r w:rsidRPr="008D5BC5">
              <w:rPr>
                <w:rFonts w:eastAsia="Times New Roman" w:cs="Times New Roman"/>
                <w:color w:val="000000"/>
              </w:rPr>
              <w:fldChar w:fldCharType="begin">
                <w:fldData xml:space="preserve">PEVuZE5vdGU+PENpdGU+PEF1dGhvcj5CcmFuZHQ8L0F1dGhvcj48WWVhcj4xOTk5PC9ZZWFyPjxS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=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CcmFuZHQ8L0F1dGhvcj48WWVhcj4xOTk5PC9ZZWFyPjxS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=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66)</w:t>
            </w:r>
            <w:r w:rsidRPr="008D5BC5">
              <w:rPr>
                <w:rFonts w:eastAsia="Times New Roman" w:cs="Times New Roman"/>
                <w:color w:val="000000"/>
              </w:rPr>
              <w:fldChar w:fldCharType="end"/>
            </w:r>
          </w:p>
          <w:p w14:paraId="5564C170" w14:textId="73B513EC"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Brinkmeier, et al. (1999)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Brinkmeier&lt;/Author&gt;&lt;Year&gt;1999&lt;/Year&gt;&lt;RecNum&gt;94&lt;/RecNum&gt;&lt;DisplayText&gt;(94)&lt;/DisplayText&gt;&lt;record&gt;&lt;rec-number&gt;94&lt;/rec-number&gt;&lt;foreign-keys&gt;&lt;key app="EN" db-id="vp0fe9zeppxzwrerdwrxser59st9sadt5vet" timestamp="1520448378"&gt;94&lt;/key&gt;&lt;/foreign-keys&gt;&lt;ref-type name="Journal Article"&gt;17&lt;/ref-type&gt;&lt;contributors&gt;&lt;authors&gt;&lt;author&gt;Brinkmeier, H.&lt;/author&gt;&lt;author&gt;Kramer, J.&lt;/author&gt;&lt;author&gt;Kramer, R.&lt;/author&gt;&lt;author&gt;Iaizzo, P. A.&lt;/author&gt;&lt;author&gt;Baur, C.&lt;/author&gt;&lt;author&gt;Lehmann-Horn, F.&lt;/author&gt;&lt;author&gt;Rudel, R.&lt;/author&gt;&lt;/authors&gt;&lt;/contributors&gt;&lt;auth-address&gt;Department of General Physiology, University of Ulm, Germany.&lt;/auth-address&gt;&lt;titles&gt;&lt;title&gt;Malignant hyperthermia causing Gly2435Arg mutation of the ryanodine receptor facilitates ryanodine-induced calcium release in myotubes&lt;/title&gt;&lt;secondary-title&gt;Br J Anaesth&lt;/secondary-title&gt;&lt;/titles&gt;&lt;periodical&gt;&lt;full-title&gt;Br J Anaesth&lt;/full-title&gt;&lt;/periodical&gt;&lt;pages&gt;855-61&lt;/pages&gt;&lt;volume&gt;83&lt;/volume&gt;&lt;number&gt;6&lt;/number&gt;&lt;keywords&gt;&lt;keyword&gt;Adolescent&lt;/keyword&gt;&lt;keyword&gt;Adult&lt;/keyword&gt;&lt;keyword&gt;Anesthesia, Inhalation/adverse effects&lt;/keyword&gt;&lt;keyword&gt;Calcium/*metabolism&lt;/keyword&gt;&lt;keyword&gt;Cells, Cultured&lt;/keyword&gt;&lt;keyword&gt;Hot Temperature&lt;/keyword&gt;&lt;keyword&gt;Humans&lt;/keyword&gt;&lt;keyword&gt;Malignant Hyperthermia/*genetics&lt;/keyword&gt;&lt;keyword&gt;Middle Aged&lt;/keyword&gt;&lt;keyword&gt;Muscle, Skeletal/drug effects/*metabolism&lt;/keyword&gt;&lt;keyword&gt;*Point Mutation&lt;/keyword&gt;&lt;keyword&gt;Ryanodine/*pharmacology&lt;/keyword&gt;&lt;keyword&gt;Ryanodine Receptor Calcium Release Channel/*genetics&lt;/keyword&gt;&lt;/keywords&gt;&lt;dates&gt;&lt;year&gt;1999&lt;/year&gt;&lt;pub-dates&gt;&lt;date&gt;Dec&lt;/date&gt;&lt;/pub-dates&gt;&lt;/dates&gt;&lt;isbn&gt;0007-0912 (Print)&amp;#xD;0007-0912 (Linking)&lt;/isbn&gt;&lt;accession-num&gt;10700782&lt;/accession-num&gt;&lt;urls&gt;&lt;related-urls&gt;&lt;url&gt;https://www.ncbi.nlm.nih.gov/pubmed/10700782&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94)</w:t>
            </w:r>
            <w:r w:rsidRPr="008D5BC5">
              <w:rPr>
                <w:rFonts w:eastAsia="Times New Roman" w:cs="Times New Roman"/>
                <w:color w:val="000000"/>
              </w:rPr>
              <w:fldChar w:fldCharType="end"/>
            </w:r>
            <w:r w:rsidRPr="008D5BC5">
              <w:rPr>
                <w:rFonts w:ascii="Times New Roman" w:eastAsia="Times New Roman" w:hAnsi="Times New Roman" w:cs="Times New Roman"/>
                <w:color w:val="000000"/>
              </w:rPr>
              <w:t>*</w:t>
            </w:r>
          </w:p>
          <w:p w14:paraId="155DD81B" w14:textId="74B0E9F4"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Sambuughin, et al. (2001)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Sambuughin&lt;/Author&gt;&lt;Year&gt;2001&lt;/Year&gt;&lt;RecNum&gt;7&lt;/RecNum&gt;&lt;DisplayText&gt;(24)&lt;/DisplayText&gt;&lt;record&gt;&lt;rec-number&gt;7&lt;/rec-number&gt;&lt;foreign-keys&gt;&lt;key app="EN" db-id="vp0fe9zeppxzwrerdwrxser59st9sadt5vet" timestamp="1472666973"&gt;7&lt;/key&gt;&lt;/foreign-keys&gt;&lt;ref-type name="Journal Article"&gt;17&lt;/ref-type&gt;&lt;contributors&gt;&lt;authors&gt;&lt;author&gt;Sambuughin, N.&lt;/author&gt;&lt;author&gt;Sei, Y.&lt;/author&gt;&lt;author&gt;Gallagher, K. L.&lt;/author&gt;&lt;author&gt;Wyre, H. W.&lt;/author&gt;&lt;author&gt;Madsen, D.&lt;/author&gt;&lt;author&gt;Nelson, T. E.&lt;/author&gt;&lt;author&gt;Fletcher, J. E.&lt;/author&gt;&lt;author&gt;Rosenberg, H.&lt;/author&gt;&lt;author&gt;Muldoon, S. M.&lt;/author&gt;&lt;/authors&gt;&lt;/contributors&gt;&lt;auth-address&gt;Barrow Neurological Institute, Phoenix, Arizona, USA.&lt;/auth-address&gt;&lt;titles&gt;&lt;title&gt;North American malignant hyperthermia population: screening of the ryanodine receptor gene and identification of novel mutations&lt;/title&gt;&lt;secondary-title&gt;Anesthesiology&lt;/secondary-title&gt;&lt;/titles&gt;&lt;periodical&gt;&lt;full-title&gt;Anesthesiology&lt;/full-title&gt;&lt;/periodical&gt;&lt;pages&gt;594-9&lt;/pages&gt;&lt;volume&gt;95&lt;/volume&gt;&lt;number&gt;3&lt;/number&gt;&lt;keywords&gt;&lt;keyword&gt;Genetic Linkage&lt;/keyword&gt;&lt;keyword&gt;Genotype&lt;/keyword&gt;&lt;keyword&gt;Humans&lt;/keyword&gt;&lt;keyword&gt;Malignant Hyperthermia/*genetics&lt;/keyword&gt;&lt;keyword&gt;*Mutation&lt;/keyword&gt;&lt;keyword&gt;North America&lt;/keyword&gt;&lt;keyword&gt;Phenotype&lt;/keyword&gt;&lt;keyword&gt;Ryanodine Receptor Calcium Release Channel/*genetics&lt;/keyword&gt;&lt;/keywords&gt;&lt;dates&gt;&lt;year&gt;2001&lt;/year&gt;&lt;pub-dates&gt;&lt;date&gt;Sep&lt;/date&gt;&lt;/pub-dates&gt;&lt;/dates&gt;&lt;isbn&gt;0003-3022 (Print)&amp;#xD;0003-3022 (Linking)&lt;/isbn&gt;&lt;accession-num&gt;11575529&lt;/accession-num&gt;&lt;urls&gt;&lt;related-urls&gt;&lt;url&gt;https://www.ncbi.nlm.nih.gov/pubmed/11575529&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24)</w:t>
            </w:r>
            <w:r w:rsidRPr="008D5BC5">
              <w:rPr>
                <w:rFonts w:eastAsia="Times New Roman" w:cs="Times New Roman"/>
                <w:color w:val="000000"/>
              </w:rPr>
              <w:fldChar w:fldCharType="end"/>
            </w:r>
          </w:p>
          <w:p w14:paraId="4C38454C" w14:textId="40152A57"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Girard, et al. (2001) </w:t>
            </w:r>
            <w:r w:rsidRPr="008D5BC5">
              <w:rPr>
                <w:rFonts w:eastAsia="Times New Roman" w:cs="Times New Roman"/>
                <w:color w:val="000000"/>
              </w:rPr>
              <w:fldChar w:fldCharType="begin">
                <w:fldData xml:space="preserve">PEVuZE5vdGU+PENpdGU+PEF1dGhvcj5HaXJhcmQ8L0F1dGhvcj48WWVhcj4yMDAxPC9ZZWFyPjxS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HaXJhcmQ8L0F1dGhvcj48WWVhcj4yMDAxPC9ZZWFyPjxS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70)</w:t>
            </w:r>
            <w:r w:rsidRPr="008D5BC5">
              <w:rPr>
                <w:rFonts w:eastAsia="Times New Roman" w:cs="Times New Roman"/>
                <w:color w:val="000000"/>
              </w:rPr>
              <w:fldChar w:fldCharType="end"/>
            </w:r>
          </w:p>
          <w:p w14:paraId="25C74502" w14:textId="1ED3D0DD"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Rueffert, et al. (2002)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Rueffert&lt;/Author&gt;&lt;Year&gt;2002&lt;/Year&gt;&lt;RecNum&gt;8&lt;/RecNum&gt;&lt;DisplayText&gt;(25)&lt;/DisplayText&gt;&lt;record&gt;&lt;rec-number&gt;8&lt;/rec-number&gt;&lt;foreign-keys&gt;&lt;key app="EN" db-id="vp0fe9zeppxzwrerdwrxser59st9sadt5vet" timestamp="1472666988"&gt;8&lt;/key&gt;&lt;/foreign-keys&gt;&lt;ref-type name="Journal Article"&gt;17&lt;/ref-type&gt;&lt;contributors&gt;&lt;authors&gt;&lt;author&gt;Rueffert, H.&lt;/author&gt;&lt;author&gt;Olthoff, D.&lt;/author&gt;&lt;author&gt;Deutrich, C.&lt;/author&gt;&lt;author&gt;Meinecke, C. D.&lt;/author&gt;&lt;author&gt;Froster, U. G.&lt;/author&gt;&lt;/authors&gt;&lt;/contributors&gt;&lt;auth-address&gt;Department of Anaesthesiology and Intensive Care Medicine, University of Leipzig, Leipzig, Germany. ruef@medizin.uni-leipzig.de&lt;/auth-address&gt;&lt;titles&gt;&lt;title&gt;Mutation screening in the ryanodine receptor 1 gene (RYR1) in patients susceptible to malignant hyperthermia who show definite IVCT results: identification of three novel mutations&lt;/title&gt;&lt;secondary-title&gt;Acta Anaesthesiol Scand&lt;/secondary-title&gt;&lt;/titles&gt;&lt;periodical&gt;&lt;full-title&gt;Acta Anaesthesiol Scand&lt;/full-title&gt;&lt;/periodical&gt;&lt;pages&gt;692-8&lt;/pages&gt;&lt;volume&gt;46&lt;/volume&gt;&lt;number&gt;6&lt;/number&gt;&lt;keywords&gt;&lt;keyword&gt;Anesthetics, Inhalation/pharmacology&lt;/keyword&gt;&lt;keyword&gt;Caffeine/pharmacology&lt;/keyword&gt;&lt;keyword&gt;Central Nervous System Stimulants/pharmacology&lt;/keyword&gt;&lt;keyword&gt;Genetic Testing&lt;/keyword&gt;&lt;keyword&gt;Halothane/pharmacology&lt;/keyword&gt;&lt;keyword&gt;Humans&lt;/keyword&gt;&lt;keyword&gt;In Vitro Techniques&lt;/keyword&gt;&lt;keyword&gt;Malignant Hyperthermia/*genetics/*physiopathology&lt;/keyword&gt;&lt;keyword&gt;Muscle Contraction/*drug effects&lt;/keyword&gt;&lt;keyword&gt;Muscles/*drug effects/physiopathology&lt;/keyword&gt;&lt;keyword&gt;Mutation/*genetics&lt;/keyword&gt;&lt;keyword&gt;Ryanodine Receptor Calcium Release Channel/*genetics&lt;/keyword&gt;&lt;/keywords&gt;&lt;dates&gt;&lt;year&gt;2002&lt;/year&gt;&lt;pub-dates&gt;&lt;date&gt;Jul&lt;/date&gt;&lt;/pub-dates&gt;&lt;/dates&gt;&lt;isbn&gt;0001-5172 (Print)&amp;#xD;0001-5172 (Linking)&lt;/isbn&gt;&lt;accession-num&gt;12059893&lt;/accession-num&gt;&lt;urls&gt;&lt;related-urls&gt;&lt;url&gt;https://www.ncbi.nlm.nih.gov/pubmed/12059893&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25)</w:t>
            </w:r>
            <w:r w:rsidRPr="008D5BC5">
              <w:rPr>
                <w:rFonts w:eastAsia="Times New Roman" w:cs="Times New Roman"/>
                <w:color w:val="000000"/>
              </w:rPr>
              <w:fldChar w:fldCharType="end"/>
            </w:r>
          </w:p>
          <w:p w14:paraId="68AF33BE" w14:textId="5C3322C7"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Robinson, et al. (2002) </w:t>
            </w:r>
            <w:r w:rsidRPr="008D5BC5">
              <w:rPr>
                <w:rFonts w:eastAsia="Times New Roman" w:cs="Times New Roman"/>
                <w:color w:val="000000"/>
              </w:rPr>
              <w:fldChar w:fldCharType="begin">
                <w:fldData xml:space="preserve">PEVuZE5vdGU+PENpdGU+PEF1dGhvcj5Sb2JpbnNvbjwvQXV0aG9yPjxZZWFyPjIwMDI8L1llYXI+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Sb2JpbnNvbjwvQXV0aG9yPjxZZWFyPjIwMDI8L1llYXI+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26)</w:t>
            </w:r>
            <w:r w:rsidRPr="008D5BC5">
              <w:rPr>
                <w:rFonts w:eastAsia="Times New Roman" w:cs="Times New Roman"/>
                <w:color w:val="000000"/>
              </w:rPr>
              <w:fldChar w:fldCharType="end"/>
            </w:r>
            <w:r w:rsidRPr="008D5BC5">
              <w:rPr>
                <w:rFonts w:ascii="Times New Roman" w:eastAsia="Times New Roman" w:hAnsi="Times New Roman" w:cs="Times New Roman"/>
                <w:color w:val="000000"/>
              </w:rPr>
              <w:t xml:space="preserve"> </w:t>
            </w:r>
          </w:p>
          <w:p w14:paraId="2460EDF2" w14:textId="68C95D9D"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Fiege, et al. (2002)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Fiege&lt;/Author&gt;&lt;Year&gt;2002&lt;/Year&gt;&lt;RecNum&gt;40&lt;/RecNum&gt;&lt;DisplayText&gt;(27)&lt;/DisplayText&gt;&lt;record&gt;&lt;rec-number&gt;40&lt;/rec-number&gt;&lt;foreign-keys&gt;&lt;key app="EN" db-id="vp0fe9zeppxzwrerdwrxser59st9sadt5vet" timestamp="1520448369"&gt;40&lt;/key&gt;&lt;/foreign-keys&gt;&lt;ref-type name="Journal Article"&gt;17&lt;/ref-type&gt;&lt;contributors&gt;&lt;authors&gt;&lt;author&gt;Fiege, M.&lt;/author&gt;&lt;author&gt;Wappler, F.&lt;/author&gt;&lt;author&gt;Weisshorn, R.&lt;/author&gt;&lt;author&gt;Ulrich Gerbershagen, M.&lt;/author&gt;&lt;author&gt;Steinfath, M.&lt;/author&gt;&lt;author&gt;Schulte Am Esch, J.&lt;/author&gt;&lt;/authors&gt;&lt;/contributors&gt;&lt;auth-address&gt;Department of Anesthesiology, University-Hospital Eppendorf, Hamburg, Germany.&lt;/auth-address&gt;&lt;titles&gt;&lt;title&gt;Results of contracture tests with halothane, caffeine, and ryanodine depend on different malignant hyperthermia-associated ryanodine receptor gene mutations&lt;/title&gt;&lt;secondary-title&gt;Anesthesiology&lt;/secondary-title&gt;&lt;/titles&gt;&lt;periodical&gt;&lt;full-title&gt;Anesthesiology&lt;/full-title&gt;&lt;/periodical&gt;&lt;pages&gt;345-50&lt;/pages&gt;&lt;volume&gt;97&lt;/volume&gt;&lt;number&gt;2&lt;/number&gt;&lt;keywords&gt;&lt;keyword&gt;Adolescent&lt;/keyword&gt;&lt;keyword&gt;Adult&lt;/keyword&gt;&lt;keyword&gt;Anesthetics, Inhalation/*pharmacology&lt;/keyword&gt;&lt;keyword&gt;Caffeine/*pharmacology&lt;/keyword&gt;&lt;keyword&gt;Central Nervous System Stimulants/*pharmacology&lt;/keyword&gt;&lt;keyword&gt;Child&lt;/keyword&gt;&lt;keyword&gt;Child, Preschool&lt;/keyword&gt;&lt;keyword&gt;Female&lt;/keyword&gt;&lt;keyword&gt;Halothane/*pharmacology&lt;/keyword&gt;&lt;keyword&gt;Humans&lt;/keyword&gt;&lt;keyword&gt;Male&lt;/keyword&gt;&lt;keyword&gt;Malignant Hyperthermia/*genetics&lt;/keyword&gt;&lt;keyword&gt;Middle Aged&lt;/keyword&gt;&lt;keyword&gt;Muscle Contraction/*drug effects&lt;/keyword&gt;&lt;keyword&gt;Mutation&lt;/keyword&gt;&lt;keyword&gt;Prospective Studies&lt;/keyword&gt;&lt;keyword&gt;Ryanodine Receptor Calcium Release Channel/*genetics&lt;/keyword&gt;&lt;/keywords&gt;&lt;dates&gt;&lt;year&gt;2002&lt;/year&gt;&lt;pub-dates&gt;&lt;date&gt;Aug&lt;/date&gt;&lt;/pub-dates&gt;&lt;/dates&gt;&lt;isbn&gt;0003-3022 (Print)&amp;#xD;0003-3022 (Linking)&lt;/isbn&gt;&lt;accession-num&gt;12151923&lt;/accession-num&gt;&lt;urls&gt;&lt;related-urls&gt;&lt;url&gt;https://www.ncbi.nlm.nih.gov/pubmed/12151923&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27)</w:t>
            </w:r>
            <w:r w:rsidRPr="008D5BC5">
              <w:rPr>
                <w:rFonts w:eastAsia="Times New Roman" w:cs="Times New Roman"/>
                <w:color w:val="000000"/>
              </w:rPr>
              <w:fldChar w:fldCharType="end"/>
            </w:r>
          </w:p>
          <w:p w14:paraId="3595224C" w14:textId="60E7BDC8"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Galli, et al. (2002)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Galli&lt;/Author&gt;&lt;Year&gt;2002&lt;/Year&gt;&lt;RecNum&gt;41&lt;/RecNum&gt;&lt;DisplayText&gt;(28)&lt;/DisplayText&gt;&lt;record&gt;&lt;rec-number&gt;41&lt;/rec-number&gt;&lt;foreign-keys&gt;&lt;key app="EN" db-id="vp0fe9zeppxzwrerdwrxser59st9sadt5vet" timestamp="1520448369"&gt;41&lt;/key&gt;&lt;/foreign-keys&gt;&lt;ref-type name="Journal Article"&gt;17&lt;/ref-type&gt;&lt;contributors&gt;&lt;authors&gt;&lt;author&gt;Galli, L.&lt;/author&gt;&lt;author&gt;Orrico, A.&lt;/author&gt;&lt;author&gt;Cozzolino, S.&lt;/author&gt;&lt;author&gt;Pietrini, V.&lt;/author&gt;&lt;author&gt;Tegazzin, V.&lt;/author&gt;&lt;author&gt;Sorrentino, V.&lt;/author&gt;&lt;/authors&gt;&lt;/contributors&gt;&lt;auth-address&gt;U.O. Medical Genetics, Azienda Ospedaliera Universitaria Senese, Siena, Italy&lt;/auth-address&gt;&lt;titles&gt;&lt;title&gt;Mutations in the RYR1 gene in Italian patients at risk for malignant hyperthermia: evidence for a cluster of novel mutations in the C-terminal region&lt;/title&gt;&lt;secondary-title&gt;Cell Calcium&lt;/secondary-title&gt;&lt;/titles&gt;&lt;periodical&gt;&lt;full-title&gt;Cell Calcium&lt;/full-title&gt;&lt;/periodical&gt;&lt;pages&gt;143-51&lt;/pages&gt;&lt;volume&gt;32&lt;/volume&gt;&lt;number&gt;3&lt;/number&gt;&lt;keywords&gt;&lt;keyword&gt;Amino Acid Sequence/genetics&lt;/keyword&gt;&lt;keyword&gt;Female&lt;/keyword&gt;&lt;keyword&gt;Humans&lt;/keyword&gt;&lt;keyword&gt;Italy&lt;/keyword&gt;&lt;keyword&gt;Male&lt;/keyword&gt;&lt;keyword&gt;Malignant Hyperthermia/*genetics&lt;/keyword&gt;&lt;keyword&gt;Molecular Sequence Data&lt;/keyword&gt;&lt;keyword&gt;Mutation/*genetics&lt;/keyword&gt;&lt;keyword&gt;Myopathy, Central Core/genetics&lt;/keyword&gt;&lt;keyword&gt;Patients&lt;/keyword&gt;&lt;keyword&gt;Pedigree&lt;/keyword&gt;&lt;keyword&gt;Risk Factors&lt;/keyword&gt;&lt;keyword&gt;Ryanodine Receptor Calcium Release Channel/*genetics&lt;/keyword&gt;&lt;/keywords&gt;&lt;dates&gt;&lt;year&gt;2002&lt;/year&gt;&lt;pub-dates&gt;&lt;date&gt;Sep&lt;/date&gt;&lt;/pub-dates&gt;&lt;/dates&gt;&lt;isbn&gt;0143-4160 (Print)&amp;#xD;0143-4160 (Linking)&lt;/isbn&gt;&lt;accession-num&gt;12208234&lt;/accession-num&gt;&lt;urls&gt;&lt;related-urls&gt;&lt;url&gt;https://www.ncbi.nlm.nih.gov/pubmed/12208234&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28)</w:t>
            </w:r>
            <w:r w:rsidRPr="008D5BC5">
              <w:rPr>
                <w:rFonts w:eastAsia="Times New Roman" w:cs="Times New Roman"/>
                <w:color w:val="000000"/>
              </w:rPr>
              <w:fldChar w:fldCharType="end"/>
            </w:r>
          </w:p>
          <w:p w14:paraId="35519F18" w14:textId="1EF67C5A"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Sei, et al. (2002)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Sei&lt;/Author&gt;&lt;Year&gt;2002&lt;/Year&gt;&lt;RecNum&gt;80&lt;/RecNum&gt;&lt;DisplayText&gt;(80)&lt;/DisplayText&gt;&lt;record&gt;&lt;rec-number&gt;80&lt;/rec-number&gt;&lt;foreign-keys&gt;&lt;key app="EN" db-id="vp0fe9zeppxzwrerdwrxser59st9sadt5vet" timestamp="1520448375"&gt;80&lt;/key&gt;&lt;/foreign-keys&gt;&lt;ref-type name="Journal Article"&gt;17&lt;/ref-type&gt;&lt;contributors&gt;&lt;authors&gt;&lt;author&gt;Sei, Y.&lt;/author&gt;&lt;author&gt;Brandom, B. W.&lt;/author&gt;&lt;author&gt;Bina, S.&lt;/author&gt;&lt;author&gt;Hosoi, E.&lt;/author&gt;&lt;author&gt;Gallagher, K. L.&lt;/author&gt;&lt;author&gt;Wyre, H. W.&lt;/author&gt;&lt;author&gt;Pudimat, P. A.&lt;/author&gt;&lt;author&gt;Holman, S. J.&lt;/author&gt;&lt;author&gt;Venzon, D. J.&lt;/author&gt;&lt;author&gt;Daly, J. W.&lt;/author&gt;&lt;author&gt;Muldoon, S.&lt;/author&gt;&lt;/authors&gt;&lt;/contributors&gt;&lt;auth-address&gt;Uniformed Services University of the Health Sciences, Bethesda, Maryland 20814-4799, USA. ysei@usuhs.mil&lt;/auth-address&gt;&lt;titles&gt;&lt;title&gt;Patients with malignant hyperthermia demonstrate an altered calcium control mechanism in B lymphocytes&lt;/title&gt;&lt;secondary-title&gt;Anesthesiology&lt;/secondary-title&gt;&lt;/titles&gt;&lt;periodical&gt;&lt;full-title&gt;Anesthesiology&lt;/full-title&gt;&lt;/periodical&gt;&lt;pages&gt;1052-8&lt;/pages&gt;&lt;volume&gt;97&lt;/volume&gt;&lt;number&gt;5&lt;/number&gt;&lt;keywords&gt;&lt;keyword&gt;Adolescent&lt;/keyword&gt;&lt;keyword&gt;Adult&lt;/keyword&gt;&lt;keyword&gt;B-Lymphocytes/*metabolism&lt;/keyword&gt;&lt;keyword&gt;Caffeine&lt;/keyword&gt;&lt;keyword&gt;Calcium/*metabolism&lt;/keyword&gt;&lt;keyword&gt;Child&lt;/keyword&gt;&lt;keyword&gt;Cresols&lt;/keyword&gt;&lt;keyword&gt;Disease Susceptibility&lt;/keyword&gt;&lt;keyword&gt;Halothane&lt;/keyword&gt;&lt;keyword&gt;Humans&lt;/keyword&gt;&lt;keyword&gt;Malignant Hyperthermia/diagnosis/genetics/*metabolism&lt;/keyword&gt;&lt;keyword&gt;Middle Aged&lt;/keyword&gt;&lt;keyword&gt;Muscle Contraction/drug effects&lt;/keyword&gt;&lt;keyword&gt;Mutation&lt;/keyword&gt;&lt;keyword&gt;Ryanodine Receptor Calcium Release Channel/genetics&lt;/keyword&gt;&lt;/keywords&gt;&lt;dates&gt;&lt;year&gt;2002&lt;/year&gt;&lt;pub-dates&gt;&lt;date&gt;Nov&lt;/date&gt;&lt;/pub-dates&gt;&lt;/dates&gt;&lt;isbn&gt;0003-3022 (Print)&amp;#xD;0003-3022 (Linking)&lt;/isbn&gt;&lt;accession-num&gt;12411786&lt;/accession-num&gt;&lt;urls&gt;&lt;related-urls&gt;&lt;url&gt;https://www.ncbi.nlm.nih.gov/pubmed/12411786&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80)</w:t>
            </w:r>
            <w:r w:rsidRPr="008D5BC5">
              <w:rPr>
                <w:rFonts w:eastAsia="Times New Roman" w:cs="Times New Roman"/>
                <w:color w:val="000000"/>
              </w:rPr>
              <w:fldChar w:fldCharType="end"/>
            </w:r>
          </w:p>
          <w:p w14:paraId="17511B43" w14:textId="6D8B5594"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Sei, et al. (2004)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Sei&lt;/Author&gt;&lt;Year&gt;2004&lt;/Year&gt;&lt;RecNum&gt;43&lt;/RecNum&gt;&lt;DisplayText&gt;(30)&lt;/DisplayText&gt;&lt;record&gt;&lt;rec-number&gt;43&lt;/rec-number&gt;&lt;foreign-keys&gt;&lt;key app="EN" db-id="vp0fe9zeppxzwrerdwrxser59st9sadt5vet" timestamp="1520448370"&gt;43&lt;/key&gt;&lt;/foreign-keys&gt;&lt;ref-type name="Journal Article"&gt;17&lt;/ref-type&gt;&lt;contributors&gt;&lt;authors&gt;&lt;author&gt;Sei, Y.&lt;/author&gt;&lt;author&gt;Sambuughin, N. N.&lt;/author&gt;&lt;author&gt;Davis, E. J.&lt;/author&gt;&lt;author&gt;Sachs, D.&lt;/author&gt;&lt;author&gt;Cuenca, P. B.&lt;/author&gt;&lt;author&gt;Brandom, B. W.&lt;/author&gt;&lt;author&gt;Tautz, T.&lt;/author&gt;&lt;author&gt;Rosenberg, H.&lt;/author&gt;&lt;author&gt;Nelson, T. E.&lt;/author&gt;&lt;author&gt;Muldoon, S. M.&lt;/author&gt;&lt;/authors&gt;&lt;/contributors&gt;&lt;auth-address&gt;Uniformed Services University of the Health Sciences, 4301 Jones Bridge Road, Bethesda, MD 20814, USA. ysei@usuhs.mil&lt;/auth-address&gt;&lt;titles&gt;&lt;title&gt;Malignant hyperthermia in North America: genetic screening of the three hot spots in the type I ryanodine receptor gene&lt;/title&gt;&lt;secondary-title&gt;Anesthesiology&lt;/secondary-title&gt;&lt;/titles&gt;&lt;periodical&gt;&lt;full-title&gt;Anesthesiology&lt;/full-title&gt;&lt;/periodical&gt;&lt;pages&gt;824-30&lt;/pages&gt;&lt;volume&gt;101&lt;/volume&gt;&lt;number&gt;4&lt;/number&gt;&lt;keywords&gt;&lt;keyword&gt;Calcium/metabolism&lt;/keyword&gt;&lt;keyword&gt;Exons&lt;/keyword&gt;&lt;keyword&gt;Humans&lt;/keyword&gt;&lt;keyword&gt;Malignant Hyperthermia/*genetics/metabolism&lt;/keyword&gt;&lt;keyword&gt;*Mutation&lt;/keyword&gt;&lt;keyword&gt;Ryanodine Receptor Calcium Release Channel/*genetics&lt;/keyword&gt;&lt;/keywords&gt;&lt;dates&gt;&lt;year&gt;2004&lt;/year&gt;&lt;pub-dates&gt;&lt;date&gt;Oct&lt;/date&gt;&lt;/pub-dates&gt;&lt;/dates&gt;&lt;isbn&gt;0003-3022 (Print)&amp;#xD;0003-3022 (Linking)&lt;/isbn&gt;&lt;accession-num&gt;15448513&lt;/accession-num&gt;&lt;urls&gt;&lt;related-urls&gt;&lt;url&gt;https://www.ncbi.nlm.nih.gov/pubmed/15448513&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30)</w:t>
            </w:r>
            <w:r w:rsidRPr="008D5BC5">
              <w:rPr>
                <w:rFonts w:eastAsia="Times New Roman" w:cs="Times New Roman"/>
                <w:color w:val="000000"/>
              </w:rPr>
              <w:fldChar w:fldCharType="end"/>
            </w:r>
          </w:p>
          <w:p w14:paraId="1D8F8E04" w14:textId="08625FA8"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Sambuughin, et al. (2005)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Sambuughin&lt;/Author&gt;&lt;Year&gt;2005&lt;/Year&gt;&lt;RecNum&gt;44&lt;/RecNum&gt;&lt;DisplayText&gt;(31)&lt;/DisplayText&gt;&lt;record&gt;&lt;rec-number&gt;44&lt;/rec-number&gt;&lt;foreign-keys&gt;&lt;key app="EN" db-id="vp0fe9zeppxzwrerdwrxser59st9sadt5vet" timestamp="1520448370"&gt;44&lt;/key&gt;&lt;/foreign-keys&gt;&lt;ref-type name="Journal Article"&gt;17&lt;/ref-type&gt;&lt;contributors&gt;&lt;authors&gt;&lt;author&gt;Sambuughin, N.&lt;/author&gt;&lt;author&gt;Holley, H.&lt;/author&gt;&lt;author&gt;Muldoon, S.&lt;/author&gt;&lt;author&gt;Brandom, B. W.&lt;/author&gt;&lt;author&gt;de Bantel, A. M.&lt;/author&gt;&lt;author&gt;Tobin, J. R.&lt;/author&gt;&lt;author&gt;Nelson, T. E.&lt;/author&gt;&lt;author&gt;Goldfarb, L. G.&lt;/author&gt;&lt;/authors&gt;&lt;/contributors&gt;&lt;auth-address&gt;National Institute of Neurological Disorders and Stroke, National Institutes of Health, Bethesda, Maryland 20892-9404, USA. sambuugn@ninds.noh.gov&lt;/auth-address&gt;&lt;titles&gt;&lt;title&gt;Screening of the entire ryanodine receptor type 1 coding region for sequence variants associated with malignant hyperthermia susceptibility in the north american population&lt;/title&gt;&lt;secondary-title&gt;Anesthesiology&lt;/secondary-title&gt;&lt;/titles&gt;&lt;periodical&gt;&lt;full-title&gt;Anesthesiology&lt;/full-title&gt;&lt;/periodical&gt;&lt;pages&gt;515-21&lt;/pages&gt;&lt;volume&gt;102&lt;/volume&gt;&lt;number&gt;3&lt;/number&gt;&lt;keywords&gt;&lt;keyword&gt;Animals&lt;/keyword&gt;&lt;keyword&gt;*Genetic Predisposition to Disease&lt;/keyword&gt;&lt;keyword&gt;Humans&lt;/keyword&gt;&lt;keyword&gt;Malignant Hyperthermia/*genetics&lt;/keyword&gt;&lt;keyword&gt;*Mutation&lt;/keyword&gt;&lt;keyword&gt;*Open Reading Frames&lt;/keyword&gt;&lt;keyword&gt;Ryanodine Receptor Calcium Release Channel/*genetics&lt;/keyword&gt;&lt;/keywords&gt;&lt;dates&gt;&lt;year&gt;2005&lt;/year&gt;&lt;pub-dates&gt;&lt;date&gt;Mar&lt;/date&gt;&lt;/pub-dates&gt;&lt;/dates&gt;&lt;isbn&gt;0003-3022 (Print)&amp;#xD;0003-3022 (Linking)&lt;/isbn&gt;&lt;accession-num&gt;15731587&lt;/accession-num&gt;&lt;urls&gt;&lt;related-urls&gt;&lt;url&gt;https://www.ncbi.nlm.nih.gov/pubmed/15731587&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31)</w:t>
            </w:r>
            <w:r w:rsidRPr="008D5BC5">
              <w:rPr>
                <w:rFonts w:eastAsia="Times New Roman" w:cs="Times New Roman"/>
                <w:color w:val="000000"/>
              </w:rPr>
              <w:fldChar w:fldCharType="end"/>
            </w:r>
          </w:p>
          <w:p w14:paraId="2747FD88" w14:textId="2D8C7F3B"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Monnier, et al. (2005) </w:t>
            </w:r>
            <w:r w:rsidRPr="008D5BC5">
              <w:rPr>
                <w:rFonts w:eastAsia="Times New Roman"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17)</w:t>
            </w:r>
            <w:r w:rsidRPr="008D5BC5">
              <w:rPr>
                <w:rFonts w:eastAsia="Times New Roman" w:cs="Times New Roman"/>
                <w:color w:val="000000"/>
              </w:rPr>
              <w:fldChar w:fldCharType="end"/>
            </w:r>
          </w:p>
          <w:p w14:paraId="0FD6083A" w14:textId="7F93D26B"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Girard, et al. (2006)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Girard&lt;/Author&gt;&lt;Year&gt;2006&lt;/Year&gt;&lt;RecNum&gt;95&lt;/RecNum&gt;&lt;DisplayText&gt;(95)&lt;/DisplayText&gt;&lt;record&gt;&lt;rec-number&gt;95&lt;/rec-number&gt;&lt;foreign-keys&gt;&lt;key app="EN" db-id="vp0fe9zeppxzwrerdwrxser59st9sadt5vet" timestamp="1520448378"&gt;95&lt;/key&gt;&lt;/foreign-keys&gt;&lt;ref-type name="Journal Article"&gt;17&lt;/ref-type&gt;&lt;contributors&gt;&lt;authors&gt;&lt;author&gt;Girard, T.&lt;/author&gt;&lt;author&gt;Johr, M.&lt;/author&gt;&lt;author&gt;Schaefer, C.&lt;/author&gt;&lt;author&gt;Urwyler, A.&lt;/author&gt;&lt;/authors&gt;&lt;/contributors&gt;&lt;titles&gt;&lt;title&gt;Perinatal diagnosis of malignant hyperthermia susceptibility&lt;/title&gt;&lt;secondary-title&gt;Anesthesiology&lt;/secondary-title&gt;&lt;/titles&gt;&lt;periodical&gt;&lt;full-title&gt;Anesthesiology&lt;/full-title&gt;&lt;/periodical&gt;&lt;pages&gt;1353-4&lt;/pages&gt;&lt;volume&gt;104&lt;/volume&gt;&lt;number&gt;6&lt;/number&gt;&lt;keywords&gt;&lt;keyword&gt;Adult&lt;/keyword&gt;&lt;keyword&gt;Female&lt;/keyword&gt;&lt;keyword&gt;Genetic Predisposition to Disease&lt;/keyword&gt;&lt;keyword&gt;Humans&lt;/keyword&gt;&lt;keyword&gt;Infant, Newborn&lt;/keyword&gt;&lt;keyword&gt;Malignant Hyperthermia/*diagnosis/*genetics&lt;/keyword&gt;&lt;keyword&gt;*Mutation&lt;/keyword&gt;&lt;keyword&gt;Pregnancy&lt;/keyword&gt;&lt;keyword&gt;Ryanodine Receptor Calcium Release Channel/*genetics&lt;/keyword&gt;&lt;/keywords&gt;&lt;dates&gt;&lt;year&gt;2006&lt;/year&gt;&lt;pub-dates&gt;&lt;date&gt;Jun&lt;/date&gt;&lt;/pub-dates&gt;&lt;/dates&gt;&lt;isbn&gt;0003-3022 (Print)&amp;#xD;0003-3022 (Linking)&lt;/isbn&gt;&lt;accession-num&gt;16732128&lt;/accession-num&gt;&lt;urls&gt;&lt;related-urls&gt;&lt;url&gt;https://www.ncbi.nlm.nih.gov/pubmed/16732128&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95)</w:t>
            </w:r>
            <w:r w:rsidRPr="008D5BC5">
              <w:rPr>
                <w:rFonts w:eastAsia="Times New Roman" w:cs="Times New Roman"/>
                <w:color w:val="000000"/>
              </w:rPr>
              <w:fldChar w:fldCharType="end"/>
            </w:r>
          </w:p>
          <w:p w14:paraId="210646EE" w14:textId="4A23F531"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Galli, et al. (2006)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Galli&lt;/Author&gt;&lt;Year&gt;2006&lt;/Year&gt;&lt;RecNum&gt;45&lt;/RecNum&gt;&lt;DisplayText&gt;(33)&lt;/DisplayText&gt;&lt;record&gt;&lt;rec-number&gt;45&lt;/rec-number&gt;&lt;foreign-keys&gt;&lt;key app="EN" db-id="vp0fe9zeppxzwrerdwrxser59st9sadt5vet" timestamp="1520448370"&gt;45&lt;/key&gt;&lt;/foreign-keys&gt;&lt;ref-type name="Journal Article"&gt;17&lt;/ref-type&gt;&lt;contributors&gt;&lt;authors&gt;&lt;author&gt;Galli, L.&lt;/author&gt;&lt;author&gt;Orrico, A.&lt;/author&gt;&lt;author&gt;Lorenzini, S.&lt;/author&gt;&lt;author&gt;Censini, S.&lt;/author&gt;&lt;author&gt;Falciani, M.&lt;/author&gt;&lt;author&gt;Covacci, A.&lt;/author&gt;&lt;author&gt;Tegazzin, V.&lt;/author&gt;&lt;author&gt;Sorrentino, V.&lt;/author&gt;&lt;/authors&gt;&lt;/contributors&gt;&lt;auth-address&gt;Molecular Medicine Section, Department of Neuroscience, University of Siena and Azienda Ospedaliera Universitaria Senese, Siena, Italy.&lt;/auth-address&gt;&lt;titles&gt;&lt;title&gt;Frequency and localization of mutations in the 106 exons of the RYR1 gene in 50 individuals with malignant hyperthermia&lt;/title&gt;&lt;secondary-title&gt;Hum Mutat&lt;/secondary-title&gt;&lt;/titles&gt;&lt;periodical&gt;&lt;full-title&gt;Hum Mutat&lt;/full-title&gt;&lt;/periodical&gt;&lt;pages&gt;830&lt;/pages&gt;&lt;volume&gt;27&lt;/volume&gt;&lt;number&gt;8&lt;/number&gt;&lt;keywords&gt;&lt;keyword&gt;Cohort Studies&lt;/keyword&gt;&lt;keyword&gt;DNA Mutational Analysis&lt;/keyword&gt;&lt;keyword&gt;*Exons&lt;/keyword&gt;&lt;keyword&gt;Female&lt;/keyword&gt;&lt;keyword&gt;Gene Frequency&lt;/keyword&gt;&lt;keyword&gt;Genetic Predisposition to Disease&lt;/keyword&gt;&lt;keyword&gt;Genetic Testing&lt;/keyword&gt;&lt;keyword&gt;Humans&lt;/keyword&gt;&lt;keyword&gt;Male&lt;/keyword&gt;&lt;keyword&gt;Malignant Hyperthermia/diagnosis/*genetics&lt;/keyword&gt;&lt;keyword&gt;*Mutation, Missense&lt;/keyword&gt;&lt;keyword&gt;Ryanodine Receptor Calcium Release Channel/*genetics&lt;/keyword&gt;&lt;/keywords&gt;&lt;dates&gt;&lt;year&gt;2006&lt;/year&gt;&lt;pub-dates&gt;&lt;date&gt;Aug&lt;/date&gt;&lt;/pub-dates&gt;&lt;/dates&gt;&lt;isbn&gt;1098-1004 (Electronic)&amp;#xD;1059-7794 (Linking)&lt;/isbn&gt;&lt;accession-num&gt;16835904&lt;/accession-num&gt;&lt;urls&gt;&lt;related-urls&gt;&lt;url&gt;https://www.ncbi.nlm.nih.gov/pubmed/16835904&lt;/url&gt;&lt;/related-urls&gt;&lt;/urls&gt;&lt;electronic-resource-num&gt;10.1002/humu.9442&lt;/electronic-resource-num&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33)</w:t>
            </w:r>
            <w:r w:rsidRPr="008D5BC5">
              <w:rPr>
                <w:rFonts w:eastAsia="Times New Roman" w:cs="Times New Roman"/>
                <w:color w:val="000000"/>
              </w:rPr>
              <w:fldChar w:fldCharType="end"/>
            </w:r>
          </w:p>
          <w:p w14:paraId="08DBD23C" w14:textId="5790D207"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Broman, et al. (2007)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Broman&lt;/Author&gt;&lt;Year&gt;2007&lt;/Year&gt;&lt;RecNum&gt;75&lt;/RecNum&gt;&lt;DisplayText&gt;(74)&lt;/DisplayText&gt;&lt;record&gt;&lt;rec-number&gt;75&lt;/rec-number&gt;&lt;foreign-keys&gt;&lt;key app="EN" db-id="vp0fe9zeppxzwrerdwrxser59st9sadt5vet" timestamp="1520448374"&gt;75&lt;/key&gt;&lt;/foreign-keys&gt;&lt;ref-type name="Journal Article"&gt;17&lt;/ref-type&gt;&lt;contributors&gt;&lt;authors&gt;&lt;author&gt;Broman, M.&lt;/author&gt;&lt;author&gt;Islander, G.&lt;/author&gt;&lt;author&gt;Muller, C. R.&lt;/author&gt;&lt;author&gt;Ranklev-Twetman, E.&lt;/author&gt;&lt;/authors&gt;&lt;/contributors&gt;&lt;auth-address&gt;Department of Anaesthesiology and Intensive Care, Lund University Hospital, Lund, Sweden. marcus.broman@skane.se&lt;/auth-address&gt;&lt;titles&gt;&lt;title&gt;Malignant hyperthermia and central core disease causative mutations in Swedish patients&lt;/title&gt;&lt;secondary-title&gt;Acta Anaesthesiol Scand&lt;/secondary-title&gt;&lt;/titles&gt;&lt;periodical&gt;&lt;full-title&gt;Acta Anaesthesiol Scand&lt;/full-title&gt;&lt;/periodical&gt;&lt;pages&gt;50-3&lt;/pages&gt;&lt;volume&gt;51&lt;/volume&gt;&lt;number&gt;1&lt;/number&gt;&lt;keywords&gt;&lt;keyword&gt;Adolescent&lt;/keyword&gt;&lt;keyword&gt;Adult&lt;/keyword&gt;&lt;keyword&gt;Child&lt;/keyword&gt;&lt;keyword&gt;Child, Preschool&lt;/keyword&gt;&lt;keyword&gt;Exons&lt;/keyword&gt;&lt;keyword&gt;Female&lt;/keyword&gt;&lt;keyword&gt;Genetic Predisposition to Disease&lt;/keyword&gt;&lt;keyword&gt;Humans&lt;/keyword&gt;&lt;keyword&gt;Male&lt;/keyword&gt;&lt;keyword&gt;Malignant Hyperthermia/*genetics&lt;/keyword&gt;&lt;keyword&gt;Middle Aged&lt;/keyword&gt;&lt;keyword&gt;*Mutation&lt;/keyword&gt;&lt;keyword&gt;Myopathy, Central Core/*genetics&lt;/keyword&gt;&lt;keyword&gt;*Polymorphism, Genetic&lt;/keyword&gt;&lt;keyword&gt;Ryanodine Receptor Calcium Release Channel/*genetics&lt;/keyword&gt;&lt;keyword&gt;Sweden&lt;/keyword&gt;&lt;/keywords&gt;&lt;dates&gt;&lt;year&gt;2007&lt;/year&gt;&lt;pub-dates&gt;&lt;date&gt;Jan&lt;/date&gt;&lt;/pub-dates&gt;&lt;/dates&gt;&lt;isbn&gt;0001-5172 (Print)&amp;#xD;0001-5172 (Linking)&lt;/isbn&gt;&lt;accession-num&gt;17081152&lt;/accession-num&gt;&lt;urls&gt;&lt;related-urls&gt;&lt;url&gt;https://www.ncbi.nlm.nih.gov/pubmed/17081152&lt;/url&gt;&lt;/related-urls&gt;&lt;/urls&gt;&lt;electronic-resource-num&gt;10.1111/j.1399-6576.2006.01165.x&lt;/electronic-resource-num&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74)</w:t>
            </w:r>
            <w:r w:rsidRPr="008D5BC5">
              <w:rPr>
                <w:rFonts w:eastAsia="Times New Roman" w:cs="Times New Roman"/>
                <w:color w:val="000000"/>
              </w:rPr>
              <w:fldChar w:fldCharType="end"/>
            </w:r>
          </w:p>
          <w:p w14:paraId="741CFCFE" w14:textId="59638B05"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Gillies, et al. (2008)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Gillies&lt;/Author&gt;&lt;Year&gt;2008&lt;/Year&gt;&lt;RecNum&gt;20&lt;/RecNum&gt;&lt;DisplayText&gt;(34)&lt;/DisplayText&gt;&lt;record&gt;&lt;rec-number&gt;20&lt;/rec-number&gt;&lt;foreign-keys&gt;&lt;key app="EN" db-id="vp0fe9zeppxzwrerdwrxser59st9sadt5vet" timestamp="1472668098"&gt;20&lt;/key&gt;&lt;/foreign-keys&gt;&lt;ref-type name="Journal Article"&gt;17&lt;/ref-type&gt;&lt;contributors&gt;&lt;authors&gt;&lt;author&gt;Gillies, R. L.&lt;/author&gt;&lt;author&gt;Bjorksten, A. R.&lt;/author&gt;&lt;author&gt;Davis, M.&lt;/author&gt;&lt;author&gt;Du Sart, D.&lt;/author&gt;&lt;/authors&gt;&lt;/contributors&gt;&lt;auth-address&gt;Department of Anaesthesia and Pain Management, Royal Melbourne Hospital, Parkville, Australia.&lt;/auth-address&gt;&lt;titles&gt;&lt;title&gt;Identification of genetic mutations in Australian malignant hyperthermia families using sequencing of RYR1 hotspots&lt;/title&gt;&lt;secondary-title&gt;Anaesth Intensive Care&lt;/secondary-title&gt;&lt;/titles&gt;&lt;periodical&gt;&lt;full-title&gt;Anaesth Intensive Care&lt;/full-title&gt;&lt;/periodical&gt;&lt;pages&gt;391-403&lt;/pages&gt;&lt;volume&gt;36&lt;/volume&gt;&lt;number&gt;3&lt;/number&gt;&lt;keywords&gt;&lt;keyword&gt;Amino Acid Substitution&lt;/keyword&gt;&lt;keyword&gt;Australia/epidemiology&lt;/keyword&gt;&lt;keyword&gt;Chromosomes, Human, Pair 19/genetics&lt;/keyword&gt;&lt;keyword&gt;DNA/genetics&lt;/keyword&gt;&lt;keyword&gt;DNA Mutational Analysis&lt;/keyword&gt;&lt;keyword&gt;DNA Primers&lt;/keyword&gt;&lt;keyword&gt;Haplotypes&lt;/keyword&gt;&lt;keyword&gt;Homeostasis/physiology&lt;/keyword&gt;&lt;keyword&gt;Humans&lt;/keyword&gt;&lt;keyword&gt;Malignant Hyperthermia/epidemiology/*genetics/pathology&lt;/keyword&gt;&lt;keyword&gt;Muscle Contraction/physiology&lt;/keyword&gt;&lt;keyword&gt;Muscle, Skeletal/pathology&lt;/keyword&gt;&lt;keyword&gt;Pedigree&lt;/keyword&gt;&lt;keyword&gt;Reverse Transcriptase Polymerase Chain Reaction&lt;/keyword&gt;&lt;keyword&gt;Ryanodine Receptor Calcium Release Channel/*genetics&lt;/keyword&gt;&lt;/keywords&gt;&lt;dates&gt;&lt;year&gt;2008&lt;/year&gt;&lt;pub-dates&gt;&lt;date&gt;May&lt;/date&gt;&lt;/pub-dates&gt;&lt;/dates&gt;&lt;isbn&gt;0310-057X (Print)&amp;#xD;0310-057X (Linking)&lt;/isbn&gt;&lt;accession-num&gt;18564801&lt;/accession-num&gt;&lt;urls&gt;&lt;related-urls&gt;&lt;url&gt;https://www.ncbi.nlm.nih.gov/pubmed/18564801&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34)</w:t>
            </w:r>
            <w:r w:rsidRPr="008D5BC5">
              <w:rPr>
                <w:rFonts w:eastAsia="Times New Roman" w:cs="Times New Roman"/>
                <w:color w:val="000000"/>
              </w:rPr>
              <w:fldChar w:fldCharType="end"/>
            </w:r>
          </w:p>
          <w:p w14:paraId="17229B21" w14:textId="1B104515"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Carpenter, et al. (2009) </w:t>
            </w:r>
            <w:r w:rsidRPr="008D5BC5">
              <w:rPr>
                <w:rFonts w:eastAsia="Times New Roman" w:cs="Times New Roman"/>
                <w:color w:val="000000"/>
              </w:rPr>
              <w:fldChar w:fldCharType="begin">
                <w:fldData xml:space="preserve">PEVuZE5vdGU+PENpdGU+PEF1dGhvcj5DYXJwZW50ZXI8L0F1dGhvcj48WWVhcj4yMDA5PC9ZZWFy
PjxSZWNOdW0+OTwvUmVjTnVtPjxEaXNwbGF5VGV4dD4oMzU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DYXJwZW50ZXI8L0F1dGhvcj48WWVhcj4yMDA5PC9ZZWFy
PjxSZWNOdW0+OTwvUmVjTnVtPjxEaXNwbGF5VGV4dD4oMzU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35)</w:t>
            </w:r>
            <w:r w:rsidRPr="008D5BC5">
              <w:rPr>
                <w:rFonts w:eastAsia="Times New Roman" w:cs="Times New Roman"/>
                <w:color w:val="000000"/>
              </w:rPr>
              <w:fldChar w:fldCharType="end"/>
            </w:r>
          </w:p>
          <w:p w14:paraId="25A60866" w14:textId="3F2EF2A1"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Tammaro, et al. (2011)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Tammaro&lt;/Author&gt;&lt;Year&gt;2011&lt;/Year&gt;&lt;RecNum&gt;35&lt;/RecNum&gt;&lt;DisplayText&gt;(19)&lt;/DisplayText&gt;&lt;record&gt;&lt;rec-number&gt;35&lt;/rec-number&gt;&lt;foreign-keys&gt;&lt;key app="EN" db-id="vp0fe9zeppxzwrerdwrxser59st9sadt5vet" timestamp="1520448368"&gt;35&lt;/key&gt;&lt;/foreign-keys&gt;&lt;ref-type name="Journal Article"&gt;17&lt;/ref-type&gt;&lt;contributors&gt;&lt;authors&gt;&lt;author&gt;Tammaro, A.&lt;/author&gt;&lt;author&gt;Di Martino, A.&lt;/author&gt;&lt;author&gt;Bracco, A.&lt;/author&gt;&lt;author&gt;Cozzolino, S.&lt;/author&gt;&lt;author&gt;Savoia, G.&lt;/author&gt;&lt;author&gt;Andria, B.&lt;/author&gt;&lt;author&gt;Cannavo, A.&lt;/author&gt;&lt;author&gt;Spagnuolo, M.&lt;/author&gt;&lt;author&gt;Piluso, G.&lt;/author&gt;&lt;author&gt;Aurino, S.&lt;/author&gt;&lt;author&gt;Nigro, V.&lt;/author&gt;&lt;/authors&gt;&lt;/contributors&gt;&lt;auth-address&gt;Centro di Biotecnologie, AORN Cardarelli, Napoli, Italy.&lt;/auth-address&gt;&lt;titles&gt;&lt;title&gt;Novel missense mutations and unexpected multiple changes of RYR1 gene in 75 malignant hyperthermia families&lt;/title&gt;&lt;secondary-title&gt;Clin Genet&lt;/secondary-title&gt;&lt;/titles&gt;&lt;periodical&gt;&lt;full-title&gt;Clin Genet&lt;/full-title&gt;&lt;/periodical&gt;&lt;pages&gt;438-47&lt;/pages&gt;&lt;volume&gt;79&lt;/volume&gt;&lt;number&gt;5&lt;/number&gt;&lt;keywords&gt;&lt;keyword&gt;Calcium Channels/genetics&lt;/keyword&gt;&lt;keyword&gt;Family&lt;/keyword&gt;&lt;keyword&gt;Haplotypes&lt;/keyword&gt;&lt;keyword&gt;Humans&lt;/keyword&gt;&lt;keyword&gt;Malignant Hyperthermia/*genetics&lt;/keyword&gt;&lt;keyword&gt;Mutation, Missense/*genetics&lt;/keyword&gt;&lt;keyword&gt;NAV1.4 Voltage-Gated Sodium Channel&lt;/keyword&gt;&lt;keyword&gt;Pedigree&lt;/keyword&gt;&lt;keyword&gt;Ryanodine Receptor Calcium Release Channel/*genetics&lt;/keyword&gt;&lt;keyword&gt;Sodium Channels/genetics&lt;/keyword&gt;&lt;/keywords&gt;&lt;dates&gt;&lt;year&gt;2011&lt;/year&gt;&lt;pub-dates&gt;&lt;date&gt;May&lt;/date&gt;&lt;/pub-dates&gt;&lt;/dates&gt;&lt;isbn&gt;1399-0004 (Electronic)&amp;#xD;0009-9163 (Linking)&lt;/isbn&gt;&lt;accession-num&gt;20681998&lt;/accession-num&gt;&lt;urls&gt;&lt;related-urls&gt;&lt;url&gt;https://www.ncbi.nlm.nih.gov/pubmed/20681998&lt;/url&gt;&lt;/related-urls&gt;&lt;/urls&gt;&lt;electronic-resource-num&gt;10.1111/j.1399-0004.2010.01493.x&lt;/electronic-resource-num&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19)</w:t>
            </w:r>
            <w:r w:rsidRPr="008D5BC5">
              <w:rPr>
                <w:rFonts w:eastAsia="Times New Roman" w:cs="Times New Roman"/>
                <w:color w:val="000000"/>
              </w:rPr>
              <w:fldChar w:fldCharType="end"/>
            </w:r>
          </w:p>
          <w:p w14:paraId="6D9CE880" w14:textId="4AF79B88"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Kraeva, et al. (2011)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Kraeva&lt;/Author&gt;&lt;Year&gt;2011&lt;/Year&gt;&lt;RecNum&gt;46&lt;/RecNum&gt;&lt;DisplayText&gt;(36)&lt;/DisplayText&gt;&lt;record&gt;&lt;rec-number&gt;46&lt;/rec-number&gt;&lt;foreign-keys&gt;&lt;key app="EN" db-id="vp0fe9zeppxzwrerdwrxser59st9sadt5vet" timestamp="1520448370"&gt;46&lt;/key&gt;&lt;/foreign-keys&gt;&lt;ref-type name="Journal Article"&gt;17&lt;/ref-type&gt;&lt;contributors&gt;&lt;authors&gt;&lt;author&gt;Kraeva, N.&lt;/author&gt;&lt;author&gt;Riazi, S.&lt;/author&gt;&lt;author&gt;Loke, J.&lt;/author&gt;&lt;author&gt;Frodis, W.&lt;/author&gt;&lt;author&gt;Crossan, M. L.&lt;/author&gt;&lt;author&gt;Nolan, K.&lt;/author&gt;&lt;author&gt;Kraev, A.&lt;/author&gt;&lt;author&gt;Maclennan, D. H.&lt;/author&gt;&lt;/authors&gt;&lt;/contributors&gt;&lt;auth-address&gt;Malignant Hyperthermia Investigation Unit, Toronto General Hospital, Toronto, ON, Canada.&lt;/auth-address&gt;&lt;titles&gt;&lt;title&gt;Ryanodine receptor type 1 gene mutations found in the Canadian malignant hyperthermia population&lt;/title&gt;&lt;secondary-title&gt;Can J Anaesth&lt;/secondary-title&gt;&lt;/titles&gt;&lt;periodical&gt;&lt;full-title&gt;Can J Anaesth&lt;/full-title&gt;&lt;/periodical&gt;&lt;pages&gt;504-13&lt;/pages&gt;&lt;volume&gt;58&lt;/volume&gt;&lt;number&gt;6&lt;/number&gt;&lt;keywords&gt;&lt;keyword&gt;Amino Acid Sequence&lt;/keyword&gt;&lt;keyword&gt;Genetic Association Studies&lt;/keyword&gt;&lt;keyword&gt;Humans&lt;/keyword&gt;&lt;keyword&gt;Malignant Hyperthermia/*genetics&lt;/keyword&gt;&lt;keyword&gt;Molecular Sequence Data&lt;/keyword&gt;&lt;keyword&gt;*Mutation&lt;/keyword&gt;&lt;keyword&gt;Polymorphism, Genetic&lt;/keyword&gt;&lt;keyword&gt;Ryanodine Receptor Calcium Release Channel/*genetics&lt;/keyword&gt;&lt;/keywords&gt;&lt;dates&gt;&lt;year&gt;2011&lt;/year&gt;&lt;pub-dates&gt;&lt;date&gt;Jun&lt;/date&gt;&lt;/pub-dates&gt;&lt;/dates&gt;&lt;isbn&gt;1496-8975 (Electronic)&amp;#xD;0832-610X (Linking)&lt;/isbn&gt;&lt;accession-num&gt;21455645&lt;/accession-num&gt;&lt;urls&gt;&lt;related-urls&gt;&lt;url&gt;https://www.ncbi.nlm.nih.gov/pubmed/21455645&lt;/url&gt;&lt;/related-urls&gt;&lt;/urls&gt;&lt;electronic-resource-num&gt;10.1007/s12630-011-9494-6&lt;/electronic-resource-num&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36)</w:t>
            </w:r>
            <w:r w:rsidRPr="008D5BC5">
              <w:rPr>
                <w:rFonts w:eastAsia="Times New Roman" w:cs="Times New Roman"/>
                <w:color w:val="000000"/>
              </w:rPr>
              <w:fldChar w:fldCharType="end"/>
            </w:r>
          </w:p>
          <w:p w14:paraId="3790603A" w14:textId="01A8B7F5"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Broman, et al. (2011) </w:t>
            </w:r>
            <w:r w:rsidRPr="008D5BC5">
              <w:rPr>
                <w:rFonts w:eastAsia="Times New Roman" w:cs="Times New Roman"/>
                <w:color w:val="000000"/>
              </w:rPr>
              <w:fldChar w:fldCharType="begin">
                <w:fldData xml:space="preserve">PEVuZE5vdGU+PENpdGU+PEF1dGhvcj5Ccm9tYW48L0F1dGhvcj48WWVhcj4yMDExPC9ZZWFyPjxS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Ccm9tYW48L0F1dGhvcj48WWVhcj4yMDExPC9ZZWFyPjxS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37)</w:t>
            </w:r>
            <w:r w:rsidRPr="008D5BC5">
              <w:rPr>
                <w:rFonts w:eastAsia="Times New Roman" w:cs="Times New Roman"/>
                <w:color w:val="000000"/>
              </w:rPr>
              <w:fldChar w:fldCharType="end"/>
            </w:r>
          </w:p>
          <w:p w14:paraId="38C84FF0" w14:textId="2726B7F5"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Brandom, et al. (2013) </w:t>
            </w:r>
            <w:r w:rsidRPr="008D5BC5">
              <w:rPr>
                <w:rFonts w:eastAsia="Times New Roman" w:cs="Times New Roman"/>
                <w:color w:val="000000"/>
              </w:rPr>
              <w:fldChar w:fldCharType="begin">
                <w:fldData xml:space="preserve">PEVuZE5vdGU+PENpdGU+PEF1dGhvcj5CcmFuZG9tPC9BdXRob3I+PFllYXI+MjAxMzwvWWVhcj48
UmVjTnVtPjEwPC9SZWNOdW0+PERpc3BsYXlUZXh0PigzOC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CcmFuZG9tPC9BdXRob3I+PFllYXI+MjAxMzwvWWVhcj48
UmVjTnVtPjEwPC9SZWNOdW0+PERpc3BsYXlUZXh0PigzOC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38)</w:t>
            </w:r>
            <w:r w:rsidRPr="008D5BC5">
              <w:rPr>
                <w:rFonts w:eastAsia="Times New Roman" w:cs="Times New Roman"/>
                <w:color w:val="000000"/>
              </w:rPr>
              <w:fldChar w:fldCharType="end"/>
            </w:r>
          </w:p>
          <w:p w14:paraId="77AF6CDF" w14:textId="23DC4C98"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Dlamini, et al. (2013) </w:t>
            </w:r>
            <w:r w:rsidRPr="008D5BC5">
              <w:rPr>
                <w:rFonts w:eastAsia="Times New Roman" w:cs="Times New Roman"/>
                <w:color w:val="000000"/>
              </w:rPr>
              <w:fldChar w:fldCharType="begin">
                <w:fldData xml:space="preserve">PEVuZE5vdGU+PENpdGU+PEF1dGhvcj5EbGFtaW5pPC9BdXRob3I+PFllYXI+MjAxMzwvWWVhcj48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=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EbGFtaW5pPC9BdXRob3I+PFllYXI+MjAxMzwvWWVhcj48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=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96)</w:t>
            </w:r>
            <w:r w:rsidRPr="008D5BC5">
              <w:rPr>
                <w:rFonts w:eastAsia="Times New Roman" w:cs="Times New Roman"/>
                <w:color w:val="000000"/>
              </w:rPr>
              <w:fldChar w:fldCharType="end"/>
            </w:r>
          </w:p>
          <w:p w14:paraId="1FF09A2E" w14:textId="55434E0D"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Riazi, et al. (2014) </w:t>
            </w:r>
            <w:r w:rsidRPr="008D5BC5">
              <w:rPr>
                <w:rFonts w:eastAsia="Times New Roman" w:cs="Times New Roman"/>
                <w:color w:val="000000"/>
              </w:rPr>
              <w:fldChar w:fldCharType="begin">
                <w:fldData xml:space="preserve">PEVuZE5vdGU+PENpdGU+PEF1dGhvcj5SaWF6aTwvQXV0aG9yPjxZZWFyPjIwMTQ8L1llYXI+PFJl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SaWF6aTwvQXV0aG9yPjxZZWFyPjIwMTQ8L1llYXI+PFJl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76)</w:t>
            </w:r>
            <w:r w:rsidRPr="008D5BC5">
              <w:rPr>
                <w:rFonts w:eastAsia="Times New Roman" w:cs="Times New Roman"/>
                <w:color w:val="000000"/>
              </w:rPr>
              <w:fldChar w:fldCharType="end"/>
            </w:r>
          </w:p>
          <w:p w14:paraId="6C57913A" w14:textId="6B9B18E5"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Klingler, et al. (2014) </w:t>
            </w:r>
            <w:r w:rsidRPr="008D5BC5">
              <w:rPr>
                <w:rFonts w:eastAsia="Times New Roman" w:cs="Times New Roman"/>
                <w:color w:val="000000"/>
              </w:rPr>
              <w:fldChar w:fldCharType="begin">
                <w:fldData xml:space="preserve">PEVuZE5vdGU+PENpdGU+PEF1dGhvcj5LbGluZ2xlcjwvQXV0aG9yPjxZZWFyPjIwMTQ8L1llYXI+
PFJlY051bT41MjwvUmVjTnVtPjxEaXNwbGF5VGV4dD4oNDY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LbGluZ2xlcjwvQXV0aG9yPjxZZWFyPjIwMTQ8L1llYXI+
PFJlY051bT41MjwvUmVjTnVtPjxEaXNwbGF5VGV4dD4oNDY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46)</w:t>
            </w:r>
            <w:r w:rsidRPr="008D5BC5">
              <w:rPr>
                <w:rFonts w:eastAsia="Times New Roman" w:cs="Times New Roman"/>
                <w:color w:val="000000"/>
              </w:rPr>
              <w:fldChar w:fldCharType="end"/>
            </w:r>
          </w:p>
          <w:p w14:paraId="766B58F3" w14:textId="3EB24F3E"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Gillies, et al. (2015)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Gillies&lt;/Author&gt;&lt;Year&gt;2015&lt;/Year&gt;&lt;RecNum&gt;54&lt;/RecNum&gt;&lt;DisplayText&gt;(49)&lt;/DisplayText&gt;&lt;record&gt;&lt;rec-number&gt;54&lt;/rec-number&gt;&lt;foreign-keys&gt;&lt;key app="EN" db-id="vp0fe9zeppxzwrerdwrxser59st9sadt5vet" timestamp="1520448371"&gt;54&lt;/key&gt;&lt;/foreign-keys&gt;&lt;ref-type name="Journal Article"&gt;17&lt;/ref-type&gt;&lt;contributors&gt;&lt;authors&gt;&lt;author&gt;Gillies, R. L.&lt;/author&gt;&lt;author&gt;Bjorksten, A. R.&lt;/author&gt;&lt;author&gt;Du Sart, D.&lt;/author&gt;&lt;author&gt;Hockey, B. M.&lt;/author&gt;&lt;/authors&gt;&lt;/contributors&gt;&lt;auth-address&gt;Department of Anaesthesia and Pain Management, Royal Melbourne Hospital, Parkville, Victoria.&amp;#xD;Victorian Clinical Genetics Services, Parkville, Victoria.&lt;/auth-address&gt;&lt;titles&gt;&lt;title&gt;Analysis of the entire ryanodine receptor type 1 and alpha 1 subunit of the dihydropyridine receptor (CACNA1S) coding regions for variants associated with malignant hyperthermia in Australian families&lt;/title&gt;&lt;secondary-title&gt;Anaesth Intensive Care&lt;/secondary-title&gt;&lt;/titles&gt;&lt;periodical&gt;&lt;full-title&gt;Anaesth Intensive Care&lt;/full-title&gt;&lt;/periodical&gt;&lt;pages&gt;157-66&lt;/pages&gt;&lt;volume&gt;43&lt;/volume&gt;&lt;number&gt;2&lt;/number&gt;&lt;keywords&gt;&lt;keyword&gt;Australia&lt;/keyword&gt;&lt;keyword&gt;Calcium Channels/*genetics&lt;/keyword&gt;&lt;keyword&gt;Family Health&lt;/keyword&gt;&lt;keyword&gt;Genetic Predisposition to Disease/genetics&lt;/keyword&gt;&lt;keyword&gt;Genetic Variation/genetics&lt;/keyword&gt;&lt;keyword&gt;Humans&lt;/keyword&gt;&lt;keyword&gt;Malignant Hyperthermia/*genetics&lt;/keyword&gt;&lt;keyword&gt;*Mutation/genetics&lt;/keyword&gt;&lt;keyword&gt;Ryanodine Receptor Calcium Release Channel/*genetics&lt;/keyword&gt;&lt;keyword&gt;Sequence Analysis/methods&lt;/keyword&gt;&lt;keyword&gt;malignant hyperthermia&lt;/keyword&gt;&lt;keyword&gt;ryanodine receptor calcium release channel&lt;/keyword&gt;&lt;/keywords&gt;&lt;dates&gt;&lt;year&gt;2015&lt;/year&gt;&lt;pub-dates&gt;&lt;date&gt;Mar&lt;/date&gt;&lt;/pub-dates&gt;&lt;/dates&gt;&lt;isbn&gt;0310-057X (Print)&amp;#xD;0310-057X (Linking)&lt;/isbn&gt;&lt;accession-num&gt;25735680&lt;/accession-num&gt;&lt;urls&gt;&lt;related-urls&gt;&lt;url&gt;https://www.ncbi.nlm.nih.gov/pubmed/25735680&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49)</w:t>
            </w:r>
            <w:r w:rsidRPr="008D5BC5">
              <w:rPr>
                <w:rFonts w:eastAsia="Times New Roman" w:cs="Times New Roman"/>
                <w:color w:val="000000"/>
              </w:rPr>
              <w:fldChar w:fldCharType="end"/>
            </w:r>
          </w:p>
          <w:p w14:paraId="0F405E49" w14:textId="69D9DCD0"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Snoeck, et al. (2015) </w:t>
            </w:r>
            <w:r w:rsidRPr="008D5BC5">
              <w:rPr>
                <w:rFonts w:cs="Times New Roman"/>
                <w:color w:val="000000"/>
              </w:rPr>
              <w:fldChar w:fldCharType="begin">
                <w:fldData xml:space="preserve">PEVuZE5vdGU+PENpdGU+PEF1dGhvcj5Tbm9lY2s8L0F1dGhvcj48WWVhcj4yMDE1PC9ZZWFyPjxS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Tbm9lY2s8L0F1dGhvcj48WWVhcj4yMDE1PC9ZZWFyPjxS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47)</w:t>
            </w:r>
            <w:r w:rsidRPr="008D5BC5">
              <w:rPr>
                <w:rFonts w:cs="Times New Roman"/>
                <w:color w:val="000000"/>
              </w:rPr>
              <w:fldChar w:fldCharType="end"/>
            </w:r>
          </w:p>
          <w:p w14:paraId="336DE1AC" w14:textId="3F1ED60E"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Roux-Buisson, et al. (2016) </w:t>
            </w:r>
            <w:r w:rsidRPr="008D5BC5">
              <w:rPr>
                <w:rFonts w:cs="Times New Roman"/>
                <w:color w:val="000000"/>
              </w:rPr>
              <w:fldChar w:fldCharType="begin">
                <w:fldData xml:space="preserve">PEVuZE5vdGU+PENpdGU+PEF1dGhvcj5Sb3V4LUJ1aXNzb248L0F1dGhvcj48WWVhcj4yMDE2PC9Z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Sb3V4LUJ1aXNzb248L0F1dGhvcj48WWVhcj4yMDE2PC9Z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97)</w:t>
            </w:r>
            <w:r w:rsidRPr="008D5BC5">
              <w:rPr>
                <w:rFonts w:cs="Times New Roman"/>
                <w:color w:val="000000"/>
              </w:rPr>
              <w:fldChar w:fldCharType="end"/>
            </w:r>
          </w:p>
          <w:p w14:paraId="19776472" w14:textId="292EAA68"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Butala, et al. (2017)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Butala&lt;/Author&gt;&lt;Year&gt;2017&lt;/Year&gt;&lt;RecNum&gt;79&lt;/RecNum&gt;&lt;DisplayText&gt;(78)&lt;/DisplayText&gt;&lt;record&gt;&lt;rec-number&gt;79&lt;/rec-number&gt;&lt;foreign-keys&gt;&lt;key app="EN" db-id="vp0fe9zeppxzwrerdwrxser59st9sadt5vet" timestamp="1520448375"&gt;79&lt;/key&gt;&lt;/foreign-keys&gt;&lt;ref-type name="Journal Article"&gt;17&lt;/ref-type&gt;&lt;contributors&gt;&lt;authors&gt;&lt;author&gt;Butala, B.&lt;/author&gt;&lt;author&gt;Brandom, B.&lt;/author&gt;&lt;/authors&gt;&lt;/contributors&gt;&lt;auth-address&gt;Allegheny Health Network, Department of Anesthesiology, Allegheny General Hospital, 302 E North Ave, Pittsburgh, PA, 15212, USA. brian.butala@ahn.org.&amp;#xD;North American Malignant Hyperthermia Registry of MHAUS, UPMC Mercy Hospital, University of Pittsburgh, Pittsburgh, PA, USA.&lt;/auth-address&gt;&lt;titles&gt;&lt;title&gt;Muscular body build and male sex are independently associated with malignant hyperthermia susceptibility&lt;/title&gt;&lt;secondary-title&gt;Can J Anaesth&lt;/secondary-title&gt;&lt;/titles&gt;&lt;periodical&gt;&lt;full-title&gt;Can J Anaesth&lt;/full-title&gt;&lt;/periodical&gt;&lt;pages&gt;396-401&lt;/pages&gt;&lt;volume&gt;64&lt;/volume&gt;&lt;number&gt;4&lt;/number&gt;&lt;keywords&gt;&lt;keyword&gt;Adult&lt;/keyword&gt;&lt;keyword&gt;Anesthesia/adverse effects&lt;/keyword&gt;&lt;keyword&gt;Athletes/statistics &amp;amp; numerical data&lt;/keyword&gt;&lt;keyword&gt;Body Composition/*physiology&lt;/keyword&gt;&lt;keyword&gt;Female&lt;/keyword&gt;&lt;keyword&gt;Humans&lt;/keyword&gt;&lt;keyword&gt;Male&lt;/keyword&gt;&lt;keyword&gt;Malignant Hyperthermia/*epidemiology/*physiopathology&lt;/keyword&gt;&lt;keyword&gt;Muscle, Skeletal/*physiology&lt;/keyword&gt;&lt;keyword&gt;Registries&lt;/keyword&gt;&lt;keyword&gt;Sex Factors&lt;/keyword&gt;&lt;keyword&gt;Young Adult&lt;/keyword&gt;&lt;/keywords&gt;&lt;dates&gt;&lt;year&gt;2017&lt;/year&gt;&lt;pub-dates&gt;&lt;date&gt;Apr&lt;/date&gt;&lt;/pub-dates&gt;&lt;/dates&gt;&lt;orig-pub&gt;Un corps muscle et le sexe masculin sont associes de facon independante a une susceptibilite a l&amp;apos;hyperthermie maligne.&lt;/orig-pub&gt;&lt;isbn&gt;1496-8975 (Electronic)&amp;#xD;0832-610X (Linking)&lt;/isbn&gt;&lt;accession-num&gt;28063098&lt;/accession-num&gt;&lt;urls&gt;&lt;related-urls&gt;&lt;url&gt;https://www.ncbi.nlm.nih.gov/pubmed/28063098&lt;/url&gt;&lt;/related-urls&gt;&lt;/urls&gt;&lt;electronic-resource-num&gt;10.1007/s12630-017-0815-2&lt;/electronic-resource-num&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78)</w:t>
            </w:r>
            <w:r w:rsidRPr="008D5BC5">
              <w:rPr>
                <w:rFonts w:cs="Times New Roman"/>
                <w:color w:val="000000"/>
              </w:rPr>
              <w:fldChar w:fldCharType="end"/>
            </w:r>
          </w:p>
          <w:p w14:paraId="14551E8B" w14:textId="77777777" w:rsidR="00FE1EF5" w:rsidRPr="008D5BC5" w:rsidRDefault="00FE1EF5" w:rsidP="00C77F14">
            <w:pPr>
              <w:rPr>
                <w:rFonts w:ascii="Times New Roman" w:eastAsia="Times New Roman" w:hAnsi="Times New Roman" w:cs="Times New Roman"/>
                <w:i/>
                <w:color w:val="000000"/>
              </w:rPr>
            </w:pPr>
            <w:r w:rsidRPr="008D5BC5">
              <w:rPr>
                <w:rFonts w:ascii="Times New Roman" w:eastAsia="Times New Roman" w:hAnsi="Times New Roman" w:cs="Times New Roman"/>
                <w:i/>
                <w:color w:val="000000"/>
              </w:rPr>
              <w:t>*</w:t>
            </w:r>
            <w:r w:rsidRPr="008D5BC5">
              <w:rPr>
                <w:rFonts w:ascii="Times New Roman" w:hAnsi="Times New Roman" w:cs="Times New Roman"/>
                <w:i/>
                <w:color w:val="000000"/>
              </w:rPr>
              <w:t>Article lists G2435R but references an article for variant detection method that is for G2434R.</w:t>
            </w:r>
          </w:p>
        </w:tc>
        <w:tc>
          <w:tcPr>
            <w:tcW w:w="1440" w:type="dxa"/>
            <w:shd w:val="clear" w:color="auto" w:fill="auto"/>
          </w:tcPr>
          <w:p w14:paraId="208165A8" w14:textId="77777777"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High</w:t>
            </w:r>
          </w:p>
        </w:tc>
      </w:tr>
      <w:tr w:rsidR="00FE1EF5" w:rsidRPr="008D5BC5" w14:paraId="34708B87" w14:textId="60A40258" w:rsidTr="00FE1EF5">
        <w:trPr>
          <w:trHeight w:val="1124"/>
        </w:trPr>
        <w:tc>
          <w:tcPr>
            <w:tcW w:w="1603" w:type="dxa"/>
            <w:shd w:val="clear" w:color="auto" w:fill="auto"/>
          </w:tcPr>
          <w:p w14:paraId="02E3D085"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Clinical</w:t>
            </w:r>
          </w:p>
        </w:tc>
        <w:tc>
          <w:tcPr>
            <w:tcW w:w="2920" w:type="dxa"/>
            <w:shd w:val="clear" w:color="auto" w:fill="auto"/>
          </w:tcPr>
          <w:p w14:paraId="78C322F4"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rs28933396 </w:t>
            </w:r>
          </w:p>
          <w:p w14:paraId="15D8B4FD" w14:textId="52D2F5D2"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c.7304G&gt;A; p.(Arg2435His)</w:t>
            </w:r>
          </w:p>
        </w:tc>
        <w:tc>
          <w:tcPr>
            <w:tcW w:w="3577" w:type="dxa"/>
            <w:shd w:val="clear" w:color="auto" w:fill="auto"/>
          </w:tcPr>
          <w:p w14:paraId="35A41CA9"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variant associated with Malignant Hyperthermia (MH) based on positive IVCTs, positive CICRs, and MH reactions and/or family history of MH. </w:t>
            </w:r>
          </w:p>
        </w:tc>
        <w:tc>
          <w:tcPr>
            <w:tcW w:w="3510" w:type="dxa"/>
            <w:shd w:val="clear" w:color="auto" w:fill="auto"/>
          </w:tcPr>
          <w:p w14:paraId="73EC558F" w14:textId="159283A6"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Rueffert, et al. (2002)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Rueffert&lt;/Author&gt;&lt;Year&gt;2002&lt;/Year&gt;&lt;RecNum&gt;8&lt;/RecNum&gt;&lt;DisplayText&gt;(25)&lt;/DisplayText&gt;&lt;record&gt;&lt;rec-number&gt;8&lt;/rec-number&gt;&lt;foreign-keys&gt;&lt;key app="EN" db-id="vp0fe9zeppxzwrerdwrxser59st9sadt5vet" timestamp="1472666988"&gt;8&lt;/key&gt;&lt;/foreign-keys&gt;&lt;ref-type name="Journal Article"&gt;17&lt;/ref-type&gt;&lt;contributors&gt;&lt;authors&gt;&lt;author&gt;Rueffert, H.&lt;/author&gt;&lt;author&gt;Olthoff, D.&lt;/author&gt;&lt;author&gt;Deutrich, C.&lt;/author&gt;&lt;author&gt;Meinecke, C. D.&lt;/author&gt;&lt;author&gt;Froster, U. G.&lt;/author&gt;&lt;/authors&gt;&lt;/contributors&gt;&lt;auth-address&gt;Department of Anaesthesiology and Intensive Care Medicine, University of Leipzig, Leipzig, Germany. ruef@medizin.uni-leipzig.de&lt;/auth-address&gt;&lt;titles&gt;&lt;title&gt;Mutation screening in the ryanodine receptor 1 gene (RYR1) in patients susceptible to malignant hyperthermia who show definite IVCT results: identification of three novel mutations&lt;/title&gt;&lt;secondary-title&gt;Acta Anaesthesiol Scand&lt;/secondary-title&gt;&lt;/titles&gt;&lt;periodical&gt;&lt;full-title&gt;Acta Anaesthesiol Scand&lt;/full-title&gt;&lt;/periodical&gt;&lt;pages&gt;692-8&lt;/pages&gt;&lt;volume&gt;46&lt;/volume&gt;&lt;number&gt;6&lt;/number&gt;&lt;keywords&gt;&lt;keyword&gt;Anesthetics, Inhalation/pharmacology&lt;/keyword&gt;&lt;keyword&gt;Caffeine/pharmacology&lt;/keyword&gt;&lt;keyword&gt;Central Nervous System Stimulants/pharmacology&lt;/keyword&gt;&lt;keyword&gt;Genetic Testing&lt;/keyword&gt;&lt;keyword&gt;Halothane/pharmacology&lt;/keyword&gt;&lt;keyword&gt;Humans&lt;/keyword&gt;&lt;keyword&gt;In Vitro Techniques&lt;/keyword&gt;&lt;keyword&gt;Malignant Hyperthermia/*genetics/*physiopathology&lt;/keyword&gt;&lt;keyword&gt;Muscle Contraction/*drug effects&lt;/keyword&gt;&lt;keyword&gt;Muscles/*drug effects/physiopathology&lt;/keyword&gt;&lt;keyword&gt;Mutation/*genetics&lt;/keyword&gt;&lt;keyword&gt;Ryanodine Receptor Calcium Release Channel/*genetics&lt;/keyword&gt;&lt;/keywords&gt;&lt;dates&gt;&lt;year&gt;2002&lt;/year&gt;&lt;pub-dates&gt;&lt;date&gt;Jul&lt;/date&gt;&lt;/pub-dates&gt;&lt;/dates&gt;&lt;isbn&gt;0001-5172 (Print)&amp;#xD;0001-5172 (Linking)&lt;/isbn&gt;&lt;accession-num&gt;12059893&lt;/accession-num&gt;&lt;urls&gt;&lt;related-urls&gt;&lt;url&gt;https://www.ncbi.nlm.nih.gov/pubmed/12059893&lt;/url&gt;&lt;/related-urls&gt;&lt;/urls&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25)</w:t>
            </w:r>
            <w:r w:rsidRPr="008D5BC5">
              <w:rPr>
                <w:rFonts w:cs="Times New Roman"/>
                <w:color w:val="000000"/>
              </w:rPr>
              <w:fldChar w:fldCharType="end"/>
            </w:r>
          </w:p>
          <w:p w14:paraId="4C9B4ACE" w14:textId="27705635"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Robinson, et al. (2002) </w:t>
            </w:r>
            <w:r w:rsidRPr="008D5BC5">
              <w:rPr>
                <w:rFonts w:cs="Times New Roman"/>
                <w:color w:val="000000"/>
              </w:rPr>
              <w:fldChar w:fldCharType="begin">
                <w:fldData xml:space="preserve">PEVuZE5vdGU+PENpdGU+PEF1dGhvcj5Sb2JpbnNvbjwvQXV0aG9yPjxZZWFyPjIwMDI8L1llYXI+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Sb2JpbnNvbjwvQXV0aG9yPjxZZWFyPjIwMDI8L1llYXI+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26)</w:t>
            </w:r>
            <w:r w:rsidRPr="008D5BC5">
              <w:rPr>
                <w:rFonts w:cs="Times New Roman"/>
                <w:color w:val="000000"/>
              </w:rPr>
              <w:fldChar w:fldCharType="end"/>
            </w:r>
          </w:p>
          <w:p w14:paraId="7C91A46A" w14:textId="7AB28F58"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Rueffert, et al. (2004)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Rueffert&lt;/Author&gt;&lt;Year&gt;2004&lt;/Year&gt;&lt;RecNum&gt;98&lt;/RecNum&gt;&lt;DisplayText&gt;(98)&lt;/DisplayText&gt;&lt;record&gt;&lt;rec-number&gt;98&lt;/rec-number&gt;&lt;foreign-keys&gt;&lt;key app="EN" db-id="vp0fe9zeppxzwrerdwrxser59st9sadt5vet" timestamp="1520448379"&gt;98&lt;/key&gt;&lt;/foreign-keys&gt;&lt;ref-type name="Journal Article"&gt;17&lt;/ref-type&gt;&lt;contributors&gt;&lt;authors&gt;&lt;author&gt;Rueffert, H.&lt;/author&gt;&lt;author&gt;Olthoff, D.&lt;/author&gt;&lt;author&gt;Deutrich, C.&lt;/author&gt;&lt;/authors&gt;&lt;/contributors&gt;&lt;auth-address&gt;Department of Anesthesiology and Intensive Care Medicine, University Hospital, Leipzig, Germany. ruef@medizin.uni-leipzig.de&lt;/auth-address&gt;&lt;titles&gt;&lt;title&gt;Spontaneous occurrence of the disposition to malignant hyperthermia&lt;/title&gt;&lt;secondary-title&gt;Anesthesiology&lt;/secondary-title&gt;&lt;/titles&gt;&lt;periodical&gt;&lt;full-title&gt;Anesthesiology&lt;/full-title&gt;&lt;/periodical&gt;&lt;pages&gt;731-3&lt;/pages&gt;&lt;volume&gt;100&lt;/volume&gt;&lt;number&gt;3&lt;/number&gt;&lt;keywords&gt;&lt;keyword&gt;Adolescent&lt;/keyword&gt;&lt;keyword&gt;Child&lt;/keyword&gt;&lt;keyword&gt;DNA/genetics&lt;/keyword&gt;&lt;keyword&gt;Female&lt;/keyword&gt;&lt;keyword&gt;Humans&lt;/keyword&gt;&lt;keyword&gt;In Vitro Techniques&lt;/keyword&gt;&lt;keyword&gt;Malignant Hyperthermia/diagnosis/*genetics/*physiopathology&lt;/keyword&gt;&lt;keyword&gt;Muscle Contraction/drug effects&lt;/keyword&gt;&lt;keyword&gt;Muscle, Skeletal/drug effects&lt;/keyword&gt;&lt;keyword&gt;Ryanodine Receptor Calcium Release Channel/drug effects/genetics&lt;/keyword&gt;&lt;/keywords&gt;&lt;dates&gt;&lt;year&gt;2004&lt;/year&gt;&lt;pub-dates&gt;&lt;date&gt;Mar&lt;/date&gt;&lt;/pub-dates&gt;&lt;/dates&gt;&lt;isbn&gt;0003-3022 (Print)&amp;#xD;0003-3022 (Linking)&lt;/isbn&gt;&lt;accession-num&gt;15108991&lt;/accession-num&gt;&lt;urls&gt;&lt;related-urls&gt;&lt;url&gt;https://www.ncbi.nlm.nih.gov/pubmed/15108991&lt;/url&gt;&lt;/related-urls&gt;&lt;/urls&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98)</w:t>
            </w:r>
            <w:r w:rsidRPr="008D5BC5">
              <w:rPr>
                <w:rFonts w:cs="Times New Roman"/>
                <w:color w:val="000000"/>
              </w:rPr>
              <w:fldChar w:fldCharType="end"/>
            </w:r>
          </w:p>
          <w:p w14:paraId="7A5D5FB4" w14:textId="5ECA436C"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Monnier, et al. (2005) </w:t>
            </w:r>
            <w:r w:rsidRPr="008D5BC5">
              <w:rPr>
                <w:rFonts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17)</w:t>
            </w:r>
            <w:r w:rsidRPr="008D5BC5">
              <w:rPr>
                <w:rFonts w:cs="Times New Roman"/>
                <w:color w:val="000000"/>
              </w:rPr>
              <w:fldChar w:fldCharType="end"/>
            </w:r>
          </w:p>
          <w:p w14:paraId="6B2D7D7D" w14:textId="1AF5BF92"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Ibarra, et al. (2006)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Ibarra&lt;/Author&gt;&lt;Year&gt;2006&lt;/Year&gt;&lt;RecNum&gt;22&lt;/RecNum&gt;&lt;DisplayText&gt;(32)&lt;/DisplayText&gt;&lt;record&gt;&lt;rec-number&gt;22&lt;/rec-number&gt;&lt;foreign-keys&gt;&lt;key app="EN" db-id="vp0fe9zeppxzwrerdwrxser59st9sadt5vet" timestamp="1472668332"&gt;22&lt;/key&gt;&lt;/foreign-keys&gt;&lt;ref-type name="Journal Article"&gt;17&lt;/ref-type&gt;&lt;contributors&gt;&lt;authors&gt;&lt;author&gt;Ibarra, M. Ca&lt;/author&gt;&lt;author&gt;Wu, S.&lt;/author&gt;&lt;author&gt;Murayama, K.&lt;/author&gt;&lt;author&gt;Minami, N.&lt;/author&gt;&lt;author&gt;Ichihara, Y.&lt;/author&gt;&lt;author&gt;Kikuchi, H.&lt;/author&gt;&lt;author&gt;Noguchi, S.&lt;/author&gt;&lt;author&gt;Hayashi, Y. K.&lt;/author&gt;&lt;author&gt;Ochiai, R.&lt;/author&gt;&lt;author&gt;Nishino, I.&lt;/author&gt;&lt;/authors&gt;&lt;/contributors&gt;&lt;auth-address&gt;Department of Neuromuscular Research, National Institute of Neuroscience, Tokyo, Japan.&lt;/auth-address&gt;&lt;titles&gt;&lt;title&gt;Malignant hyperthermia in Japan: mutation screening of the entire ryanodine receptor type 1 gene coding region by direct sequencing&lt;/title&gt;&lt;secondary-title&gt;Anesthesiology&lt;/secondary-title&gt;&lt;/titles&gt;&lt;periodical&gt;&lt;full-title&gt;Anesthesiology&lt;/full-title&gt;&lt;/periodical&gt;&lt;pages&gt;1146-54&lt;/pages&gt;&lt;volume&gt;104&lt;/volume&gt;&lt;number&gt;6&lt;/number&gt;&lt;keywords&gt;&lt;keyword&gt;Adolescent&lt;/keyword&gt;&lt;keyword&gt;Adult&lt;/keyword&gt;&lt;keyword&gt;Aged&lt;/keyword&gt;&lt;keyword&gt;Child&lt;/keyword&gt;&lt;keyword&gt;Child, Preschool&lt;/keyword&gt;&lt;keyword&gt;Female&lt;/keyword&gt;&lt;keyword&gt;Genetic Predisposition to Disease&lt;/keyword&gt;&lt;keyword&gt;Humans&lt;/keyword&gt;&lt;keyword&gt;Male&lt;/keyword&gt;&lt;keyword&gt;Malignant Hyperthermia/*genetics&lt;/keyword&gt;&lt;keyword&gt;Middle Aged&lt;/keyword&gt;&lt;keyword&gt;*Mutation&lt;/keyword&gt;&lt;keyword&gt;Myopathy, Central Core/genetics&lt;/keyword&gt;&lt;keyword&gt;*Open Reading Frames&lt;/keyword&gt;&lt;keyword&gt;Ryanodine Receptor Calcium Release Channel/*genetics&lt;/keyword&gt;&lt;keyword&gt;*Sequence Analysis, DNA&lt;/keyword&gt;&lt;/keywords&gt;&lt;dates&gt;&lt;year&gt;2006&lt;/year&gt;&lt;pub-dates&gt;&lt;date&gt;Jun&lt;/date&gt;&lt;/pub-dates&gt;&lt;/dates&gt;&lt;isbn&gt;0003-3022 (Print)&amp;#xD;0003-3022 (Linking)&lt;/isbn&gt;&lt;accession-num&gt;16732084&lt;/accession-num&gt;&lt;urls&gt;&lt;related-urls&gt;&lt;url&gt;https://www.ncbi.nlm.nih.gov/pubmed/16732084&lt;/url&gt;&lt;/related-urls&gt;&lt;/urls&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32)</w:t>
            </w:r>
            <w:r w:rsidRPr="008D5BC5">
              <w:rPr>
                <w:rFonts w:cs="Times New Roman"/>
                <w:color w:val="000000"/>
              </w:rPr>
              <w:fldChar w:fldCharType="end"/>
            </w:r>
          </w:p>
          <w:p w14:paraId="4B34236A" w14:textId="73427DC6"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Galli, et al. (2006)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Galli&lt;/Author&gt;&lt;Year&gt;2006&lt;/Year&gt;&lt;RecNum&gt;45&lt;/RecNum&gt;&lt;DisplayText&gt;(33)&lt;/DisplayText&gt;&lt;record&gt;&lt;rec-number&gt;45&lt;/rec-number&gt;&lt;foreign-keys&gt;&lt;key app="EN" db-id="vp0fe9zeppxzwrerdwrxser59st9sadt5vet" timestamp="1520448370"&gt;45&lt;/key&gt;&lt;/foreign-keys&gt;&lt;ref-type name="Journal Article"&gt;17&lt;/ref-type&gt;&lt;contributors&gt;&lt;authors&gt;&lt;author&gt;Galli, L.&lt;/author&gt;&lt;author&gt;Orrico, A.&lt;/author&gt;&lt;author&gt;Lorenzini, S.&lt;/author&gt;&lt;author&gt;Censini, S.&lt;/author&gt;&lt;author&gt;Falciani, M.&lt;/author&gt;&lt;author&gt;Covacci, A.&lt;/author&gt;&lt;author&gt;Tegazzin, V.&lt;/author&gt;&lt;author&gt;Sorrentino, V.&lt;/author&gt;&lt;/authors&gt;&lt;/contributors&gt;&lt;auth-address&gt;Molecular Medicine Section, Department of Neuroscience, University of Siena and Azienda Ospedaliera Universitaria Senese, Siena, Italy.&lt;/auth-address&gt;&lt;titles&gt;&lt;title&gt;Frequency and localization of mutations in the 106 exons of the RYR1 gene in 50 individuals with malignant hyperthermia&lt;/title&gt;&lt;secondary-title&gt;Hum Mutat&lt;/secondary-title&gt;&lt;/titles&gt;&lt;periodical&gt;&lt;full-title&gt;Hum Mutat&lt;/full-title&gt;&lt;/periodical&gt;&lt;pages&gt;830&lt;/pages&gt;&lt;volume&gt;27&lt;/volume&gt;&lt;number&gt;8&lt;/number&gt;&lt;keywords&gt;&lt;keyword&gt;Cohort Studies&lt;/keyword&gt;&lt;keyword&gt;DNA Mutational Analysis&lt;/keyword&gt;&lt;keyword&gt;*Exons&lt;/keyword&gt;&lt;keyword&gt;Female&lt;/keyword&gt;&lt;keyword&gt;Gene Frequency&lt;/keyword&gt;&lt;keyword&gt;Genetic Predisposition to Disease&lt;/keyword&gt;&lt;keyword&gt;Genetic Testing&lt;/keyword&gt;&lt;keyword&gt;Humans&lt;/keyword&gt;&lt;keyword&gt;Male&lt;/keyword&gt;&lt;keyword&gt;Malignant Hyperthermia/diagnosis/*genetics&lt;/keyword&gt;&lt;keyword&gt;*Mutation, Missense&lt;/keyword&gt;&lt;keyword&gt;Ryanodine Receptor Calcium Release Channel/*genetics&lt;/keyword&gt;&lt;/keywords&gt;&lt;dates&gt;&lt;year&gt;2006&lt;/year&gt;&lt;pub-dates&gt;&lt;date&gt;Aug&lt;/date&gt;&lt;/pub-dates&gt;&lt;/dates&gt;&lt;isbn&gt;1098-1004 (Electronic)&amp;#xD;1059-7794 (Linking)&lt;/isbn&gt;&lt;accession-num&gt;16835904&lt;/accession-num&gt;&lt;urls&gt;&lt;related-urls&gt;&lt;url&gt;https://www.ncbi.nlm.nih.gov/pubmed/16835904&lt;/url&gt;&lt;/related-urls&gt;&lt;/urls&gt;&lt;electronic-resource-num&gt;10.1002/humu.9442&lt;/electronic-resource-num&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33)</w:t>
            </w:r>
            <w:r w:rsidRPr="008D5BC5">
              <w:rPr>
                <w:rFonts w:cs="Times New Roman"/>
                <w:color w:val="000000"/>
              </w:rPr>
              <w:fldChar w:fldCharType="end"/>
            </w:r>
          </w:p>
          <w:p w14:paraId="2A3F6EDA" w14:textId="3450CF2C"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Broman, et al. (2007)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Broman&lt;/Author&gt;&lt;Year&gt;2007&lt;/Year&gt;&lt;RecNum&gt;75&lt;/RecNum&gt;&lt;DisplayText&gt;(74)&lt;/DisplayText&gt;&lt;record&gt;&lt;rec-number&gt;75&lt;/rec-number&gt;&lt;foreign-keys&gt;&lt;key app="EN" db-id="vp0fe9zeppxzwrerdwrxser59st9sadt5vet" timestamp="1520448374"&gt;75&lt;/key&gt;&lt;/foreign-keys&gt;&lt;ref-type name="Journal Article"&gt;17&lt;/ref-type&gt;&lt;contributors&gt;&lt;authors&gt;&lt;author&gt;Broman, M.&lt;/author&gt;&lt;author&gt;Islander, G.&lt;/author&gt;&lt;author&gt;Muller, C. R.&lt;/author&gt;&lt;author&gt;Ranklev-Twetman, E.&lt;/author&gt;&lt;/authors&gt;&lt;/contributors&gt;&lt;auth-address&gt;Department of Anaesthesiology and Intensive Care, Lund University Hospital, Lund, Sweden. marcus.broman@skane.se&lt;/auth-address&gt;&lt;titles&gt;&lt;title&gt;Malignant hyperthermia and central core disease causative mutations in Swedish patients&lt;/title&gt;&lt;secondary-title&gt;Acta Anaesthesiol Scand&lt;/secondary-title&gt;&lt;/titles&gt;&lt;periodical&gt;&lt;full-title&gt;Acta Anaesthesiol Scand&lt;/full-title&gt;&lt;/periodical&gt;&lt;pages&gt;50-3&lt;/pages&gt;&lt;volume&gt;51&lt;/volume&gt;&lt;number&gt;1&lt;/number&gt;&lt;keywords&gt;&lt;keyword&gt;Adolescent&lt;/keyword&gt;&lt;keyword&gt;Adult&lt;/keyword&gt;&lt;keyword&gt;Child&lt;/keyword&gt;&lt;keyword&gt;Child, Preschool&lt;/keyword&gt;&lt;keyword&gt;Exons&lt;/keyword&gt;&lt;keyword&gt;Female&lt;/keyword&gt;&lt;keyword&gt;Genetic Predisposition to Disease&lt;/keyword&gt;&lt;keyword&gt;Humans&lt;/keyword&gt;&lt;keyword&gt;Male&lt;/keyword&gt;&lt;keyword&gt;Malignant Hyperthermia/*genetics&lt;/keyword&gt;&lt;keyword&gt;Middle Aged&lt;/keyword&gt;&lt;keyword&gt;*Mutation&lt;/keyword&gt;&lt;keyword&gt;Myopathy, Central Core/*genetics&lt;/keyword&gt;&lt;keyword&gt;*Polymorphism, Genetic&lt;/keyword&gt;&lt;keyword&gt;Ryanodine Receptor Calcium Release Channel/*genetics&lt;/keyword&gt;&lt;keyword&gt;Sweden&lt;/keyword&gt;&lt;/keywords&gt;&lt;dates&gt;&lt;year&gt;2007&lt;/year&gt;&lt;pub-dates&gt;&lt;date&gt;Jan&lt;/date&gt;&lt;/pub-dates&gt;&lt;/dates&gt;&lt;isbn&gt;0001-5172 (Print)&amp;#xD;0001-5172 (Linking)&lt;/isbn&gt;&lt;accession-num&gt;17081152&lt;/accession-num&gt;&lt;urls&gt;&lt;related-urls&gt;&lt;url&gt;https://www.ncbi.nlm.nih.gov/pubmed/17081152&lt;/url&gt;&lt;/related-urls&gt;&lt;/urls&gt;&lt;electronic-resource-num&gt;10.1111/j.1399-6576.2006.01165.x&lt;/electronic-resource-num&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74)</w:t>
            </w:r>
            <w:r w:rsidRPr="008D5BC5">
              <w:rPr>
                <w:rFonts w:cs="Times New Roman"/>
                <w:color w:val="000000"/>
              </w:rPr>
              <w:fldChar w:fldCharType="end"/>
            </w:r>
          </w:p>
          <w:p w14:paraId="5E8C76C3" w14:textId="000245FF"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Heytens, et al. (2007)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Heytens&lt;/Author&gt;&lt;Year&gt;2007&lt;/Year&gt;&lt;RecNum&gt;34&lt;/RecNum&gt;&lt;DisplayText&gt;(18)&lt;/DisplayText&gt;&lt;record&gt;&lt;rec-number&gt;34&lt;/rec-number&gt;&lt;foreign-keys&gt;&lt;key app="EN" db-id="vp0fe9zeppxzwrerdwrxser59st9sadt5vet" timestamp="1520448368"&gt;34&lt;/key&gt;&lt;/foreign-keys&gt;&lt;ref-type name="Journal Article"&gt;17&lt;/ref-type&gt;&lt;contributors&gt;&lt;authors&gt;&lt;author&gt;Heytens, L.&lt;/author&gt;&lt;/authors&gt;&lt;/contributors&gt;&lt;auth-address&gt;University of Antwerp Campus Drie Eiken, Wilrijk, Belgium.&lt;/auth-address&gt;&lt;titles&gt;&lt;title&gt;Molecular genetic detection of susceptibility to malignant hyperthermia in Belgian families&lt;/title&gt;&lt;secondary-title&gt;Acta Anaesthesiol Belg&lt;/secondary-title&gt;&lt;/titles&gt;&lt;periodical&gt;&lt;full-title&gt;Acta Anaesthesiol Belg&lt;/full-title&gt;&lt;/periodical&gt;&lt;pages&gt;113-8&lt;/pages&gt;&lt;volume&gt;58&lt;/volume&gt;&lt;number&gt;2&lt;/number&gt;&lt;keywords&gt;&lt;keyword&gt;Amino Acid Substitution/genetics/physiology&lt;/keyword&gt;&lt;keyword&gt;Belgium/epidemiology&lt;/keyword&gt;&lt;keyword&gt;DNA/blood/genetics&lt;/keyword&gt;&lt;keyword&gt;DNA Primers&lt;/keyword&gt;&lt;keyword&gt;Exons/genetics&lt;/keyword&gt;&lt;keyword&gt;Genotype&lt;/keyword&gt;&lt;keyword&gt;Humans&lt;/keyword&gt;&lt;keyword&gt;Malignant Hyperthermia/epidemiology/*genetics&lt;/keyword&gt;&lt;keyword&gt;Molecular Biology&lt;/keyword&gt;&lt;keyword&gt;Mutation/physiology&lt;/keyword&gt;&lt;keyword&gt;Pedigree&lt;/keyword&gt;&lt;keyword&gt;Phenotype&lt;/keyword&gt;&lt;keyword&gt;Reverse Transcriptase Polymerase Chain Reaction&lt;/keyword&gt;&lt;keyword&gt;Ryanodine Receptor Calcium Release Channel/*genetics&lt;/keyword&gt;&lt;/keywords&gt;&lt;dates&gt;&lt;year&gt;2007&lt;/year&gt;&lt;/dates&gt;&lt;isbn&gt;0001-5164 (Print)&amp;#xD;0001-5164 (Linking)&lt;/isbn&gt;&lt;accession-num&gt;17710899&lt;/accession-num&gt;&lt;urls&gt;&lt;related-urls&gt;&lt;url&gt;https://www.ncbi.nlm.nih.gov/pubmed/17710899&lt;/url&gt;&lt;/related-urls&gt;&lt;/urls&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18)</w:t>
            </w:r>
            <w:r w:rsidRPr="008D5BC5">
              <w:rPr>
                <w:rFonts w:cs="Times New Roman"/>
                <w:color w:val="000000"/>
              </w:rPr>
              <w:fldChar w:fldCharType="end"/>
            </w:r>
          </w:p>
          <w:p w14:paraId="4DB50150" w14:textId="2CA532EA"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Carpenter, et al. (2009) </w:t>
            </w:r>
            <w:r w:rsidRPr="008D5BC5">
              <w:rPr>
                <w:rFonts w:cs="Times New Roman"/>
                <w:color w:val="000000"/>
              </w:rPr>
              <w:fldChar w:fldCharType="begin">
                <w:fldData xml:space="preserve">PEVuZE5vdGU+PENpdGU+PEF1dGhvcj5DYXJwZW50ZXI8L0F1dGhvcj48WWVhcj4yMDA5PC9ZZWFy
PjxSZWNOdW0+OTwvUmVjTnVtPjxEaXNwbGF5VGV4dD4oMzU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DYXJwZW50ZXI8L0F1dGhvcj48WWVhcj4yMDA5PC9ZZWFy
PjxSZWNOdW0+OTwvUmVjTnVtPjxEaXNwbGF5VGV4dD4oMzU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35)</w:t>
            </w:r>
            <w:r w:rsidRPr="008D5BC5">
              <w:rPr>
                <w:rFonts w:cs="Times New Roman"/>
                <w:color w:val="000000"/>
              </w:rPr>
              <w:fldChar w:fldCharType="end"/>
            </w:r>
          </w:p>
          <w:p w14:paraId="3400382C" w14:textId="3782E80F"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Tammaro, et al. (2011)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Tammaro&lt;/Author&gt;&lt;Year&gt;2011&lt;/Year&gt;&lt;RecNum&gt;35&lt;/RecNum&gt;&lt;DisplayText&gt;(19)&lt;/DisplayText&gt;&lt;record&gt;&lt;rec-number&gt;35&lt;/rec-number&gt;&lt;foreign-keys&gt;&lt;key app="EN" db-id="vp0fe9zeppxzwrerdwrxser59st9sadt5vet" timestamp="1520448368"&gt;35&lt;/key&gt;&lt;/foreign-keys&gt;&lt;ref-type name="Journal Article"&gt;17&lt;/ref-type&gt;&lt;contributors&gt;&lt;authors&gt;&lt;author&gt;Tammaro, A.&lt;/author&gt;&lt;author&gt;Di Martino, A.&lt;/author&gt;&lt;author&gt;Bracco, A.&lt;/author&gt;&lt;author&gt;Cozzolino, S.&lt;/author&gt;&lt;author&gt;Savoia, G.&lt;/author&gt;&lt;author&gt;Andria, B.&lt;/author&gt;&lt;author&gt;Cannavo, A.&lt;/author&gt;&lt;author&gt;Spagnuolo, M.&lt;/author&gt;&lt;author&gt;Piluso, G.&lt;/author&gt;&lt;author&gt;Aurino, S.&lt;/author&gt;&lt;author&gt;Nigro, V.&lt;/author&gt;&lt;/authors&gt;&lt;/contributors&gt;&lt;auth-address&gt;Centro di Biotecnologie, AORN Cardarelli, Napoli, Italy.&lt;/auth-address&gt;&lt;titles&gt;&lt;title&gt;Novel missense mutations and unexpected multiple changes of RYR1 gene in 75 malignant hyperthermia families&lt;/title&gt;&lt;secondary-title&gt;Clin Genet&lt;/secondary-title&gt;&lt;/titles&gt;&lt;periodical&gt;&lt;full-title&gt;Clin Genet&lt;/full-title&gt;&lt;/periodical&gt;&lt;pages&gt;438-47&lt;/pages&gt;&lt;volume&gt;79&lt;/volume&gt;&lt;number&gt;5&lt;/number&gt;&lt;keywords&gt;&lt;keyword&gt;Calcium Channels/genetics&lt;/keyword&gt;&lt;keyword&gt;Family&lt;/keyword&gt;&lt;keyword&gt;Haplotypes&lt;/keyword&gt;&lt;keyword&gt;Humans&lt;/keyword&gt;&lt;keyword&gt;Malignant Hyperthermia/*genetics&lt;/keyword&gt;&lt;keyword&gt;Mutation, Missense/*genetics&lt;/keyword&gt;&lt;keyword&gt;NAV1.4 Voltage-Gated Sodium Channel&lt;/keyword&gt;&lt;keyword&gt;Pedigree&lt;/keyword&gt;&lt;keyword&gt;Ryanodine Receptor Calcium Release Channel/*genetics&lt;/keyword&gt;&lt;keyword&gt;Sodium Channels/genetics&lt;/keyword&gt;&lt;/keywords&gt;&lt;dates&gt;&lt;year&gt;2011&lt;/year&gt;&lt;pub-dates&gt;&lt;date&gt;May&lt;/date&gt;&lt;/pub-dates&gt;&lt;/dates&gt;&lt;isbn&gt;1399-0004 (Electronic)&amp;#xD;0009-9163 (Linking)&lt;/isbn&gt;&lt;accession-num&gt;20681998&lt;/accession-num&gt;&lt;urls&gt;&lt;related-urls&gt;&lt;url&gt;https://www.ncbi.nlm.nih.gov/pubmed/20681998&lt;/url&gt;&lt;/related-urls&gt;&lt;/urls&gt;&lt;electronic-resource-num&gt;10.1111/j.1399-0004.2010.01493.x&lt;/electronic-resource-num&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19)</w:t>
            </w:r>
            <w:r w:rsidRPr="008D5BC5">
              <w:rPr>
                <w:rFonts w:cs="Times New Roman"/>
                <w:color w:val="000000"/>
              </w:rPr>
              <w:fldChar w:fldCharType="end"/>
            </w:r>
          </w:p>
          <w:p w14:paraId="0777CF39" w14:textId="6789E37B"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Broman, et al. (2011) </w:t>
            </w:r>
            <w:r w:rsidRPr="008D5BC5">
              <w:rPr>
                <w:rFonts w:cs="Times New Roman"/>
                <w:color w:val="000000"/>
              </w:rPr>
              <w:fldChar w:fldCharType="begin">
                <w:fldData xml:space="preserve">PEVuZE5vdGU+PENpdGU+PEF1dGhvcj5Ccm9tYW48L0F1dGhvcj48WWVhcj4yMDExPC9ZZWFyPjxS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Ccm9tYW48L0F1dGhvcj48WWVhcj4yMDExPC9ZZWFyPjxS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37)</w:t>
            </w:r>
            <w:r w:rsidRPr="008D5BC5">
              <w:rPr>
                <w:rFonts w:cs="Times New Roman"/>
                <w:color w:val="000000"/>
              </w:rPr>
              <w:fldChar w:fldCharType="end"/>
            </w:r>
          </w:p>
          <w:p w14:paraId="1A556C04" w14:textId="6A4EB354"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Riazi, et al. (2014) </w:t>
            </w:r>
            <w:r w:rsidRPr="008D5BC5">
              <w:rPr>
                <w:rFonts w:cs="Times New Roman"/>
                <w:color w:val="000000"/>
              </w:rPr>
              <w:fldChar w:fldCharType="begin">
                <w:fldData xml:space="preserve">PEVuZE5vdGU+PENpdGU+PEF1dGhvcj5SaWF6aTwvQXV0aG9yPjxZZWFyPjIwMTQ8L1llYXI+PFJl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SaWF6aTwvQXV0aG9yPjxZZWFyPjIwMTQ8L1llYXI+PFJl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76)</w:t>
            </w:r>
            <w:r w:rsidRPr="008D5BC5">
              <w:rPr>
                <w:rFonts w:cs="Times New Roman"/>
                <w:color w:val="000000"/>
              </w:rPr>
              <w:fldChar w:fldCharType="end"/>
            </w:r>
          </w:p>
          <w:p w14:paraId="5A1D92AB" w14:textId="427D44AF" w:rsidR="00FE1EF5" w:rsidRPr="008D5BC5" w:rsidRDefault="00FE1EF5" w:rsidP="00C71CB6">
            <w:pPr>
              <w:rPr>
                <w:rFonts w:ascii="Times New Roman" w:hAnsi="Times New Roman" w:cs="Times New Roman"/>
                <w:color w:val="000000"/>
              </w:rPr>
            </w:pPr>
            <w:r w:rsidRPr="008D5BC5">
              <w:rPr>
                <w:rFonts w:ascii="Times New Roman" w:hAnsi="Times New Roman" w:cs="Times New Roman"/>
                <w:color w:val="000000"/>
              </w:rPr>
              <w:t xml:space="preserve">Broman, et al. (2015)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Broman&lt;/Author&gt;&lt;Year&gt;2015&lt;/Year&gt;&lt;RecNum&gt;92&lt;/RecNum&gt;&lt;DisplayText&gt;(92)&lt;/DisplayText&gt;&lt;record&gt;&lt;rec-number&gt;92&lt;/rec-number&gt;&lt;foreign-keys&gt;&lt;key app="EN" db-id="vp0fe9zeppxzwrerdwrxser59st9sadt5vet" timestamp="1520448378"&gt;92&lt;/key&gt;&lt;/foreign-keys&gt;&lt;ref-type name="Journal Article"&gt;17&lt;/ref-type&gt;&lt;contributors&gt;&lt;authors&gt;&lt;author&gt;Broman, M.&lt;/author&gt;&lt;author&gt;Kleinschnitz, I.&lt;/author&gt;&lt;author&gt;Bach, J. E.&lt;/author&gt;&lt;author&gt;Rost, S.&lt;/author&gt;&lt;author&gt;Islander, G.&lt;/author&gt;&lt;author&gt;Muller, C. R.&lt;/author&gt;&lt;/authors&gt;&lt;/contributors&gt;&lt;auth-address&gt;Department of Perioperative and Intensive Care, Skane University Hospital, Lund, Sweden.&amp;#xD;Institute of Human Genetics, Biocentre, University of Wurzburg, Germany.&lt;/auth-address&gt;&lt;titles&gt;&lt;title&gt;Next-generation DNA sequencing of a Swedish malignant hyperthermia cohort&lt;/title&gt;&lt;secondary-title&gt;Clin Genet&lt;/secondary-title&gt;&lt;/titles&gt;&lt;periodical&gt;&lt;full-title&gt;Clin Genet&lt;/full-title&gt;&lt;/periodical&gt;&lt;pages&gt;381-5&lt;/pages&gt;&lt;volume&gt;88&lt;/volume&gt;&lt;number&gt;4&lt;/number&gt;&lt;keywords&gt;&lt;keyword&gt;Calcium/metabolism&lt;/keyword&gt;&lt;keyword&gt;Calcium Signaling/genetics&lt;/keyword&gt;&lt;keyword&gt;Genetic Association Studies&lt;/keyword&gt;&lt;keyword&gt;*Genetic Predisposition to Disease&lt;/keyword&gt;&lt;keyword&gt;*Genetic Variation&lt;/keyword&gt;&lt;keyword&gt;High-Throughput Nucleotide Sequencing&lt;/keyword&gt;&lt;keyword&gt;Homeostasis/genetics&lt;/keyword&gt;&lt;keyword&gt;Humans&lt;/keyword&gt;&lt;keyword&gt;Malignant Hyperthermia/*genetics&lt;/keyword&gt;&lt;keyword&gt;Ryanodine Receptor Calcium Release Channel/chemistry/*genetics&lt;/keyword&gt;&lt;keyword&gt;malignant hyperthermia&lt;/keyword&gt;&lt;keyword&gt;muscle&lt;/keyword&gt;&lt;keyword&gt;mutation&lt;/keyword&gt;&lt;keyword&gt;next-generation sequencing&lt;/keyword&gt;&lt;/keywords&gt;&lt;dates&gt;&lt;year&gt;2015&lt;/year&gt;&lt;pub-dates&gt;&lt;date&gt;Oct&lt;/date&gt;&lt;/pub-dates&gt;&lt;/dates&gt;&lt;isbn&gt;1399-0004 (Electronic)&amp;#xD;0009-9163 (Linking)&lt;/isbn&gt;&lt;accession-num&gt;25256590&lt;/accession-num&gt;&lt;urls&gt;&lt;related-urls&gt;&lt;url&gt;https://www.ncbi.nlm.nih.gov/pubmed/25256590&lt;/url&gt;&lt;/related-urls&gt;&lt;/urls&gt;&lt;electronic-resource-num&gt;10.1111/cge.12508&lt;/electronic-resource-num&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92)</w:t>
            </w:r>
            <w:r w:rsidRPr="008D5BC5">
              <w:rPr>
                <w:rFonts w:cs="Times New Roman"/>
                <w:color w:val="000000"/>
              </w:rPr>
              <w:fldChar w:fldCharType="end"/>
            </w:r>
          </w:p>
        </w:tc>
        <w:tc>
          <w:tcPr>
            <w:tcW w:w="1440" w:type="dxa"/>
            <w:shd w:val="clear" w:color="auto" w:fill="auto"/>
          </w:tcPr>
          <w:p w14:paraId="3B909352"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High</w:t>
            </w:r>
          </w:p>
        </w:tc>
      </w:tr>
      <w:tr w:rsidR="00FE1EF5" w:rsidRPr="008D5BC5" w14:paraId="4BDB7699" w14:textId="49052208" w:rsidTr="00FE1EF5">
        <w:tc>
          <w:tcPr>
            <w:tcW w:w="1603" w:type="dxa"/>
            <w:shd w:val="clear" w:color="auto" w:fill="auto"/>
          </w:tcPr>
          <w:p w14:paraId="5CA5929B"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Clinical</w:t>
            </w:r>
          </w:p>
        </w:tc>
        <w:tc>
          <w:tcPr>
            <w:tcW w:w="2920" w:type="dxa"/>
            <w:shd w:val="clear" w:color="auto" w:fill="auto"/>
          </w:tcPr>
          <w:p w14:paraId="56F638F9" w14:textId="77777777"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rs118192124</w:t>
            </w:r>
          </w:p>
          <w:p w14:paraId="3EF47B2E" w14:textId="3779D8E2"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 xml:space="preserve">RYR1 </w:t>
            </w:r>
            <w:r w:rsidRPr="008D5BC5">
              <w:rPr>
                <w:rFonts w:ascii="Times New Roman" w:hAnsi="Times New Roman" w:cs="Times New Roman"/>
                <w:color w:val="000000"/>
              </w:rPr>
              <w:t>c.7354C&gt;T; p.(Arg2452Trp)</w:t>
            </w:r>
          </w:p>
        </w:tc>
        <w:tc>
          <w:tcPr>
            <w:tcW w:w="3577" w:type="dxa"/>
            <w:shd w:val="clear" w:color="auto" w:fill="auto"/>
          </w:tcPr>
          <w:p w14:paraId="44265B91" w14:textId="77777777" w:rsidR="00FE1EF5" w:rsidRPr="008D5BC5" w:rsidRDefault="00FE1EF5" w:rsidP="00C77F14">
            <w:pPr>
              <w:rPr>
                <w:rFonts w:ascii="Times New Roman" w:hAnsi="Times New Roman" w:cs="Times New Roman"/>
                <w:color w:val="000000" w:themeColor="text1"/>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variant associated with Malignant Hyperthermia (MH) based on positive IVCTs and MH reactions.</w:t>
            </w:r>
          </w:p>
        </w:tc>
        <w:tc>
          <w:tcPr>
            <w:tcW w:w="3510" w:type="dxa"/>
            <w:shd w:val="clear" w:color="auto" w:fill="auto"/>
          </w:tcPr>
          <w:p w14:paraId="0E93AAF0" w14:textId="0BD8D6F6" w:rsidR="00FE1EF5" w:rsidRPr="008D5BC5" w:rsidRDefault="00FE1EF5" w:rsidP="00C77F14">
            <w:pPr>
              <w:ind w:right="225"/>
              <w:rPr>
                <w:rFonts w:ascii="Times New Roman" w:eastAsia="Times New Roman" w:hAnsi="Times New Roman" w:cs="Times New Roman"/>
                <w:color w:val="000000" w:themeColor="text1"/>
              </w:rPr>
            </w:pPr>
            <w:r w:rsidRPr="008D5BC5">
              <w:rPr>
                <w:rFonts w:ascii="Times New Roman" w:eastAsia="Times New Roman" w:hAnsi="Times New Roman" w:cs="Times New Roman"/>
                <w:color w:val="000000" w:themeColor="text1"/>
              </w:rPr>
              <w:t xml:space="preserve">Chamley, et al. (2000) </w:t>
            </w:r>
            <w:r w:rsidRPr="008D5BC5">
              <w:rPr>
                <w:rFonts w:eastAsia="Times New Roman" w:cs="Times New Roman"/>
                <w:color w:val="000000" w:themeColor="text1"/>
              </w:rPr>
              <w:fldChar w:fldCharType="begin"/>
            </w:r>
            <w:r w:rsidR="008C3F27" w:rsidRPr="008D5BC5">
              <w:rPr>
                <w:rFonts w:ascii="Times New Roman" w:eastAsia="Times New Roman" w:hAnsi="Times New Roman" w:cs="Times New Roman"/>
                <w:color w:val="000000" w:themeColor="text1"/>
              </w:rPr>
              <w:instrText xml:space="preserve"> ADDIN EN.CITE &lt;EndNote&gt;&lt;Cite&gt;&lt;Author&gt;Chamley&lt;/Author&gt;&lt;Year&gt;2000&lt;/Year&gt;&lt;RecNum&gt;99&lt;/RecNum&gt;&lt;DisplayText&gt;(99)&lt;/DisplayText&gt;&lt;record&gt;&lt;rec-number&gt;99&lt;/rec-number&gt;&lt;foreign-keys&gt;&lt;key app="EN" db-id="vp0fe9zeppxzwrerdwrxser59st9sadt5vet" timestamp="1520448379"&gt;99&lt;/key&gt;&lt;/foreign-keys&gt;&lt;ref-type name="Journal Article"&gt;17&lt;/ref-type&gt;&lt;contributors&gt;&lt;authors&gt;&lt;author&gt;Chamley, D.&lt;/author&gt;&lt;author&gt;Pollock, N. A.&lt;/author&gt;&lt;author&gt;Stowell, K. M.&lt;/author&gt;&lt;author&gt;Brown, R. L.&lt;/author&gt;&lt;/authors&gt;&lt;/contributors&gt;&lt;auth-address&gt;Department of Anaesthesia, Middlemore Hospital, Auckland, New Zealand.&lt;/auth-address&gt;&lt;titles&gt;&lt;title&gt;Malignant hyperthermia in infancy and identification of novel RYR1 mutation&lt;/title&gt;&lt;secondary-title&gt;Br J Anaesth&lt;/secondary-title&gt;&lt;/titles&gt;&lt;periodical&gt;&lt;full-title&gt;Br J Anaesth&lt;/full-title&gt;&lt;/periodical&gt;&lt;pages&gt;500-4&lt;/pages&gt;&lt;volume&gt;84&lt;/volume&gt;&lt;number&gt;4&lt;/number&gt;&lt;keywords&gt;&lt;keyword&gt;DNA, Complementary/genetics&lt;/keyword&gt;&lt;keyword&gt;*Genetic Predisposition to Disease&lt;/keyword&gt;&lt;keyword&gt;Humans&lt;/keyword&gt;&lt;keyword&gt;Infant&lt;/keyword&gt;&lt;keyword&gt;Male&lt;/keyword&gt;&lt;keyword&gt;Malignant Hyperthermia/*genetics/physiopathology&lt;/keyword&gt;&lt;keyword&gt;Muscle, Skeletal/physiopathology&lt;/keyword&gt;&lt;keyword&gt;*Mutation&lt;/keyword&gt;&lt;keyword&gt;Pedigree&lt;/keyword&gt;&lt;keyword&gt;Polymerase Chain Reaction&lt;/keyword&gt;&lt;/keywords&gt;&lt;dates&gt;&lt;year&gt;2000&lt;/year&gt;&lt;pub-dates&gt;&lt;date&gt;Apr&lt;/date&gt;&lt;/pub-dates&gt;&lt;/dates&gt;&lt;isbn&gt;0007-0912 (Print)&amp;#xD;0007-0912 (Linking)&lt;/isbn&gt;&lt;accession-num&gt;10823104&lt;/accession-num&gt;&lt;urls&gt;&lt;related-urls&gt;&lt;url&gt;https://www.ncbi.nlm.nih.gov/pubmed/10823104&lt;/url&gt;&lt;/related-urls&gt;&lt;/urls&gt;&lt;/record&gt;&lt;/Cite&gt;&lt;/EndNote&gt;</w:instrText>
            </w:r>
            <w:r w:rsidRPr="008D5BC5">
              <w:rPr>
                <w:rFonts w:eastAsia="Times New Roman" w:cs="Times New Roman"/>
                <w:color w:val="000000" w:themeColor="text1"/>
              </w:rPr>
              <w:fldChar w:fldCharType="separate"/>
            </w:r>
            <w:r w:rsidR="008C3F27" w:rsidRPr="008D5BC5">
              <w:rPr>
                <w:rFonts w:ascii="Times New Roman" w:eastAsia="Times New Roman" w:hAnsi="Times New Roman" w:cs="Times New Roman"/>
                <w:noProof/>
                <w:color w:val="000000" w:themeColor="text1"/>
              </w:rPr>
              <w:t>(99)</w:t>
            </w:r>
            <w:r w:rsidRPr="008D5BC5">
              <w:rPr>
                <w:rFonts w:eastAsia="Times New Roman" w:cs="Times New Roman"/>
                <w:color w:val="000000" w:themeColor="text1"/>
              </w:rPr>
              <w:fldChar w:fldCharType="end"/>
            </w:r>
          </w:p>
          <w:p w14:paraId="521163D2" w14:textId="6E529B86" w:rsidR="00FE1EF5" w:rsidRPr="008D5BC5" w:rsidRDefault="00FE1EF5" w:rsidP="00C77F14">
            <w:pPr>
              <w:ind w:right="225"/>
              <w:rPr>
                <w:rFonts w:ascii="Times New Roman" w:eastAsia="Times New Roman" w:hAnsi="Times New Roman" w:cs="Times New Roman"/>
                <w:color w:val="000000" w:themeColor="text1"/>
              </w:rPr>
            </w:pPr>
            <w:r w:rsidRPr="008D5BC5">
              <w:rPr>
                <w:rFonts w:ascii="Times New Roman" w:eastAsia="Times New Roman" w:hAnsi="Times New Roman" w:cs="Times New Roman"/>
                <w:color w:val="000000" w:themeColor="text1"/>
              </w:rPr>
              <w:t xml:space="preserve">Rueffert, et al. (2002) </w:t>
            </w:r>
            <w:r w:rsidRPr="008D5BC5">
              <w:rPr>
                <w:rFonts w:eastAsia="Times New Roman" w:cs="Times New Roman"/>
                <w:color w:val="000000" w:themeColor="text1"/>
              </w:rPr>
              <w:fldChar w:fldCharType="begin"/>
            </w:r>
            <w:r w:rsidR="008C3F27" w:rsidRPr="008D5BC5">
              <w:rPr>
                <w:rFonts w:ascii="Times New Roman" w:eastAsia="Times New Roman" w:hAnsi="Times New Roman" w:cs="Times New Roman"/>
                <w:color w:val="000000" w:themeColor="text1"/>
              </w:rPr>
              <w:instrText xml:space="preserve"> ADDIN EN.CITE &lt;EndNote&gt;&lt;Cite&gt;&lt;Author&gt;Rueffert&lt;/Author&gt;&lt;Year&gt;2002&lt;/Year&gt;&lt;RecNum&gt;8&lt;/RecNum&gt;&lt;DisplayText&gt;(25)&lt;/DisplayText&gt;&lt;record&gt;&lt;rec-number&gt;8&lt;/rec-number&gt;&lt;foreign-keys&gt;&lt;key app="EN" db-id="vp0fe9zeppxzwrerdwrxser59st9sadt5vet" timestamp="1472666988"&gt;8&lt;/key&gt;&lt;/foreign-keys&gt;&lt;ref-type name="Journal Article"&gt;17&lt;/ref-type&gt;&lt;contributors&gt;&lt;authors&gt;&lt;author&gt;Rueffert, H.&lt;/author&gt;&lt;author&gt;Olthoff, D.&lt;/author&gt;&lt;author&gt;Deutrich, C.&lt;/author&gt;&lt;author&gt;Meinecke, C. D.&lt;/author&gt;&lt;author&gt;Froster, U. G.&lt;/author&gt;&lt;/authors&gt;&lt;/contributors&gt;&lt;auth-address&gt;Department of Anaesthesiology and Intensive Care Medicine, University of Leipzig, Leipzig, Germany. ruef@medizin.uni-leipzig.de&lt;/auth-address&gt;&lt;titles&gt;&lt;title&gt;Mutation screening in the ryanodine receptor 1 gene (RYR1) in patients susceptible to malignant hyperthermia who show definite IVCT results: identification of three novel mutations&lt;/title&gt;&lt;secondary-title&gt;Acta Anaesthesiol Scand&lt;/secondary-title&gt;&lt;/titles&gt;&lt;periodical&gt;&lt;full-title&gt;Acta Anaesthesiol Scand&lt;/full-title&gt;&lt;/periodical&gt;&lt;pages&gt;692-8&lt;/pages&gt;&lt;volume&gt;46&lt;/volume&gt;&lt;number&gt;6&lt;/number&gt;&lt;keywords&gt;&lt;keyword&gt;Anesthetics, Inhalation/pharmacology&lt;/keyword&gt;&lt;keyword&gt;Caffeine/pharmacology&lt;/keyword&gt;&lt;keyword&gt;Central Nervous System Stimulants/pharmacology&lt;/keyword&gt;&lt;keyword&gt;Genetic Testing&lt;/keyword&gt;&lt;keyword&gt;Halothane/pharmacology&lt;/keyword&gt;&lt;keyword&gt;Humans&lt;/keyword&gt;&lt;keyword&gt;In Vitro Techniques&lt;/keyword&gt;&lt;keyword&gt;Malignant Hyperthermia/*genetics/*physiopathology&lt;/keyword&gt;&lt;keyword&gt;Muscle Contraction/*drug effects&lt;/keyword&gt;&lt;keyword&gt;Muscles/*drug effects/physiopathology&lt;/keyword&gt;&lt;keyword&gt;Mutation/*genetics&lt;/keyword&gt;&lt;keyword&gt;Ryanodine Receptor Calcium Release Channel/*genetics&lt;/keyword&gt;&lt;/keywords&gt;&lt;dates&gt;&lt;year&gt;2002&lt;/year&gt;&lt;pub-dates&gt;&lt;date&gt;Jul&lt;/date&gt;&lt;/pub-dates&gt;&lt;/dates&gt;&lt;isbn&gt;0001-5172 (Print)&amp;#xD;0001-5172 (Linking)&lt;/isbn&gt;&lt;accession-num&gt;12059893&lt;/accession-num&gt;&lt;urls&gt;&lt;related-urls&gt;&lt;url&gt;https://www.ncbi.nlm.nih.gov/pubmed/12059893&lt;/url&gt;&lt;/related-urls&gt;&lt;/urls&gt;&lt;/record&gt;&lt;/Cite&gt;&lt;/EndNote&gt;</w:instrText>
            </w:r>
            <w:r w:rsidRPr="008D5BC5">
              <w:rPr>
                <w:rFonts w:eastAsia="Times New Roman" w:cs="Times New Roman"/>
                <w:color w:val="000000" w:themeColor="text1"/>
              </w:rPr>
              <w:fldChar w:fldCharType="separate"/>
            </w:r>
            <w:r w:rsidR="008C3F27" w:rsidRPr="008D5BC5">
              <w:rPr>
                <w:rFonts w:ascii="Times New Roman" w:eastAsia="Times New Roman" w:hAnsi="Times New Roman" w:cs="Times New Roman"/>
                <w:noProof/>
                <w:color w:val="000000" w:themeColor="text1"/>
              </w:rPr>
              <w:t>(25)</w:t>
            </w:r>
            <w:r w:rsidRPr="008D5BC5">
              <w:rPr>
                <w:rFonts w:eastAsia="Times New Roman" w:cs="Times New Roman"/>
                <w:color w:val="000000" w:themeColor="text1"/>
              </w:rPr>
              <w:fldChar w:fldCharType="end"/>
            </w:r>
          </w:p>
          <w:p w14:paraId="002F56B2" w14:textId="7720BC1E" w:rsidR="00FE1EF5" w:rsidRPr="008D5BC5" w:rsidRDefault="00FE1EF5" w:rsidP="00C77F14">
            <w:pPr>
              <w:ind w:right="225"/>
              <w:rPr>
                <w:rFonts w:ascii="Times New Roman" w:eastAsia="Times New Roman" w:hAnsi="Times New Roman" w:cs="Times New Roman"/>
                <w:color w:val="000000" w:themeColor="text1"/>
              </w:rPr>
            </w:pPr>
            <w:r w:rsidRPr="008D5BC5">
              <w:rPr>
                <w:rFonts w:ascii="Times New Roman" w:eastAsia="Times New Roman" w:hAnsi="Times New Roman" w:cs="Times New Roman"/>
                <w:color w:val="000000" w:themeColor="text1"/>
              </w:rPr>
              <w:t xml:space="preserve">Shepherd, et al. (2004) </w:t>
            </w:r>
            <w:r w:rsidRPr="008D5BC5">
              <w:rPr>
                <w:rFonts w:eastAsia="Times New Roman" w:cs="Times New Roman"/>
                <w:color w:val="000000" w:themeColor="text1"/>
              </w:rPr>
              <w:fldChar w:fldCharType="begin"/>
            </w:r>
            <w:r w:rsidR="008C3F27" w:rsidRPr="008D5BC5">
              <w:rPr>
                <w:rFonts w:ascii="Times New Roman" w:eastAsia="Times New Roman" w:hAnsi="Times New Roman" w:cs="Times New Roman"/>
                <w:color w:val="000000" w:themeColor="text1"/>
              </w:rPr>
              <w:instrText xml:space="preserve"> ADDIN EN.CITE &lt;EndNote&gt;&lt;Cite&gt;&lt;Author&gt;Shepherd&lt;/Author&gt;&lt;Year&gt;2004&lt;/Year&gt;&lt;RecNum&gt;74&lt;/RecNum&gt;&lt;DisplayText&gt;(73)&lt;/DisplayText&gt;&lt;record&gt;&lt;rec-number&gt;74&lt;/rec-number&gt;&lt;foreign-keys&gt;&lt;key app="EN" db-id="vp0fe9zeppxzwrerdwrxser59st9sadt5vet" timestamp="1520448374"&gt;74&lt;/key&gt;&lt;/foreign-keys&gt;&lt;ref-type name="Journal Article"&gt;17&lt;/ref-type&gt;&lt;contributors&gt;&lt;authors&gt;&lt;author&gt;Shepherd, S.&lt;/author&gt;&lt;author&gt;Ellis, F.&lt;/author&gt;&lt;author&gt;Halsall, J.&lt;/author&gt;&lt;author&gt;Hopkins, P.&lt;/author&gt;&lt;author&gt;Robinson, R.&lt;/author&gt;&lt;/authors&gt;&lt;/contributors&gt;&lt;auth-address&gt;Academic Unit of Anaesthesia, Clinical Sciences Building, St James University Hospital, Leeds, UK.&lt;/auth-address&gt;&lt;titles&gt;&lt;title&gt;RYR1 mutations in UK central core disease patients: more than just the C-terminal transmembrane region of the RYR1 gene&lt;/title&gt;&lt;secondary-title&gt;J Med Genet&lt;/secondary-title&gt;&lt;/titles&gt;&lt;periodical&gt;&lt;full-title&gt;J Med Genet&lt;/full-title&gt;&lt;/periodical&gt;&lt;pages&gt;e33&lt;/pages&gt;&lt;volume&gt;41&lt;/volume&gt;&lt;number&gt;3&lt;/number&gt;&lt;keywords&gt;&lt;keyword&gt;Adolescent&lt;/keyword&gt;&lt;keyword&gt;Adult&lt;/keyword&gt;&lt;keyword&gt;Cell Membrane/*metabolism&lt;/keyword&gt;&lt;keyword&gt;Child&lt;/keyword&gt;&lt;keyword&gt;DNA Mutational Analysis&lt;/keyword&gt;&lt;keyword&gt;Female&lt;/keyword&gt;&lt;keyword&gt;Genetic Linkage/genetics&lt;/keyword&gt;&lt;keyword&gt;Genetic Predisposition to Disease/genetics&lt;/keyword&gt;&lt;keyword&gt;Genetic Testing&lt;/keyword&gt;&lt;keyword&gt;Humans&lt;/keyword&gt;&lt;keyword&gt;Male&lt;/keyword&gt;&lt;keyword&gt;Middle Aged&lt;/keyword&gt;&lt;keyword&gt;Mutation/*genetics&lt;/keyword&gt;&lt;keyword&gt;Myopathy, Central Core/epidemiology/*genetics&lt;/keyword&gt;&lt;keyword&gt;Protein Structure, Tertiary&lt;/keyword&gt;&lt;keyword&gt;Ryanodine Receptor Calcium Release Channel/*chemistry/*genetics&lt;/keyword&gt;&lt;keyword&gt;United Kingdom/epidemiology&lt;/keyword&gt;&lt;/keywords&gt;&lt;dates&gt;&lt;year&gt;2004&lt;/year&gt;&lt;pub-dates&gt;&lt;date&gt;Mar&lt;/date&gt;&lt;/pub-dates&gt;&lt;/dates&gt;&lt;isbn&gt;1468-6244 (Electronic)&amp;#xD;0022-2593 (Linking)&lt;/isbn&gt;&lt;accession-num&gt;14985404&lt;/accession-num&gt;&lt;urls&gt;&lt;related-urls&gt;&lt;url&gt;https://www.ncbi.nlm.nih.gov/pubmed/14985404&lt;/url&gt;&lt;/related-urls&gt;&lt;/urls&gt;&lt;custom2&gt;PMC1735714&lt;/custom2&gt;&lt;/record&gt;&lt;/Cite&gt;&lt;/EndNote&gt;</w:instrText>
            </w:r>
            <w:r w:rsidRPr="008D5BC5">
              <w:rPr>
                <w:rFonts w:eastAsia="Times New Roman" w:cs="Times New Roman"/>
                <w:color w:val="000000" w:themeColor="text1"/>
              </w:rPr>
              <w:fldChar w:fldCharType="separate"/>
            </w:r>
            <w:r w:rsidR="008C3F27" w:rsidRPr="008D5BC5">
              <w:rPr>
                <w:rFonts w:ascii="Times New Roman" w:eastAsia="Times New Roman" w:hAnsi="Times New Roman" w:cs="Times New Roman"/>
                <w:noProof/>
                <w:color w:val="000000" w:themeColor="text1"/>
              </w:rPr>
              <w:t>(73)</w:t>
            </w:r>
            <w:r w:rsidRPr="008D5BC5">
              <w:rPr>
                <w:rFonts w:eastAsia="Times New Roman" w:cs="Times New Roman"/>
                <w:color w:val="000000" w:themeColor="text1"/>
              </w:rPr>
              <w:fldChar w:fldCharType="end"/>
            </w:r>
          </w:p>
          <w:p w14:paraId="331D9141" w14:textId="4B2ED5ED" w:rsidR="00FE1EF5" w:rsidRPr="008D5BC5" w:rsidRDefault="00FE1EF5" w:rsidP="00C77F14">
            <w:pPr>
              <w:ind w:right="225"/>
              <w:rPr>
                <w:rFonts w:ascii="Times New Roman" w:eastAsia="Times New Roman" w:hAnsi="Times New Roman" w:cs="Times New Roman"/>
                <w:color w:val="000000" w:themeColor="text1"/>
              </w:rPr>
            </w:pPr>
            <w:r w:rsidRPr="008D5BC5">
              <w:rPr>
                <w:rFonts w:ascii="Times New Roman" w:eastAsia="Times New Roman" w:hAnsi="Times New Roman" w:cs="Times New Roman"/>
                <w:color w:val="000000" w:themeColor="text1"/>
              </w:rPr>
              <w:t xml:space="preserve">Klingler, et al. (2014) </w:t>
            </w:r>
            <w:r w:rsidRPr="008D5BC5">
              <w:rPr>
                <w:rFonts w:eastAsia="Times New Roman" w:cs="Times New Roman"/>
                <w:color w:val="000000" w:themeColor="text1"/>
              </w:rPr>
              <w:fldChar w:fldCharType="begin">
                <w:fldData xml:space="preserve">PEVuZE5vdGU+PENpdGU+PEF1dGhvcj5LbGluZ2xlcjwvQXV0aG9yPjxZZWFyPjIwMTQ8L1llYXI+
PFJlY051bT41MjwvUmVjTnVtPjxEaXNwbGF5VGV4dD4oNDY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C3F27" w:rsidRPr="008D5BC5">
              <w:rPr>
                <w:rFonts w:ascii="Times New Roman" w:eastAsia="Times New Roman" w:hAnsi="Times New Roman" w:cs="Times New Roman"/>
                <w:color w:val="000000" w:themeColor="text1"/>
              </w:rPr>
              <w:instrText xml:space="preserve"> ADDIN EN.CITE </w:instrText>
            </w:r>
            <w:r w:rsidR="008C3F27" w:rsidRPr="008D5BC5">
              <w:rPr>
                <w:rFonts w:eastAsia="Times New Roman" w:cs="Times New Roman"/>
                <w:color w:val="000000" w:themeColor="text1"/>
              </w:rPr>
              <w:fldChar w:fldCharType="begin">
                <w:fldData xml:space="preserve">PEVuZE5vdGU+PENpdGU+PEF1dGhvcj5LbGluZ2xlcjwvQXV0aG9yPjxZZWFyPjIwMTQ8L1llYXI+
PFJlY051bT41MjwvUmVjTnVtPjxEaXNwbGF5VGV4dD4oNDY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C3F27" w:rsidRPr="008D5BC5">
              <w:rPr>
                <w:rFonts w:ascii="Times New Roman" w:eastAsia="Times New Roman" w:hAnsi="Times New Roman" w:cs="Times New Roman"/>
                <w:color w:val="000000" w:themeColor="text1"/>
              </w:rPr>
              <w:instrText xml:space="preserve"> ADDIN EN.CITE.DATA </w:instrText>
            </w:r>
            <w:r w:rsidR="008C3F27" w:rsidRPr="008D5BC5">
              <w:rPr>
                <w:rFonts w:eastAsia="Times New Roman" w:cs="Times New Roman"/>
                <w:color w:val="000000" w:themeColor="text1"/>
              </w:rPr>
            </w:r>
            <w:r w:rsidR="008C3F27" w:rsidRPr="008D5BC5">
              <w:rPr>
                <w:rFonts w:eastAsia="Times New Roman" w:cs="Times New Roman"/>
                <w:color w:val="000000" w:themeColor="text1"/>
              </w:rPr>
              <w:fldChar w:fldCharType="end"/>
            </w:r>
            <w:r w:rsidRPr="008D5BC5">
              <w:rPr>
                <w:rFonts w:eastAsia="Times New Roman" w:cs="Times New Roman"/>
                <w:color w:val="000000" w:themeColor="text1"/>
              </w:rPr>
            </w:r>
            <w:r w:rsidRPr="008D5BC5">
              <w:rPr>
                <w:rFonts w:eastAsia="Times New Roman" w:cs="Times New Roman"/>
                <w:color w:val="000000" w:themeColor="text1"/>
              </w:rPr>
              <w:fldChar w:fldCharType="separate"/>
            </w:r>
            <w:r w:rsidR="008C3F27" w:rsidRPr="008D5BC5">
              <w:rPr>
                <w:rFonts w:ascii="Times New Roman" w:eastAsia="Times New Roman" w:hAnsi="Times New Roman" w:cs="Times New Roman"/>
                <w:noProof/>
                <w:color w:val="000000" w:themeColor="text1"/>
              </w:rPr>
              <w:t>(46)</w:t>
            </w:r>
            <w:r w:rsidRPr="008D5BC5">
              <w:rPr>
                <w:rFonts w:eastAsia="Times New Roman" w:cs="Times New Roman"/>
                <w:color w:val="000000" w:themeColor="text1"/>
              </w:rPr>
              <w:fldChar w:fldCharType="end"/>
            </w:r>
          </w:p>
          <w:p w14:paraId="105A3300" w14:textId="51E75493" w:rsidR="00FE1EF5" w:rsidRPr="008D5BC5" w:rsidRDefault="00FE1EF5" w:rsidP="00C71CB6">
            <w:pPr>
              <w:ind w:right="225"/>
              <w:rPr>
                <w:rFonts w:ascii="Times New Roman" w:eastAsia="Times New Roman" w:hAnsi="Times New Roman" w:cs="Times New Roman"/>
                <w:color w:val="000000" w:themeColor="text1"/>
              </w:rPr>
            </w:pPr>
            <w:r w:rsidRPr="008D5BC5">
              <w:rPr>
                <w:rFonts w:ascii="Times New Roman" w:eastAsia="Times New Roman" w:hAnsi="Times New Roman" w:cs="Times New Roman"/>
                <w:color w:val="000000" w:themeColor="text1"/>
              </w:rPr>
              <w:t xml:space="preserve">Roesl, et al. (2014) </w:t>
            </w:r>
            <w:r w:rsidRPr="008D5BC5">
              <w:rPr>
                <w:rFonts w:eastAsia="Times New Roman" w:cs="Times New Roman"/>
                <w:color w:val="000000" w:themeColor="text1"/>
              </w:rPr>
              <w:fldChar w:fldCharType="begin">
                <w:fldData xml:space="preserve">PEVuZE5vdGU+PENpdGU+PEF1dGhvcj5Sb2VzbDwvQXV0aG9yPjxZZWFyPjIwMTQ8L1llYXI+PFJl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</w:fldData>
              </w:fldChar>
            </w:r>
            <w:r w:rsidR="008C3F27" w:rsidRPr="008D5BC5">
              <w:rPr>
                <w:rFonts w:ascii="Times New Roman" w:eastAsia="Times New Roman" w:hAnsi="Times New Roman" w:cs="Times New Roman"/>
                <w:color w:val="000000" w:themeColor="text1"/>
              </w:rPr>
              <w:instrText xml:space="preserve"> ADDIN EN.CITE </w:instrText>
            </w:r>
            <w:r w:rsidR="008C3F27" w:rsidRPr="008D5BC5">
              <w:rPr>
                <w:rFonts w:eastAsia="Times New Roman" w:cs="Times New Roman"/>
                <w:color w:val="000000" w:themeColor="text1"/>
              </w:rPr>
              <w:fldChar w:fldCharType="begin">
                <w:fldData xml:space="preserve">PEVuZE5vdGU+PENpdGU+PEF1dGhvcj5Sb2VzbDwvQXV0aG9yPjxZZWFyPjIwMTQ8L1llYXI+PFJl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</w:fldData>
              </w:fldChar>
            </w:r>
            <w:r w:rsidR="008C3F27" w:rsidRPr="008D5BC5">
              <w:rPr>
                <w:rFonts w:ascii="Times New Roman" w:eastAsia="Times New Roman" w:hAnsi="Times New Roman" w:cs="Times New Roman"/>
                <w:color w:val="000000" w:themeColor="text1"/>
              </w:rPr>
              <w:instrText xml:space="preserve"> ADDIN EN.CITE.DATA </w:instrText>
            </w:r>
            <w:r w:rsidR="008C3F27" w:rsidRPr="008D5BC5">
              <w:rPr>
                <w:rFonts w:eastAsia="Times New Roman" w:cs="Times New Roman"/>
                <w:color w:val="000000" w:themeColor="text1"/>
              </w:rPr>
            </w:r>
            <w:r w:rsidR="008C3F27" w:rsidRPr="008D5BC5">
              <w:rPr>
                <w:rFonts w:eastAsia="Times New Roman" w:cs="Times New Roman"/>
                <w:color w:val="000000" w:themeColor="text1"/>
              </w:rPr>
              <w:fldChar w:fldCharType="end"/>
            </w:r>
            <w:r w:rsidRPr="008D5BC5">
              <w:rPr>
                <w:rFonts w:eastAsia="Times New Roman" w:cs="Times New Roman"/>
                <w:color w:val="000000" w:themeColor="text1"/>
              </w:rPr>
            </w:r>
            <w:r w:rsidRPr="008D5BC5">
              <w:rPr>
                <w:rFonts w:eastAsia="Times New Roman" w:cs="Times New Roman"/>
                <w:color w:val="000000" w:themeColor="text1"/>
              </w:rPr>
              <w:fldChar w:fldCharType="separate"/>
            </w:r>
            <w:r w:rsidR="008C3F27" w:rsidRPr="008D5BC5">
              <w:rPr>
                <w:rFonts w:ascii="Times New Roman" w:eastAsia="Times New Roman" w:hAnsi="Times New Roman" w:cs="Times New Roman"/>
                <w:noProof/>
                <w:color w:val="000000" w:themeColor="text1"/>
              </w:rPr>
              <w:t>(100)</w:t>
            </w:r>
            <w:r w:rsidRPr="008D5BC5">
              <w:rPr>
                <w:rFonts w:eastAsia="Times New Roman" w:cs="Times New Roman"/>
                <w:color w:val="000000" w:themeColor="text1"/>
              </w:rPr>
              <w:fldChar w:fldCharType="end"/>
            </w:r>
          </w:p>
        </w:tc>
        <w:tc>
          <w:tcPr>
            <w:tcW w:w="1440" w:type="dxa"/>
            <w:shd w:val="clear" w:color="auto" w:fill="auto"/>
          </w:tcPr>
          <w:p w14:paraId="6F633454"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High</w:t>
            </w:r>
          </w:p>
        </w:tc>
      </w:tr>
      <w:tr w:rsidR="00FE1EF5" w:rsidRPr="008D5BC5" w14:paraId="7F7505C4" w14:textId="7FB7FB61" w:rsidTr="00FE1EF5">
        <w:tc>
          <w:tcPr>
            <w:tcW w:w="1603" w:type="dxa"/>
            <w:shd w:val="clear" w:color="auto" w:fill="auto"/>
          </w:tcPr>
          <w:p w14:paraId="3D619DA1"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Clinical</w:t>
            </w:r>
          </w:p>
        </w:tc>
        <w:tc>
          <w:tcPr>
            <w:tcW w:w="2920" w:type="dxa"/>
            <w:shd w:val="clear" w:color="auto" w:fill="auto"/>
          </w:tcPr>
          <w:p w14:paraId="64E8FF5B"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rs193922816 </w:t>
            </w:r>
          </w:p>
          <w:p w14:paraId="6355419F" w14:textId="0C78DDDD"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c.7360C&gt;T; p.(Arg2454Cys)</w:t>
            </w:r>
          </w:p>
        </w:tc>
        <w:tc>
          <w:tcPr>
            <w:tcW w:w="3577" w:type="dxa"/>
            <w:shd w:val="clear" w:color="auto" w:fill="auto"/>
          </w:tcPr>
          <w:p w14:paraId="58C3517E" w14:textId="77777777" w:rsidR="00FE1EF5" w:rsidRPr="008D5BC5" w:rsidRDefault="00FE1EF5" w:rsidP="00C77F14">
            <w:pPr>
              <w:rPr>
                <w:rFonts w:ascii="Times New Roman" w:hAnsi="Times New Roman" w:cs="Times New Roman"/>
                <w:color w:val="000000" w:themeColor="text1"/>
              </w:rPr>
            </w:pPr>
            <w:r w:rsidRPr="008D5BC5">
              <w:rPr>
                <w:rFonts w:ascii="Times New Roman" w:hAnsi="Times New Roman" w:cs="Times New Roman"/>
                <w:i/>
                <w:color w:val="000000" w:themeColor="text1"/>
              </w:rPr>
              <w:t>RYR1</w:t>
            </w:r>
            <w:r w:rsidRPr="008D5BC5">
              <w:rPr>
                <w:rFonts w:ascii="Times New Roman" w:hAnsi="Times New Roman" w:cs="Times New Roman"/>
                <w:color w:val="000000" w:themeColor="text1"/>
              </w:rPr>
              <w:t xml:space="preserve"> variant associated with Malignant Hyperthermia (MH) based on positive IVCTs, and positive CHCTs, and MH reactions. </w:t>
            </w:r>
          </w:p>
        </w:tc>
        <w:tc>
          <w:tcPr>
            <w:tcW w:w="3510" w:type="dxa"/>
            <w:shd w:val="clear" w:color="auto" w:fill="auto"/>
          </w:tcPr>
          <w:p w14:paraId="581A3BB8" w14:textId="2F5A6D7A"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Brandt, et al. (1999) </w:t>
            </w:r>
            <w:r w:rsidRPr="008D5BC5">
              <w:rPr>
                <w:rFonts w:cs="Times New Roman"/>
                <w:color w:val="000000"/>
              </w:rPr>
              <w:fldChar w:fldCharType="begin">
                <w:fldData xml:space="preserve">PEVuZE5vdGU+PENpdGU+PEF1dGhvcj5CcmFuZHQ8L0F1dGhvcj48WWVhcj4xOTk5PC9ZZWFyPjxS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=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CcmFuZHQ8L0F1dGhvcj48WWVhcj4xOTk5PC9ZZWFyPjxS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=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66)</w:t>
            </w:r>
            <w:r w:rsidRPr="008D5BC5">
              <w:rPr>
                <w:rFonts w:cs="Times New Roman"/>
                <w:color w:val="000000"/>
              </w:rPr>
              <w:fldChar w:fldCharType="end"/>
            </w:r>
          </w:p>
          <w:p w14:paraId="0171DFBC" w14:textId="3C441D5D"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Gencik, et al. (2000)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Gencik&lt;/Author&gt;&lt;Year&gt;2000&lt;/Year&gt;&lt;RecNum&gt;101&lt;/RecNum&gt;&lt;DisplayText&gt;(101)&lt;/DisplayText&gt;&lt;record&gt;&lt;rec-number&gt;101&lt;/rec-number&gt;&lt;foreign-keys&gt;&lt;key app="EN" db-id="vp0fe9zeppxzwrerdwrxser59st9sadt5vet" timestamp="1520448379"&gt;101&lt;/key&gt;&lt;/foreign-keys&gt;&lt;ref-type name="Journal Article"&gt;17&lt;/ref-type&gt;&lt;contributors&gt;&lt;authors&gt;&lt;author&gt;Gencik, M.&lt;/author&gt;&lt;author&gt;Gencik, A.&lt;/author&gt;&lt;author&gt;Mortier, W.&lt;/author&gt;&lt;author&gt;Epplen, J. T.&lt;/author&gt;&lt;/authors&gt;&lt;/contributors&gt;&lt;auth-address&gt;Molecular Human Genetics, Ruhr-University Bochum, Germany.&lt;/auth-address&gt;&lt;titles&gt;&lt;title&gt;Novel mutation in the RYR1 gene (R2454C) in a patient with malignant hyperthermia&lt;/title&gt;&lt;secondary-title&gt;Hum Mutat&lt;/secondary-title&gt;&lt;/titles&gt;&lt;periodical&gt;&lt;full-title&gt;Hum Mutat&lt;/full-title&gt;&lt;/periodical&gt;&lt;pages&gt;122&lt;/pages&gt;&lt;volume&gt;15&lt;/volume&gt;&lt;number&gt;1&lt;/number&gt;&lt;keywords&gt;&lt;keyword&gt;Amino Acid Substitution&lt;/keyword&gt;&lt;keyword&gt;Chromosomes, Human, Pair 19&lt;/keyword&gt;&lt;keyword&gt;Humans&lt;/keyword&gt;&lt;keyword&gt;Malignant Hyperthermia/*genetics&lt;/keyword&gt;&lt;keyword&gt;Molecular Sequence Data&lt;/keyword&gt;&lt;keyword&gt;Mutation, Missense&lt;/keyword&gt;&lt;keyword&gt;Ryanodine Receptor Calcium Release Channel/*genetics&lt;/keyword&gt;&lt;/keywords&gt;&lt;dates&gt;&lt;year&gt;2000&lt;/year&gt;&lt;pub-dates&gt;&lt;date&gt;Jan&lt;/date&gt;&lt;/pub-dates&gt;&lt;/dates&gt;&lt;isbn&gt;1098-1004 (Electronic)&amp;#xD;1059-7794 (Linking)&lt;/isbn&gt;&lt;accession-num&gt;10612851&lt;/accession-num&gt;&lt;urls&gt;&lt;related-urls&gt;&lt;url&gt;https://www.ncbi.nlm.nih.gov/pubmed/10612851&lt;/url&gt;&lt;/related-urls&gt;&lt;/urls&gt;&lt;electronic-resource-num&gt;10.1002/(SICI)1098-1004(200001)15:1&amp;lt;122::AID-HUMU40&amp;gt;3.0.CO;2-A&lt;/electronic-resource-num&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101)</w:t>
            </w:r>
            <w:r w:rsidRPr="008D5BC5">
              <w:rPr>
                <w:rFonts w:cs="Times New Roman"/>
                <w:color w:val="000000"/>
              </w:rPr>
              <w:fldChar w:fldCharType="end"/>
            </w:r>
          </w:p>
          <w:p w14:paraId="08A0D344" w14:textId="65C33358"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Monnier, et al. (2002)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Monnier&lt;/Author&gt;&lt;Year&gt;2002&lt;/Year&gt;&lt;RecNum&gt;42&lt;/RecNum&gt;&lt;DisplayText&gt;(29)&lt;/DisplayText&gt;&lt;record&gt;&lt;rec-number&gt;42&lt;/rec-number&gt;&lt;foreign-keys&gt;&lt;key app="EN" db-id="vp0fe9zeppxzwrerdwrxser59st9sadt5vet" timestamp="1520448369"&gt;42&lt;/key&gt;&lt;/foreign-keys&gt;&lt;ref-type name="Journal Article"&gt;17&lt;/ref-type&gt;&lt;contributors&gt;&lt;authors&gt;&lt;author&gt;Monnier, N.&lt;/author&gt;&lt;author&gt;Krivosic-Horber, R.&lt;/author&gt;&lt;author&gt;Payen, J. F.&lt;/author&gt;&lt;author&gt;Kozak-Ribbens, G.&lt;/author&gt;&lt;author&gt;Nivoche, Y.&lt;/author&gt;&lt;author&gt;Adnet, P.&lt;/author&gt;&lt;author&gt;Reyford, H.&lt;/author&gt;&lt;author&gt;Lunardi, J.&lt;/author&gt;&lt;/authors&gt;&lt;/contributors&gt;&lt;auth-address&gt;Department of Anesthesiology, University Hospital, Grenoble, France.&lt;/auth-address&gt;&lt;titles&gt;&lt;title&gt;Presence of two different genetic traits in malignant hyperthermia families: implication for genetic analysis, diagnosis, and incidence of malignant hyperthermia susceptibility&lt;/title&gt;&lt;secondary-title&gt;Anesthesiology&lt;/secondary-title&gt;&lt;/titles&gt;&lt;periodical&gt;&lt;full-title&gt;Anesthesiology&lt;/full-title&gt;&lt;/periodical&gt;&lt;pages&gt;1067-74&lt;/pages&gt;&lt;volume&gt;97&lt;/volume&gt;&lt;number&gt;5&lt;/number&gt;&lt;keywords&gt;&lt;keyword&gt;Adolescent&lt;/keyword&gt;&lt;keyword&gt;Adult&lt;/keyword&gt;&lt;keyword&gt;Calcium Channels, L-Type/*genetics&lt;/keyword&gt;&lt;keyword&gt;Creatine Kinase/blood&lt;/keyword&gt;&lt;keyword&gt;*Genetic Predisposition to Disease&lt;/keyword&gt;&lt;keyword&gt;Humans&lt;/keyword&gt;&lt;keyword&gt;Malignant Hyperthermia/diagnosis/*genetics&lt;/keyword&gt;&lt;keyword&gt;*Mutation&lt;/keyword&gt;&lt;keyword&gt;Ryanodine Receptor Calcium Release Channel/*genetics&lt;/keyword&gt;&lt;/keywords&gt;&lt;dates&gt;&lt;year&gt;2002&lt;/year&gt;&lt;pub-dates&gt;&lt;date&gt;Nov&lt;/date&gt;&lt;/pub-dates&gt;&lt;/dates&gt;&lt;isbn&gt;0003-3022 (Print)&amp;#xD;0003-3022 (Linking)&lt;/isbn&gt;&lt;accession-num&gt;12411788&lt;/accession-num&gt;&lt;urls&gt;&lt;related-urls&gt;&lt;url&gt;https://www.ncbi.nlm.nih.gov/pubmed/12411788&lt;/url&gt;&lt;/related-urls&gt;&lt;/urls&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29)</w:t>
            </w:r>
            <w:r w:rsidRPr="008D5BC5">
              <w:rPr>
                <w:rFonts w:cs="Times New Roman"/>
                <w:color w:val="000000"/>
              </w:rPr>
              <w:fldChar w:fldCharType="end"/>
            </w:r>
          </w:p>
          <w:p w14:paraId="1CD59260" w14:textId="491477B1"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Monnier, et al. (2005) </w:t>
            </w:r>
            <w:r w:rsidRPr="008D5BC5">
              <w:rPr>
                <w:rFonts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17)</w:t>
            </w:r>
            <w:r w:rsidRPr="008D5BC5">
              <w:rPr>
                <w:rFonts w:cs="Times New Roman"/>
                <w:color w:val="000000"/>
              </w:rPr>
              <w:fldChar w:fldCharType="end"/>
            </w:r>
          </w:p>
          <w:p w14:paraId="485D3478" w14:textId="000A6D52"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Tammaro, et al. (2011)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Tammaro&lt;/Author&gt;&lt;Year&gt;2011&lt;/Year&gt;&lt;RecNum&gt;35&lt;/RecNum&gt;&lt;DisplayText&gt;(19)&lt;/DisplayText&gt;&lt;record&gt;&lt;rec-number&gt;35&lt;/rec-number&gt;&lt;foreign-keys&gt;&lt;key app="EN" db-id="vp0fe9zeppxzwrerdwrxser59st9sadt5vet" timestamp="1520448368"&gt;35&lt;/key&gt;&lt;/foreign-keys&gt;&lt;ref-type name="Journal Article"&gt;17&lt;/ref-type&gt;&lt;contributors&gt;&lt;authors&gt;&lt;author&gt;Tammaro, A.&lt;/author&gt;&lt;author&gt;Di Martino, A.&lt;/author&gt;&lt;author&gt;Bracco, A.&lt;/author&gt;&lt;author&gt;Cozzolino, S.&lt;/author&gt;&lt;author&gt;Savoia, G.&lt;/author&gt;&lt;author&gt;Andria, B.&lt;/author&gt;&lt;author&gt;Cannavo, A.&lt;/author&gt;&lt;author&gt;Spagnuolo, M.&lt;/author&gt;&lt;author&gt;Piluso, G.&lt;/author&gt;&lt;author&gt;Aurino, S.&lt;/author&gt;&lt;author&gt;Nigro, V.&lt;/author&gt;&lt;/authors&gt;&lt;/contributors&gt;&lt;auth-address&gt;Centro di Biotecnologie, AORN Cardarelli, Napoli, Italy.&lt;/auth-address&gt;&lt;titles&gt;&lt;title&gt;Novel missense mutations and unexpected multiple changes of RYR1 gene in 75 malignant hyperthermia families&lt;/title&gt;&lt;secondary-title&gt;Clin Genet&lt;/secondary-title&gt;&lt;/titles&gt;&lt;periodical&gt;&lt;full-title&gt;Clin Genet&lt;/full-title&gt;&lt;/periodical&gt;&lt;pages&gt;438-47&lt;/pages&gt;&lt;volume&gt;79&lt;/volume&gt;&lt;number&gt;5&lt;/number&gt;&lt;keywords&gt;&lt;keyword&gt;Calcium Channels/genetics&lt;/keyword&gt;&lt;keyword&gt;Family&lt;/keyword&gt;&lt;keyword&gt;Haplotypes&lt;/keyword&gt;&lt;keyword&gt;Humans&lt;/keyword&gt;&lt;keyword&gt;Malignant Hyperthermia/*genetics&lt;/keyword&gt;&lt;keyword&gt;Mutation, Missense/*genetics&lt;/keyword&gt;&lt;keyword&gt;NAV1.4 Voltage-Gated Sodium Channel&lt;/keyword&gt;&lt;keyword&gt;Pedigree&lt;/keyword&gt;&lt;keyword&gt;Ryanodine Receptor Calcium Release Channel/*genetics&lt;/keyword&gt;&lt;keyword&gt;Sodium Channels/genetics&lt;/keyword&gt;&lt;/keywords&gt;&lt;dates&gt;&lt;year&gt;2011&lt;/year&gt;&lt;pub-dates&gt;&lt;date&gt;May&lt;/date&gt;&lt;/pub-dates&gt;&lt;/dates&gt;&lt;isbn&gt;1399-0004 (Electronic)&amp;#xD;0009-9163 (Linking)&lt;/isbn&gt;&lt;accession-num&gt;20681998&lt;/accession-num&gt;&lt;urls&gt;&lt;related-urls&gt;&lt;url&gt;https://www.ncbi.nlm.nih.gov/pubmed/20681998&lt;/url&gt;&lt;/related-urls&gt;&lt;/urls&gt;&lt;electronic-resource-num&gt;10.1111/j.1399-0004.2010.01493.x&lt;/electronic-resource-num&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19)</w:t>
            </w:r>
            <w:r w:rsidRPr="008D5BC5">
              <w:rPr>
                <w:rFonts w:cs="Times New Roman"/>
                <w:color w:val="000000"/>
              </w:rPr>
              <w:fldChar w:fldCharType="end"/>
            </w:r>
          </w:p>
          <w:p w14:paraId="3AB2BBA5" w14:textId="0000B7AD"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Klingler, et al. (2014) </w:t>
            </w:r>
            <w:r w:rsidRPr="008D5BC5">
              <w:rPr>
                <w:rFonts w:cs="Times New Roman"/>
                <w:color w:val="000000"/>
              </w:rPr>
              <w:fldChar w:fldCharType="begin">
                <w:fldData xml:space="preserve">PEVuZE5vdGU+PENpdGU+PEF1dGhvcj5LbGluZ2xlcjwvQXV0aG9yPjxZZWFyPjIwMTQ8L1llYXI+
PFJlY051bT41MjwvUmVjTnVtPjxEaXNwbGF5VGV4dD4oNDY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LbGluZ2xlcjwvQXV0aG9yPjxZZWFyPjIwMTQ8L1llYXI+
PFJlY051bT41MjwvUmVjTnVtPjxEaXNwbGF5VGV4dD4oNDY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46)</w:t>
            </w:r>
            <w:r w:rsidRPr="008D5BC5">
              <w:rPr>
                <w:rFonts w:cs="Times New Roman"/>
                <w:color w:val="000000"/>
              </w:rPr>
              <w:fldChar w:fldCharType="end"/>
            </w:r>
          </w:p>
          <w:p w14:paraId="75D57537" w14:textId="73E21DF6" w:rsidR="00FE1EF5" w:rsidRPr="008D5BC5" w:rsidRDefault="00FE1EF5" w:rsidP="00C71CB6">
            <w:pPr>
              <w:rPr>
                <w:rFonts w:ascii="Times New Roman" w:hAnsi="Times New Roman" w:cs="Times New Roman"/>
                <w:color w:val="000000"/>
              </w:rPr>
            </w:pPr>
            <w:r w:rsidRPr="008D5BC5">
              <w:rPr>
                <w:rFonts w:ascii="Times New Roman" w:hAnsi="Times New Roman" w:cs="Times New Roman"/>
                <w:color w:val="000000"/>
              </w:rPr>
              <w:t xml:space="preserve">Potts, et al. (2014)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Potts&lt;/Author&gt;&lt;Year&gt;2014&lt;/Year&gt;&lt;RecNum&gt;102&lt;/RecNum&gt;&lt;DisplayText&gt;(102)&lt;/DisplayText&gt;&lt;record&gt;&lt;rec-number&gt;102&lt;/rec-number&gt;&lt;foreign-keys&gt;&lt;key app="EN" db-id="vp0fe9zeppxzwrerdwrxser59st9sadt5vet" timestamp="1520448379"&gt;102&lt;/key&gt;&lt;/foreign-keys&gt;&lt;ref-type name="Journal Article"&gt;17&lt;/ref-type&gt;&lt;contributors&gt;&lt;authors&gt;&lt;author&gt;Potts, L. E.&lt;/author&gt;&lt;author&gt;Longwell, J. J.&lt;/author&gt;&lt;author&gt;Bedocs, P.&lt;/author&gt;&lt;author&gt;Sambuughin, N.&lt;/author&gt;&lt;author&gt;Bina, S.&lt;/author&gt;&lt;author&gt;Cooper, P. B.&lt;/author&gt;&lt;author&gt;Carroll, C. G.&lt;/author&gt;&lt;author&gt;O&amp;apos;Connor, F.&lt;/author&gt;&lt;author&gt;Deuster, P.&lt;/author&gt;&lt;author&gt;Muldoon, S. M.&lt;/author&gt;&lt;author&gt;Hamilton, S.&lt;/author&gt;&lt;author&gt;Capacchione, J. F.&lt;/author&gt;&lt;/authors&gt;&lt;/contributors&gt;&lt;auth-address&gt;From the *Department of Anesthesiology, Walter Reed National Military Medical Center, Bethesda; daggerDVCIPM, Rockville; double daggerDepartment of Anesthesiology, Uniformed Services University of the Health Sciences; Departments of section signNeurosurgery and ||Neurology, Walter Reed National Military Medical Center, Bethesda, Maryland; paragraph signDepartment of Military Medicine, Uniformed Services University of the Health Sciences; and **Department of Molecular Physiology and Biophysics, Baylor College of Medicine, Houston, Texas.&lt;/auth-address&gt;&lt;titles&gt;&lt;title&gt;Improving awareness of nonanesthesia-related malignant hyperthermia presentations: a tale of two brothers&lt;/title&gt;&lt;secondary-title&gt;A A Case Rep&lt;/secondary-title&gt;&lt;/titles&gt;&lt;periodical&gt;&lt;full-title&gt;A A Case Rep&lt;/full-title&gt;&lt;/periodical&gt;&lt;pages&gt;23-6&lt;/pages&gt;&lt;volume&gt;3&lt;/volume&gt;&lt;number&gt;2&lt;/number&gt;&lt;dates&gt;&lt;year&gt;2014&lt;/year&gt;&lt;pub-dates&gt;&lt;date&gt;Jul 15&lt;/date&gt;&lt;/pub-dates&gt;&lt;/dates&gt;&lt;isbn&gt;2325-7237 (Electronic)&amp;#xD;2325-7237 (Linking)&lt;/isbn&gt;&lt;accession-num&gt;25611019&lt;/accession-num&gt;&lt;urls&gt;&lt;related-urls&gt;&lt;url&gt;https://www.ncbi.nlm.nih.gov/pubmed/25611019&lt;/url&gt;&lt;/related-urls&gt;&lt;/urls&gt;&lt;electronic-resource-num&gt;10.1213/XAA.0000000000000043&lt;/electronic-resource-num&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102)</w:t>
            </w:r>
            <w:r w:rsidRPr="008D5BC5">
              <w:rPr>
                <w:rFonts w:cs="Times New Roman"/>
                <w:color w:val="000000"/>
              </w:rPr>
              <w:fldChar w:fldCharType="end"/>
            </w:r>
          </w:p>
        </w:tc>
        <w:tc>
          <w:tcPr>
            <w:tcW w:w="1440" w:type="dxa"/>
            <w:shd w:val="clear" w:color="auto" w:fill="auto"/>
          </w:tcPr>
          <w:p w14:paraId="18FEBBBD"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High</w:t>
            </w:r>
          </w:p>
        </w:tc>
      </w:tr>
      <w:tr w:rsidR="00FE1EF5" w:rsidRPr="008D5BC5" w14:paraId="46A28688" w14:textId="686BD913" w:rsidTr="00FE1EF5">
        <w:tc>
          <w:tcPr>
            <w:tcW w:w="1603" w:type="dxa"/>
            <w:shd w:val="clear" w:color="auto" w:fill="auto"/>
          </w:tcPr>
          <w:p w14:paraId="476B34AD"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Clinical</w:t>
            </w:r>
          </w:p>
        </w:tc>
        <w:tc>
          <w:tcPr>
            <w:tcW w:w="2920" w:type="dxa"/>
            <w:shd w:val="clear" w:color="auto" w:fill="auto"/>
          </w:tcPr>
          <w:p w14:paraId="76D0B014"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rs118192122 </w:t>
            </w:r>
          </w:p>
          <w:p w14:paraId="7ACC4956" w14:textId="441EE329"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c.7361G&gt;A; p.(Arg2454His)</w:t>
            </w:r>
          </w:p>
        </w:tc>
        <w:tc>
          <w:tcPr>
            <w:tcW w:w="3577" w:type="dxa"/>
            <w:shd w:val="clear" w:color="auto" w:fill="auto"/>
          </w:tcPr>
          <w:p w14:paraId="0A265F62"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variant associated with Malignant Hyperthermia (MH) based on positive IVCTs, positive CHCTs, and MH reactions and/or family history of MH.</w:t>
            </w:r>
          </w:p>
        </w:tc>
        <w:tc>
          <w:tcPr>
            <w:tcW w:w="3510" w:type="dxa"/>
            <w:shd w:val="clear" w:color="auto" w:fill="auto"/>
          </w:tcPr>
          <w:p w14:paraId="7D25DEE1" w14:textId="367A2EA8"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Barone, et al. (1999)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Barone&lt;/Author&gt;&lt;Year&gt;1999&lt;/Year&gt;&lt;RecNum&gt;39&lt;/RecNum&gt;&lt;DisplayText&gt;(23)&lt;/DisplayText&gt;&lt;record&gt;&lt;rec-number&gt;39&lt;/rec-number&gt;&lt;foreign-keys&gt;&lt;key app="EN" db-id="vp0fe9zeppxzwrerdwrxser59st9sadt5vet" timestamp="1520448369"&gt;39&lt;/key&gt;&lt;/foreign-keys&gt;&lt;ref-type name="Journal Article"&gt;17&lt;/ref-type&gt;&lt;contributors&gt;&lt;authors&gt;&lt;author&gt;Barone, V.&lt;/author&gt;&lt;author&gt;Massa, O.&lt;/author&gt;&lt;author&gt;Intravaia, E.&lt;/author&gt;&lt;author&gt;Bracco, A.&lt;/author&gt;&lt;author&gt;Di Martino, A.&lt;/author&gt;&lt;author&gt;Tegazzin, V.&lt;/author&gt;&lt;author&gt;Cozzolino, S.&lt;/author&gt;&lt;author&gt;Sorrentino, V.&lt;/author&gt;&lt;/authors&gt;&lt;/contributors&gt;&lt;auth-address&gt;DIBIT San Raffaele Scientific Institute, Milano, Italy.&lt;/auth-address&gt;&lt;titles&gt;&lt;title&gt;Mutation screening of the RYR1 gene and identification of two novel mutations in Italian malignant hyperthermia families&lt;/title&gt;&lt;secondary-title&gt;J Med Genet&lt;/secondary-title&gt;&lt;/titles&gt;&lt;periodical&gt;&lt;full-title&gt;J Med Genet&lt;/full-title&gt;&lt;/periodical&gt;&lt;pages&gt;115-8&lt;/pages&gt;&lt;volume&gt;36&lt;/volume&gt;&lt;number&gt;2&lt;/number&gt;&lt;keywords&gt;&lt;keyword&gt;Caffeine/metabolism&lt;/keyword&gt;&lt;keyword&gt;DNA Primers&lt;/keyword&gt;&lt;keyword&gt;Female&lt;/keyword&gt;&lt;keyword&gt;Halothane/metabolism&lt;/keyword&gt;&lt;keyword&gt;Humans&lt;/keyword&gt;&lt;keyword&gt;Italy&lt;/keyword&gt;&lt;keyword&gt;Male&lt;/keyword&gt;&lt;keyword&gt;Malignant Hyperthermia/*genetics&lt;/keyword&gt;&lt;keyword&gt;Muscles/metabolism&lt;/keyword&gt;&lt;keyword&gt;Myopathies, Nemaline/genetics&lt;/keyword&gt;&lt;keyword&gt;Pedigree&lt;/keyword&gt;&lt;keyword&gt;Point Mutation&lt;/keyword&gt;&lt;keyword&gt;Polymorphism, Genetic&lt;/keyword&gt;&lt;keyword&gt;Polymorphism, Single-Stranded Conformational&lt;/keyword&gt;&lt;keyword&gt;Ryanodine Receptor Calcium Release Channel/*genetics&lt;/keyword&gt;&lt;/keywords&gt;&lt;dates&gt;&lt;year&gt;1999&lt;/year&gt;&lt;pub-dates&gt;&lt;date&gt;Feb&lt;/date&gt;&lt;/pub-dates&gt;&lt;/dates&gt;&lt;isbn&gt;0022-2593 (Print)&amp;#xD;0022-2593 (Linking)&lt;/isbn&gt;&lt;accession-num&gt;10051009&lt;/accession-num&gt;&lt;urls&gt;&lt;related-urls&gt;&lt;url&gt;https://www.ncbi.nlm.nih.gov/pubmed/10051009&lt;/url&gt;&lt;/related-urls&gt;&lt;/urls&gt;&lt;custom2&gt;PMC1734304&lt;/custom2&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23)</w:t>
            </w:r>
            <w:r w:rsidRPr="008D5BC5">
              <w:rPr>
                <w:rFonts w:eastAsia="Times New Roman" w:cs="Times New Roman"/>
                <w:color w:val="000000"/>
              </w:rPr>
              <w:fldChar w:fldCharType="end"/>
            </w:r>
          </w:p>
          <w:p w14:paraId="30E46B5B" w14:textId="7F7A778A"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Brandt, et al. (1999) </w:t>
            </w:r>
            <w:r w:rsidRPr="008D5BC5">
              <w:rPr>
                <w:rFonts w:eastAsia="Times New Roman" w:cs="Times New Roman"/>
                <w:color w:val="000000"/>
              </w:rPr>
              <w:fldChar w:fldCharType="begin">
                <w:fldData xml:space="preserve">PEVuZE5vdGU+PENpdGU+PEF1dGhvcj5CcmFuZHQ8L0F1dGhvcj48WWVhcj4xOTk5PC9ZZWFyPjxS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=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CcmFuZHQ8L0F1dGhvcj48WWVhcj4xOTk5PC9ZZWFyPjxS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=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66)</w:t>
            </w:r>
            <w:r w:rsidRPr="008D5BC5">
              <w:rPr>
                <w:rFonts w:eastAsia="Times New Roman" w:cs="Times New Roman"/>
                <w:color w:val="000000"/>
              </w:rPr>
              <w:fldChar w:fldCharType="end"/>
            </w:r>
          </w:p>
          <w:p w14:paraId="45F74139" w14:textId="73BC1A07"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Sambuughin, et al. (2001)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Sambuughin&lt;/Author&gt;&lt;Year&gt;2001&lt;/Year&gt;&lt;RecNum&gt;7&lt;/RecNum&gt;&lt;DisplayText&gt;(24)&lt;/DisplayText&gt;&lt;record&gt;&lt;rec-number&gt;7&lt;/rec-number&gt;&lt;foreign-keys&gt;&lt;key app="EN" db-id="vp0fe9zeppxzwrerdwrxser59st9sadt5vet" timestamp="1472666973"&gt;7&lt;/key&gt;&lt;/foreign-keys&gt;&lt;ref-type name="Journal Article"&gt;17&lt;/ref-type&gt;&lt;contributors&gt;&lt;authors&gt;&lt;author&gt;Sambuughin, N.&lt;/author&gt;&lt;author&gt;Sei, Y.&lt;/author&gt;&lt;author&gt;Gallagher, K. L.&lt;/author&gt;&lt;author&gt;Wyre, H. W.&lt;/author&gt;&lt;author&gt;Madsen, D.&lt;/author&gt;&lt;author&gt;Nelson, T. E.&lt;/author&gt;&lt;author&gt;Fletcher, J. E.&lt;/author&gt;&lt;author&gt;Rosenberg, H.&lt;/author&gt;&lt;author&gt;Muldoon, S. M.&lt;/author&gt;&lt;/authors&gt;&lt;/contributors&gt;&lt;auth-address&gt;Barrow Neurological Institute, Phoenix, Arizona, USA.&lt;/auth-address&gt;&lt;titles&gt;&lt;title&gt;North American malignant hyperthermia population: screening of the ryanodine receptor gene and identification of novel mutations&lt;/title&gt;&lt;secondary-title&gt;Anesthesiology&lt;/secondary-title&gt;&lt;/titles&gt;&lt;periodical&gt;&lt;full-title&gt;Anesthesiology&lt;/full-title&gt;&lt;/periodical&gt;&lt;pages&gt;594-9&lt;/pages&gt;&lt;volume&gt;95&lt;/volume&gt;&lt;number&gt;3&lt;/number&gt;&lt;keywords&gt;&lt;keyword&gt;Genetic Linkage&lt;/keyword&gt;&lt;keyword&gt;Genotype&lt;/keyword&gt;&lt;keyword&gt;Humans&lt;/keyword&gt;&lt;keyword&gt;Malignant Hyperthermia/*genetics&lt;/keyword&gt;&lt;keyword&gt;*Mutation&lt;/keyword&gt;&lt;keyword&gt;North America&lt;/keyword&gt;&lt;keyword&gt;Phenotype&lt;/keyword&gt;&lt;keyword&gt;Ryanodine Receptor Calcium Release Channel/*genetics&lt;/keyword&gt;&lt;/keywords&gt;&lt;dates&gt;&lt;year&gt;2001&lt;/year&gt;&lt;pub-dates&gt;&lt;date&gt;Sep&lt;/date&gt;&lt;/pub-dates&gt;&lt;/dates&gt;&lt;isbn&gt;0003-3022 (Print)&amp;#xD;0003-3022 (Linking)&lt;/isbn&gt;&lt;accession-num&gt;11575529&lt;/accession-num&gt;&lt;urls&gt;&lt;related-urls&gt;&lt;url&gt;https://www.ncbi.nlm.nih.gov/pubmed/11575529&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24)</w:t>
            </w:r>
            <w:r w:rsidRPr="008D5BC5">
              <w:rPr>
                <w:rFonts w:eastAsia="Times New Roman" w:cs="Times New Roman"/>
                <w:color w:val="000000"/>
              </w:rPr>
              <w:fldChar w:fldCharType="end"/>
            </w:r>
          </w:p>
          <w:p w14:paraId="398E0644" w14:textId="77F55655"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Rueffert, et al. (2002)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Rueffert&lt;/Author&gt;&lt;Year&gt;2002&lt;/Year&gt;&lt;RecNum&gt;8&lt;/RecNum&gt;&lt;DisplayText&gt;(25)&lt;/DisplayText&gt;&lt;record&gt;&lt;rec-number&gt;8&lt;/rec-number&gt;&lt;foreign-keys&gt;&lt;key app="EN" db-id="vp0fe9zeppxzwrerdwrxser59st9sadt5vet" timestamp="1472666988"&gt;8&lt;/key&gt;&lt;/foreign-keys&gt;&lt;ref-type name="Journal Article"&gt;17&lt;/ref-type&gt;&lt;contributors&gt;&lt;authors&gt;&lt;author&gt;Rueffert, H.&lt;/author&gt;&lt;author&gt;Olthoff, D.&lt;/author&gt;&lt;author&gt;Deutrich, C.&lt;/author&gt;&lt;author&gt;Meinecke, C. D.&lt;/author&gt;&lt;author&gt;Froster, U. G.&lt;/author&gt;&lt;/authors&gt;&lt;/contributors&gt;&lt;auth-address&gt;Department of Anaesthesiology and Intensive Care Medicine, University of Leipzig, Leipzig, Germany. ruef@medizin.uni-leipzig.de&lt;/auth-address&gt;&lt;titles&gt;&lt;title&gt;Mutation screening in the ryanodine receptor 1 gene (RYR1) in patients susceptible to malignant hyperthermia who show definite IVCT results: identification of three novel mutations&lt;/title&gt;&lt;secondary-title&gt;Acta Anaesthesiol Scand&lt;/secondary-title&gt;&lt;/titles&gt;&lt;periodical&gt;&lt;full-title&gt;Acta Anaesthesiol Scand&lt;/full-title&gt;&lt;/periodical&gt;&lt;pages&gt;692-8&lt;/pages&gt;&lt;volume&gt;46&lt;/volume&gt;&lt;number&gt;6&lt;/number&gt;&lt;keywords&gt;&lt;keyword&gt;Anesthetics, Inhalation/pharmacology&lt;/keyword&gt;&lt;keyword&gt;Caffeine/pharmacology&lt;/keyword&gt;&lt;keyword&gt;Central Nervous System Stimulants/pharmacology&lt;/keyword&gt;&lt;keyword&gt;Genetic Testing&lt;/keyword&gt;&lt;keyword&gt;Halothane/pharmacology&lt;/keyword&gt;&lt;keyword&gt;Humans&lt;/keyword&gt;&lt;keyword&gt;In Vitro Techniques&lt;/keyword&gt;&lt;keyword&gt;Malignant Hyperthermia/*genetics/*physiopathology&lt;/keyword&gt;&lt;keyword&gt;Muscle Contraction/*drug effects&lt;/keyword&gt;&lt;keyword&gt;Muscles/*drug effects/physiopathology&lt;/keyword&gt;&lt;keyword&gt;Mutation/*genetics&lt;/keyword&gt;&lt;keyword&gt;Ryanodine Receptor Calcium Release Channel/*genetics&lt;/keyword&gt;&lt;/keywords&gt;&lt;dates&gt;&lt;year&gt;2002&lt;/year&gt;&lt;pub-dates&gt;&lt;date&gt;Jul&lt;/date&gt;&lt;/pub-dates&gt;&lt;/dates&gt;&lt;isbn&gt;0001-5172 (Print)&amp;#xD;0001-5172 (Linking)&lt;/isbn&gt;&lt;accession-num&gt;12059893&lt;/accession-num&gt;&lt;urls&gt;&lt;related-urls&gt;&lt;url&gt;https://www.ncbi.nlm.nih.gov/pubmed/12059893&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25)</w:t>
            </w:r>
            <w:r w:rsidRPr="008D5BC5">
              <w:rPr>
                <w:rFonts w:eastAsia="Times New Roman" w:cs="Times New Roman"/>
                <w:color w:val="000000"/>
              </w:rPr>
              <w:fldChar w:fldCharType="end"/>
            </w:r>
          </w:p>
          <w:p w14:paraId="18934163" w14:textId="59A174D1"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Tammaro, et al. (2003)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Tammaro&lt;/Author&gt;&lt;Year&gt;2003&lt;/Year&gt;&lt;RecNum&gt;81&lt;/RecNum&gt;&lt;DisplayText&gt;(81)&lt;/DisplayText&gt;&lt;record&gt;&lt;rec-number&gt;81&lt;/rec-number&gt;&lt;foreign-keys&gt;&lt;key app="EN" db-id="vp0fe9zeppxzwrerdwrxser59st9sadt5vet" timestamp="1520448375"&gt;81&lt;/key&gt;&lt;/foreign-keys&gt;&lt;ref-type name="Journal Article"&gt;17&lt;/ref-type&gt;&lt;contributors&gt;&lt;authors&gt;&lt;author&gt;Tammaro, A.&lt;/author&gt;&lt;author&gt;Bracco, A.&lt;/author&gt;&lt;author&gt;Cozzolino, S.&lt;/author&gt;&lt;author&gt;Esposito, M.&lt;/author&gt;&lt;author&gt;Di Martino, A.&lt;/author&gt;&lt;author&gt;Savoia, G.&lt;/author&gt;&lt;author&gt;Zeuli, L.&lt;/author&gt;&lt;author&gt;Piluso, G.&lt;/author&gt;&lt;author&gt;Aurino, S.&lt;/author&gt;&lt;author&gt;Nigro, V.&lt;/author&gt;&lt;/authors&gt;&lt;/contributors&gt;&lt;auth-address&gt;Malignant Hyperthermia Center, AO Cardarelli, via San Giacomo dei Capri 66, 80131 Napoli, Italy.&lt;/auth-address&gt;&lt;titles&gt;&lt;title&gt;Scanning for mutations of the ryanodine receptor (RYR1) gene by denaturing HPLC: detection of three novel malignant hyperthermia alleles&lt;/title&gt;&lt;secondary-title&gt;Clin Chem&lt;/secondary-title&gt;&lt;/titles&gt;&lt;periodical&gt;&lt;full-title&gt;Clin Chem&lt;/full-title&gt;&lt;/periodical&gt;&lt;pages&gt;761-8&lt;/pages&gt;&lt;volume&gt;49&lt;/volume&gt;&lt;number&gt;5&lt;/number&gt;&lt;keywords&gt;&lt;keyword&gt;Alleles&lt;/keyword&gt;&lt;keyword&gt;Amino Acid Sequence&lt;/keyword&gt;&lt;keyword&gt;Chromatography, High Pressure Liquid/methods&lt;/keyword&gt;&lt;keyword&gt;DNA Mutational Analysis/methods&lt;/keyword&gt;&lt;keyword&gt;Humans&lt;/keyword&gt;&lt;keyword&gt;Malignant Hyperthermia/*genetics&lt;/keyword&gt;&lt;keyword&gt;Molecular Sequence Data&lt;/keyword&gt;&lt;keyword&gt;Mutation&lt;/keyword&gt;&lt;keyword&gt;Nucleic Acid Denaturation&lt;/keyword&gt;&lt;keyword&gt;Ryanodine Receptor Calcium Release Channel/*genetics&lt;/keyword&gt;&lt;/keywords&gt;&lt;dates&gt;&lt;year&gt;2003&lt;/year&gt;&lt;pub-dates&gt;&lt;date&gt;May&lt;/date&gt;&lt;/pub-dates&gt;&lt;/dates&gt;&lt;isbn&gt;0009-9147 (Print)&amp;#xD;0009-9147 (Linking)&lt;/isbn&gt;&lt;accession-num&gt;12709367&lt;/accession-num&gt;&lt;urls&gt;&lt;related-urls&gt;&lt;url&gt;https://www.ncbi.nlm.nih.gov/pubmed/12709367&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81)</w:t>
            </w:r>
            <w:r w:rsidRPr="008D5BC5">
              <w:rPr>
                <w:rFonts w:eastAsia="Times New Roman" w:cs="Times New Roman"/>
                <w:color w:val="000000"/>
              </w:rPr>
              <w:fldChar w:fldCharType="end"/>
            </w:r>
          </w:p>
          <w:p w14:paraId="64402EE8" w14:textId="47E3B254"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Sei, et al. (2004)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Sei&lt;/Author&gt;&lt;Year&gt;2004&lt;/Year&gt;&lt;RecNum&gt;43&lt;/RecNum&gt;&lt;DisplayText&gt;(30)&lt;/DisplayText&gt;&lt;record&gt;&lt;rec-number&gt;43&lt;/rec-number&gt;&lt;foreign-keys&gt;&lt;key app="EN" db-id="vp0fe9zeppxzwrerdwrxser59st9sadt5vet" timestamp="1520448370"&gt;43&lt;/key&gt;&lt;/foreign-keys&gt;&lt;ref-type name="Journal Article"&gt;17&lt;/ref-type&gt;&lt;contributors&gt;&lt;authors&gt;&lt;author&gt;Sei, Y.&lt;/author&gt;&lt;author&gt;Sambuughin, N. N.&lt;/author&gt;&lt;author&gt;Davis, E. J.&lt;/author&gt;&lt;author&gt;Sachs, D.&lt;/author&gt;&lt;author&gt;Cuenca, P. B.&lt;/author&gt;&lt;author&gt;Brandom, B. W.&lt;/author&gt;&lt;author&gt;Tautz, T.&lt;/author&gt;&lt;author&gt;Rosenberg, H.&lt;/author&gt;&lt;author&gt;Nelson, T. E.&lt;/author&gt;&lt;author&gt;Muldoon, S. M.&lt;/author&gt;&lt;/authors&gt;&lt;/contributors&gt;&lt;auth-address&gt;Uniformed Services University of the Health Sciences, 4301 Jones Bridge Road, Bethesda, MD 20814, USA. ysei@usuhs.mil&lt;/auth-address&gt;&lt;titles&gt;&lt;title&gt;Malignant hyperthermia in North America: genetic screening of the three hot spots in the type I ryanodine receptor gene&lt;/title&gt;&lt;secondary-title&gt;Anesthesiology&lt;/secondary-title&gt;&lt;/titles&gt;&lt;periodical&gt;&lt;full-title&gt;Anesthesiology&lt;/full-title&gt;&lt;/periodical&gt;&lt;pages&gt;824-30&lt;/pages&gt;&lt;volume&gt;101&lt;/volume&gt;&lt;number&gt;4&lt;/number&gt;&lt;keywords&gt;&lt;keyword&gt;Calcium/metabolism&lt;/keyword&gt;&lt;keyword&gt;Exons&lt;/keyword&gt;&lt;keyword&gt;Humans&lt;/keyword&gt;&lt;keyword&gt;Malignant Hyperthermia/*genetics/metabolism&lt;/keyword&gt;&lt;keyword&gt;*Mutation&lt;/keyword&gt;&lt;keyword&gt;Ryanodine Receptor Calcium Release Channel/*genetics&lt;/keyword&gt;&lt;/keywords&gt;&lt;dates&gt;&lt;year&gt;2004&lt;/year&gt;&lt;pub-dates&gt;&lt;date&gt;Oct&lt;/date&gt;&lt;/pub-dates&gt;&lt;/dates&gt;&lt;isbn&gt;0003-3022 (Print)&amp;#xD;0003-3022 (Linking)&lt;/isbn&gt;&lt;accession-num&gt;15448513&lt;/accession-num&gt;&lt;urls&gt;&lt;related-urls&gt;&lt;url&gt;https://www.ncbi.nlm.nih.gov/pubmed/15448513&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30)</w:t>
            </w:r>
            <w:r w:rsidRPr="008D5BC5">
              <w:rPr>
                <w:rFonts w:eastAsia="Times New Roman" w:cs="Times New Roman"/>
                <w:color w:val="000000"/>
              </w:rPr>
              <w:fldChar w:fldCharType="end"/>
            </w:r>
          </w:p>
          <w:p w14:paraId="0D54601D" w14:textId="044F21D5"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Monnier, et al. (2005) </w:t>
            </w:r>
            <w:r w:rsidRPr="008D5BC5">
              <w:rPr>
                <w:rFonts w:eastAsia="Times New Roman"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17)</w:t>
            </w:r>
            <w:r w:rsidRPr="008D5BC5">
              <w:rPr>
                <w:rFonts w:eastAsia="Times New Roman" w:cs="Times New Roman"/>
                <w:color w:val="000000"/>
              </w:rPr>
              <w:fldChar w:fldCharType="end"/>
            </w:r>
          </w:p>
          <w:p w14:paraId="78F7E63D" w14:textId="4DADF7AC"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Broman, et al. (2007)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Broman&lt;/Author&gt;&lt;Year&gt;2007&lt;/Year&gt;&lt;RecNum&gt;75&lt;/RecNum&gt;&lt;DisplayText&gt;(74)&lt;/DisplayText&gt;&lt;record&gt;&lt;rec-number&gt;75&lt;/rec-number&gt;&lt;foreign-keys&gt;&lt;key app="EN" db-id="vp0fe9zeppxzwrerdwrxser59st9sadt5vet" timestamp="1520448374"&gt;75&lt;/key&gt;&lt;/foreign-keys&gt;&lt;ref-type name="Journal Article"&gt;17&lt;/ref-type&gt;&lt;contributors&gt;&lt;authors&gt;&lt;author&gt;Broman, M.&lt;/author&gt;&lt;author&gt;Islander, G.&lt;/author&gt;&lt;author&gt;Muller, C. R.&lt;/author&gt;&lt;author&gt;Ranklev-Twetman, E.&lt;/author&gt;&lt;/authors&gt;&lt;/contributors&gt;&lt;auth-address&gt;Department of Anaesthesiology and Intensive Care, Lund University Hospital, Lund, Sweden. marcus.broman@skane.se&lt;/auth-address&gt;&lt;titles&gt;&lt;title&gt;Malignant hyperthermia and central core disease causative mutations in Swedish patients&lt;/title&gt;&lt;secondary-title&gt;Acta Anaesthesiol Scand&lt;/secondary-title&gt;&lt;/titles&gt;&lt;periodical&gt;&lt;full-title&gt;Acta Anaesthesiol Scand&lt;/full-title&gt;&lt;/periodical&gt;&lt;pages&gt;50-3&lt;/pages&gt;&lt;volume&gt;51&lt;/volume&gt;&lt;number&gt;1&lt;/number&gt;&lt;keywords&gt;&lt;keyword&gt;Adolescent&lt;/keyword&gt;&lt;keyword&gt;Adult&lt;/keyword&gt;&lt;keyword&gt;Child&lt;/keyword&gt;&lt;keyword&gt;Child, Preschool&lt;/keyword&gt;&lt;keyword&gt;Exons&lt;/keyword&gt;&lt;keyword&gt;Female&lt;/keyword&gt;&lt;keyword&gt;Genetic Predisposition to Disease&lt;/keyword&gt;&lt;keyword&gt;Humans&lt;/keyword&gt;&lt;keyword&gt;Male&lt;/keyword&gt;&lt;keyword&gt;Malignant Hyperthermia/*genetics&lt;/keyword&gt;&lt;keyword&gt;Middle Aged&lt;/keyword&gt;&lt;keyword&gt;*Mutation&lt;/keyword&gt;&lt;keyword&gt;Myopathy, Central Core/*genetics&lt;/keyword&gt;&lt;keyword&gt;*Polymorphism, Genetic&lt;/keyword&gt;&lt;keyword&gt;Ryanodine Receptor Calcium Release Channel/*genetics&lt;/keyword&gt;&lt;keyword&gt;Sweden&lt;/keyword&gt;&lt;/keywords&gt;&lt;dates&gt;&lt;year&gt;2007&lt;/year&gt;&lt;pub-dates&gt;&lt;date&gt;Jan&lt;/date&gt;&lt;/pub-dates&gt;&lt;/dates&gt;&lt;isbn&gt;0001-5172 (Print)&amp;#xD;0001-5172 (Linking)&lt;/isbn&gt;&lt;accession-num&gt;17081152&lt;/accession-num&gt;&lt;urls&gt;&lt;related-urls&gt;&lt;url&gt;https://www.ncbi.nlm.nih.gov/pubmed/17081152&lt;/url&gt;&lt;/related-urls&gt;&lt;/urls&gt;&lt;electronic-resource-num&gt;10.1111/j.1399-6576.2006.01165.x&lt;/electronic-resource-num&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74)</w:t>
            </w:r>
            <w:r w:rsidRPr="008D5BC5">
              <w:rPr>
                <w:rFonts w:eastAsia="Times New Roman" w:cs="Times New Roman"/>
                <w:color w:val="000000"/>
              </w:rPr>
              <w:fldChar w:fldCharType="end"/>
            </w:r>
          </w:p>
          <w:p w14:paraId="5948AAB8" w14:textId="45B5208C"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Carpenter, et al. (2009) </w:t>
            </w:r>
            <w:r w:rsidRPr="008D5BC5">
              <w:rPr>
                <w:rFonts w:eastAsia="Times New Roman" w:cs="Times New Roman"/>
                <w:color w:val="000000"/>
              </w:rPr>
              <w:fldChar w:fldCharType="begin">
                <w:fldData xml:space="preserve">PEVuZE5vdGU+PENpdGU+PEF1dGhvcj5DYXJwZW50ZXI8L0F1dGhvcj48WWVhcj4yMDA5PC9ZZWFy
PjxSZWNOdW0+OTwvUmVjTnVtPjxEaXNwbGF5VGV4dD4oMzU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DYXJwZW50ZXI8L0F1dGhvcj48WWVhcj4yMDA5PC9ZZWFy
PjxSZWNOdW0+OTwvUmVjTnVtPjxEaXNwbGF5VGV4dD4oMzU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35)</w:t>
            </w:r>
            <w:r w:rsidRPr="008D5BC5">
              <w:rPr>
                <w:rFonts w:eastAsia="Times New Roman" w:cs="Times New Roman"/>
                <w:color w:val="000000"/>
              </w:rPr>
              <w:fldChar w:fldCharType="end"/>
            </w:r>
          </w:p>
          <w:p w14:paraId="53CA38B9" w14:textId="77777777"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Tammaro, et al. (2011) </w:t>
            </w:r>
          </w:p>
          <w:p w14:paraId="0FEEEFEB" w14:textId="0404BEA0"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Kraeva, et al. (2011)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Kraeva&lt;/Author&gt;&lt;Year&gt;2011&lt;/Year&gt;&lt;RecNum&gt;46&lt;/RecNum&gt;&lt;DisplayText&gt;(36)&lt;/DisplayText&gt;&lt;record&gt;&lt;rec-number&gt;46&lt;/rec-number&gt;&lt;foreign-keys&gt;&lt;key app="EN" db-id="vp0fe9zeppxzwrerdwrxser59st9sadt5vet" timestamp="1520448370"&gt;46&lt;/key&gt;&lt;/foreign-keys&gt;&lt;ref-type name="Journal Article"&gt;17&lt;/ref-type&gt;&lt;contributors&gt;&lt;authors&gt;&lt;author&gt;Kraeva, N.&lt;/author&gt;&lt;author&gt;Riazi, S.&lt;/author&gt;&lt;author&gt;Loke, J.&lt;/author&gt;&lt;author&gt;Frodis, W.&lt;/author&gt;&lt;author&gt;Crossan, M. L.&lt;/author&gt;&lt;author&gt;Nolan, K.&lt;/author&gt;&lt;author&gt;Kraev, A.&lt;/author&gt;&lt;author&gt;Maclennan, D. H.&lt;/author&gt;&lt;/authors&gt;&lt;/contributors&gt;&lt;auth-address&gt;Malignant Hyperthermia Investigation Unit, Toronto General Hospital, Toronto, ON, Canada.&lt;/auth-address&gt;&lt;titles&gt;&lt;title&gt;Ryanodine receptor type 1 gene mutations found in the Canadian malignant hyperthermia population&lt;/title&gt;&lt;secondary-title&gt;Can J Anaesth&lt;/secondary-title&gt;&lt;/titles&gt;&lt;periodical&gt;&lt;full-title&gt;Can J Anaesth&lt;/full-title&gt;&lt;/periodical&gt;&lt;pages&gt;504-13&lt;/pages&gt;&lt;volume&gt;58&lt;/volume&gt;&lt;number&gt;6&lt;/number&gt;&lt;keywords&gt;&lt;keyword&gt;Amino Acid Sequence&lt;/keyword&gt;&lt;keyword&gt;Genetic Association Studies&lt;/keyword&gt;&lt;keyword&gt;Humans&lt;/keyword&gt;&lt;keyword&gt;Malignant Hyperthermia/*genetics&lt;/keyword&gt;&lt;keyword&gt;Molecular Sequence Data&lt;/keyword&gt;&lt;keyword&gt;*Mutation&lt;/keyword&gt;&lt;keyword&gt;Polymorphism, Genetic&lt;/keyword&gt;&lt;keyword&gt;Ryanodine Receptor Calcium Release Channel/*genetics&lt;/keyword&gt;&lt;/keywords&gt;&lt;dates&gt;&lt;year&gt;2011&lt;/year&gt;&lt;pub-dates&gt;&lt;date&gt;Jun&lt;/date&gt;&lt;/pub-dates&gt;&lt;/dates&gt;&lt;isbn&gt;1496-8975 (Electronic)&amp;#xD;0832-610X (Linking)&lt;/isbn&gt;&lt;accession-num&gt;21455645&lt;/accession-num&gt;&lt;urls&gt;&lt;related-urls&gt;&lt;url&gt;https://www.ncbi.nlm.nih.gov/pubmed/21455645&lt;/url&gt;&lt;/related-urls&gt;&lt;/urls&gt;&lt;electronic-resource-num&gt;10.1007/s12630-011-9494-6&lt;/electronic-resource-num&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36)</w:t>
            </w:r>
            <w:r w:rsidRPr="008D5BC5">
              <w:rPr>
                <w:rFonts w:eastAsia="Times New Roman" w:cs="Times New Roman"/>
                <w:color w:val="000000"/>
              </w:rPr>
              <w:fldChar w:fldCharType="end"/>
            </w:r>
          </w:p>
          <w:p w14:paraId="5C76D4A0" w14:textId="6C84D6B4"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Brandom, et al. (2013) </w:t>
            </w:r>
            <w:r w:rsidRPr="008D5BC5">
              <w:rPr>
                <w:rFonts w:eastAsia="Times New Roman" w:cs="Times New Roman"/>
                <w:color w:val="000000"/>
              </w:rPr>
              <w:fldChar w:fldCharType="begin">
                <w:fldData xml:space="preserve">PEVuZE5vdGU+PENpdGU+PEF1dGhvcj5CcmFuZG9tPC9BdXRob3I+PFllYXI+MjAxMzwvWWVhcj48
UmVjTnVtPjEwPC9SZWNOdW0+PERpc3BsYXlUZXh0PigzOC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CcmFuZG9tPC9BdXRob3I+PFllYXI+MjAxMzwvWWVhcj48
UmVjTnVtPjEwPC9SZWNOdW0+PERpc3BsYXlUZXh0PigzOC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38)</w:t>
            </w:r>
            <w:r w:rsidRPr="008D5BC5">
              <w:rPr>
                <w:rFonts w:eastAsia="Times New Roman" w:cs="Times New Roman"/>
                <w:color w:val="000000"/>
              </w:rPr>
              <w:fldChar w:fldCharType="end"/>
            </w:r>
          </w:p>
          <w:p w14:paraId="55C7D830" w14:textId="710F6F59"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Klingler, et al. (2014) </w:t>
            </w:r>
            <w:r w:rsidRPr="008D5BC5">
              <w:rPr>
                <w:rFonts w:eastAsia="Times New Roman" w:cs="Times New Roman"/>
                <w:color w:val="000000"/>
              </w:rPr>
              <w:fldChar w:fldCharType="begin">
                <w:fldData xml:space="preserve">PEVuZE5vdGU+PENpdGU+PEF1dGhvcj5LbGluZ2xlcjwvQXV0aG9yPjxZZWFyPjIwMTQ8L1llYXI+
PFJlY051bT41MjwvUmVjTnVtPjxEaXNwbGF5VGV4dD4oNDY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LbGluZ2xlcjwvQXV0aG9yPjxZZWFyPjIwMTQ8L1llYXI+
PFJlY051bT41MjwvUmVjTnVtPjxEaXNwbGF5VGV4dD4oNDY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46)</w:t>
            </w:r>
            <w:r w:rsidRPr="008D5BC5">
              <w:rPr>
                <w:rFonts w:eastAsia="Times New Roman" w:cs="Times New Roman"/>
                <w:color w:val="000000"/>
              </w:rPr>
              <w:fldChar w:fldCharType="end"/>
            </w:r>
          </w:p>
          <w:p w14:paraId="6EBD9003" w14:textId="72C27095"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Snoeck, et al. (2015) </w:t>
            </w:r>
            <w:r w:rsidRPr="008D5BC5">
              <w:rPr>
                <w:rFonts w:eastAsia="Times New Roman" w:cs="Times New Roman"/>
                <w:color w:val="000000"/>
              </w:rPr>
              <w:fldChar w:fldCharType="begin">
                <w:fldData xml:space="preserve">PEVuZE5vdGU+PENpdGU+PEF1dGhvcj5Tbm9lY2s8L0F1dGhvcj48WWVhcj4yMDE1PC9ZZWFyPjxS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Tbm9lY2s8L0F1dGhvcj48WWVhcj4yMDE1PC9ZZWFyPjxS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47)</w:t>
            </w:r>
            <w:r w:rsidRPr="008D5BC5">
              <w:rPr>
                <w:rFonts w:eastAsia="Times New Roman" w:cs="Times New Roman"/>
                <w:color w:val="000000"/>
              </w:rPr>
              <w:fldChar w:fldCharType="end"/>
            </w:r>
          </w:p>
          <w:p w14:paraId="794AB67A" w14:textId="45FB33E5" w:rsidR="00FE1EF5" w:rsidRPr="008D5BC5" w:rsidRDefault="00FE1EF5" w:rsidP="00C71CB6">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Bamaga, et al. (2016) </w:t>
            </w:r>
            <w:r w:rsidRPr="008D5BC5">
              <w:rPr>
                <w:rFonts w:eastAsia="Times New Roman" w:cs="Times New Roman"/>
                <w:color w:val="000000"/>
              </w:rPr>
              <w:fldChar w:fldCharType="begin">
                <w:fldData xml:space="preserve">PEVuZE5vdGU+PENpdGU+PEF1dGhvcj5CYW1hZ2E8L0F1dGhvcj48WWVhcj4yMDE2PC9ZZWFyPjxS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CYW1hZ2E8L0F1dGhvcj48WWVhcj4yMDE2PC9ZZWFyPjxS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77)</w:t>
            </w:r>
            <w:r w:rsidRPr="008D5BC5">
              <w:rPr>
                <w:rFonts w:eastAsia="Times New Roman" w:cs="Times New Roman"/>
                <w:color w:val="000000"/>
              </w:rPr>
              <w:fldChar w:fldCharType="end"/>
            </w:r>
          </w:p>
        </w:tc>
        <w:tc>
          <w:tcPr>
            <w:tcW w:w="1440" w:type="dxa"/>
            <w:shd w:val="clear" w:color="auto" w:fill="auto"/>
          </w:tcPr>
          <w:p w14:paraId="42475C08" w14:textId="77777777"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High</w:t>
            </w:r>
          </w:p>
        </w:tc>
      </w:tr>
      <w:tr w:rsidR="00FE1EF5" w:rsidRPr="008D5BC5" w14:paraId="775630DD" w14:textId="47BDEF19" w:rsidTr="00FE1EF5">
        <w:trPr>
          <w:trHeight w:val="908"/>
        </w:trPr>
        <w:tc>
          <w:tcPr>
            <w:tcW w:w="1603" w:type="dxa"/>
            <w:shd w:val="clear" w:color="auto" w:fill="auto"/>
          </w:tcPr>
          <w:p w14:paraId="640FF143"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Clinical</w:t>
            </w:r>
          </w:p>
        </w:tc>
        <w:tc>
          <w:tcPr>
            <w:tcW w:w="2920" w:type="dxa"/>
            <w:shd w:val="clear" w:color="auto" w:fill="auto"/>
          </w:tcPr>
          <w:p w14:paraId="52A779B8"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rs28933397 </w:t>
            </w:r>
          </w:p>
          <w:p w14:paraId="4C888787" w14:textId="39323582"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c.7372C&gt;T; p.(Arg2458Cys)</w:t>
            </w:r>
          </w:p>
        </w:tc>
        <w:tc>
          <w:tcPr>
            <w:tcW w:w="3577" w:type="dxa"/>
            <w:shd w:val="clear" w:color="auto" w:fill="auto"/>
          </w:tcPr>
          <w:p w14:paraId="2CC418B1"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variant associated with Malignant Hyperthermia (MH) based on positive IVCTs, and MH reaction.</w:t>
            </w:r>
          </w:p>
        </w:tc>
        <w:tc>
          <w:tcPr>
            <w:tcW w:w="3510" w:type="dxa"/>
            <w:shd w:val="clear" w:color="auto" w:fill="auto"/>
          </w:tcPr>
          <w:p w14:paraId="79F3FF2F" w14:textId="2B6C0096"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Manning, et al. (1998)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Manning&lt;/Author&gt;&lt;Year&gt;1998&lt;/Year&gt;&lt;RecNum&gt;103&lt;/RecNum&gt;&lt;DisplayText&gt;(103)&lt;/DisplayText&gt;&lt;record&gt;&lt;rec-number&gt;103&lt;/rec-number&gt;&lt;foreign-keys&gt;&lt;key app="EN" db-id="vp0fe9zeppxzwrerdwrxser59st9sadt5vet" timestamp="1520448380"&gt;103&lt;/key&gt;&lt;/foreign-keys&gt;&lt;ref-type name="Journal Article"&gt;17&lt;/ref-type&gt;&lt;contributors&gt;&lt;authors&gt;&lt;author&gt;Manning, B. M.&lt;/author&gt;&lt;author&gt;Quane, K. A.&lt;/author&gt;&lt;author&gt;Lynch, P. J.&lt;/author&gt;&lt;author&gt;Urwyler, A.&lt;/author&gt;&lt;author&gt;Tegazzin, V.&lt;/author&gt;&lt;author&gt;Krivosic-Horber, R.&lt;/author&gt;&lt;author&gt;Censier, K.&lt;/author&gt;&lt;author&gt;Comi, G.&lt;/author&gt;&lt;author&gt;Adnet, P.&lt;/author&gt;&lt;author&gt;Wolz, W.&lt;/author&gt;&lt;author&gt;Lunardi, J.&lt;/author&gt;&lt;author&gt;Muller, C. R.&lt;/author&gt;&lt;author&gt;McCarthy, T. V.&lt;/author&gt;&lt;/authors&gt;&lt;/contributors&gt;&lt;auth-address&gt;Department of Biochemistry, University College, Cork, Ireland.&lt;/auth-address&gt;&lt;titles&gt;&lt;title&gt;Novel mutations at a CpG dinucleotide in the ryanodine receptor in malignant hyperthermia&lt;/title&gt;&lt;secondary-title&gt;Hum Mutat&lt;/secondary-title&gt;&lt;/titles&gt;&lt;periodical&gt;&lt;full-title&gt;Hum Mutat&lt;/full-title&gt;&lt;/periodical&gt;&lt;pages&gt;45-50&lt;/pages&gt;&lt;volume&gt;11&lt;/volume&gt;&lt;number&gt;1&lt;/number&gt;&lt;keywords&gt;&lt;keyword&gt;Amino Acid Substitution/genetics&lt;/keyword&gt;&lt;keyword&gt;Arginine/genetics&lt;/keyword&gt;&lt;keyword&gt;*CpG Islands&lt;/keyword&gt;&lt;keyword&gt;Cysteine/genetics&lt;/keyword&gt;&lt;keyword&gt;Female&lt;/keyword&gt;&lt;keyword&gt;Genotype&lt;/keyword&gt;&lt;keyword&gt;Histidine/genetics&lt;/keyword&gt;&lt;keyword&gt;Humans&lt;/keyword&gt;&lt;keyword&gt;Male&lt;/keyword&gt;&lt;keyword&gt;Malignant Hyperthermia/*genetics/*metabolism&lt;/keyword&gt;&lt;keyword&gt;*Mutation&lt;/keyword&gt;&lt;keyword&gt;Pedigree&lt;/keyword&gt;&lt;keyword&gt;Phenotype&lt;/keyword&gt;&lt;keyword&gt;Ryanodine Receptor Calcium Release Channel/*genetics&lt;/keyword&gt;&lt;/keywords&gt;&lt;dates&gt;&lt;year&gt;1998&lt;/year&gt;&lt;/dates&gt;&lt;isbn&gt;1059-7794 (Print)&amp;#xD;1059-7794 (Linking)&lt;/isbn&gt;&lt;accession-num&gt;9450902&lt;/accession-num&gt;&lt;urls&gt;&lt;related-urls&gt;&lt;url&gt;https://www.ncbi.nlm.nih.gov/pubmed/9450902&lt;/url&gt;&lt;/related-urls&gt;&lt;/urls&gt;&lt;electronic-resource-num&gt;10.1002/(SICI)1098-1004(1998)11:1&amp;lt;45::AID-HUMU7&amp;gt;3.0.CO;2-K&lt;/electronic-resource-num&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103)</w:t>
            </w:r>
            <w:r w:rsidRPr="008D5BC5">
              <w:rPr>
                <w:rFonts w:eastAsia="Times New Roman" w:cs="Times New Roman"/>
                <w:color w:val="000000"/>
              </w:rPr>
              <w:fldChar w:fldCharType="end"/>
            </w:r>
          </w:p>
          <w:p w14:paraId="2091B9D1" w14:textId="473E8866"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Barone, et al. (1999)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Barone&lt;/Author&gt;&lt;Year&gt;1999&lt;/Year&gt;&lt;RecNum&gt;39&lt;/RecNum&gt;&lt;DisplayText&gt;(23)&lt;/DisplayText&gt;&lt;record&gt;&lt;rec-number&gt;39&lt;/rec-number&gt;&lt;foreign-keys&gt;&lt;key app="EN" db-id="vp0fe9zeppxzwrerdwrxser59st9sadt5vet" timestamp="1520448369"&gt;39&lt;/key&gt;&lt;/foreign-keys&gt;&lt;ref-type name="Journal Article"&gt;17&lt;/ref-type&gt;&lt;contributors&gt;&lt;authors&gt;&lt;author&gt;Barone, V.&lt;/author&gt;&lt;author&gt;Massa, O.&lt;/author&gt;&lt;author&gt;Intravaia, E.&lt;/author&gt;&lt;author&gt;Bracco, A.&lt;/author&gt;&lt;author&gt;Di Martino, A.&lt;/author&gt;&lt;author&gt;Tegazzin, V.&lt;/author&gt;&lt;author&gt;Cozzolino, S.&lt;/author&gt;&lt;author&gt;Sorrentino, V.&lt;/author&gt;&lt;/authors&gt;&lt;/contributors&gt;&lt;auth-address&gt;DIBIT San Raffaele Scientific Institute, Milano, Italy.&lt;/auth-address&gt;&lt;titles&gt;&lt;title&gt;Mutation screening of the RYR1 gene and identification of two novel mutations in Italian malignant hyperthermia families&lt;/title&gt;&lt;secondary-title&gt;J Med Genet&lt;/secondary-title&gt;&lt;/titles&gt;&lt;periodical&gt;&lt;full-title&gt;J Med Genet&lt;/full-title&gt;&lt;/periodical&gt;&lt;pages&gt;115-8&lt;/pages&gt;&lt;volume&gt;36&lt;/volume&gt;&lt;number&gt;2&lt;/number&gt;&lt;keywords&gt;&lt;keyword&gt;Caffeine/metabolism&lt;/keyword&gt;&lt;keyword&gt;DNA Primers&lt;/keyword&gt;&lt;keyword&gt;Female&lt;/keyword&gt;&lt;keyword&gt;Halothane/metabolism&lt;/keyword&gt;&lt;keyword&gt;Humans&lt;/keyword&gt;&lt;keyword&gt;Italy&lt;/keyword&gt;&lt;keyword&gt;Male&lt;/keyword&gt;&lt;keyword&gt;Malignant Hyperthermia/*genetics&lt;/keyword&gt;&lt;keyword&gt;Muscles/metabolism&lt;/keyword&gt;&lt;keyword&gt;Myopathies, Nemaline/genetics&lt;/keyword&gt;&lt;keyword&gt;Pedigree&lt;/keyword&gt;&lt;keyword&gt;Point Mutation&lt;/keyword&gt;&lt;keyword&gt;Polymorphism, Genetic&lt;/keyword&gt;&lt;keyword&gt;Polymorphism, Single-Stranded Conformational&lt;/keyword&gt;&lt;keyword&gt;Ryanodine Receptor Calcium Release Channel/*genetics&lt;/keyword&gt;&lt;/keywords&gt;&lt;dates&gt;&lt;year&gt;1999&lt;/year&gt;&lt;pub-dates&gt;&lt;date&gt;Feb&lt;/date&gt;&lt;/pub-dates&gt;&lt;/dates&gt;&lt;isbn&gt;0022-2593 (Print)&amp;#xD;0022-2593 (Linking)&lt;/isbn&gt;&lt;accession-num&gt;10051009&lt;/accession-num&gt;&lt;urls&gt;&lt;related-urls&gt;&lt;url&gt;https://www.ncbi.nlm.nih.gov/pubmed/10051009&lt;/url&gt;&lt;/related-urls&gt;&lt;/urls&gt;&lt;custom2&gt;PMC1734304&lt;/custom2&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23)</w:t>
            </w:r>
            <w:r w:rsidRPr="008D5BC5">
              <w:rPr>
                <w:rFonts w:eastAsia="Times New Roman" w:cs="Times New Roman"/>
                <w:color w:val="000000"/>
              </w:rPr>
              <w:fldChar w:fldCharType="end"/>
            </w:r>
          </w:p>
          <w:p w14:paraId="119257A0" w14:textId="39B63805"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Girard, et al. (2001) </w:t>
            </w:r>
            <w:r w:rsidRPr="008D5BC5">
              <w:rPr>
                <w:rFonts w:eastAsia="Times New Roman" w:cs="Times New Roman"/>
                <w:color w:val="000000"/>
              </w:rPr>
              <w:fldChar w:fldCharType="begin">
                <w:fldData xml:space="preserve">PEVuZE5vdGU+PENpdGU+PEF1dGhvcj5HaXJhcmQ8L0F1dGhvcj48WWVhcj4yMDAxPC9ZZWFyPjxS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HaXJhcmQ8L0F1dGhvcj48WWVhcj4yMDAxPC9ZZWFyPjxS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70)</w:t>
            </w:r>
            <w:r w:rsidRPr="008D5BC5">
              <w:rPr>
                <w:rFonts w:eastAsia="Times New Roman" w:cs="Times New Roman"/>
                <w:color w:val="000000"/>
              </w:rPr>
              <w:fldChar w:fldCharType="end"/>
            </w:r>
          </w:p>
          <w:p w14:paraId="363860A7" w14:textId="0D56730E"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Galli, et al. (2002)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Galli&lt;/Author&gt;&lt;Year&gt;2002&lt;/Year&gt;&lt;RecNum&gt;41&lt;/RecNum&gt;&lt;DisplayText&gt;(28)&lt;/DisplayText&gt;&lt;record&gt;&lt;rec-number&gt;41&lt;/rec-number&gt;&lt;foreign-keys&gt;&lt;key app="EN" db-id="vp0fe9zeppxzwrerdwrxser59st9sadt5vet" timestamp="1520448369"&gt;41&lt;/key&gt;&lt;/foreign-keys&gt;&lt;ref-type name="Journal Article"&gt;17&lt;/ref-type&gt;&lt;contributors&gt;&lt;authors&gt;&lt;author&gt;Galli, L.&lt;/author&gt;&lt;author&gt;Orrico, A.&lt;/author&gt;&lt;author&gt;Cozzolino, S.&lt;/author&gt;&lt;author&gt;Pietrini, V.&lt;/author&gt;&lt;author&gt;Tegazzin, V.&lt;/author&gt;&lt;author&gt;Sorrentino, V.&lt;/author&gt;&lt;/authors&gt;&lt;/contributors&gt;&lt;auth-address&gt;U.O. Medical Genetics, Azienda Ospedaliera Universitaria Senese, Siena, Italy&lt;/auth-address&gt;&lt;titles&gt;&lt;title&gt;Mutations in the RYR1 gene in Italian patients at risk for malignant hyperthermia: evidence for a cluster of novel mutations in the C-terminal region&lt;/title&gt;&lt;secondary-title&gt;Cell Calcium&lt;/secondary-title&gt;&lt;/titles&gt;&lt;periodical&gt;&lt;full-title&gt;Cell Calcium&lt;/full-title&gt;&lt;/periodical&gt;&lt;pages&gt;143-51&lt;/pages&gt;&lt;volume&gt;32&lt;/volume&gt;&lt;number&gt;3&lt;/number&gt;&lt;keywords&gt;&lt;keyword&gt;Amino Acid Sequence/genetics&lt;/keyword&gt;&lt;keyword&gt;Female&lt;/keyword&gt;&lt;keyword&gt;Humans&lt;/keyword&gt;&lt;keyword&gt;Italy&lt;/keyword&gt;&lt;keyword&gt;Male&lt;/keyword&gt;&lt;keyword&gt;Malignant Hyperthermia/*genetics&lt;/keyword&gt;&lt;keyword&gt;Molecular Sequence Data&lt;/keyword&gt;&lt;keyword&gt;Mutation/*genetics&lt;/keyword&gt;&lt;keyword&gt;Myopathy, Central Core/genetics&lt;/keyword&gt;&lt;keyword&gt;Patients&lt;/keyword&gt;&lt;keyword&gt;Pedigree&lt;/keyword&gt;&lt;keyword&gt;Risk Factors&lt;/keyword&gt;&lt;keyword&gt;Ryanodine Receptor Calcium Release Channel/*genetics&lt;/keyword&gt;&lt;/keywords&gt;&lt;dates&gt;&lt;year&gt;2002&lt;/year&gt;&lt;pub-dates&gt;&lt;date&gt;Sep&lt;/date&gt;&lt;/pub-dates&gt;&lt;/dates&gt;&lt;isbn&gt;0143-4160 (Print)&amp;#xD;0143-4160 (Linking)&lt;/isbn&gt;&lt;accession-num&gt;12208234&lt;/accession-num&gt;&lt;urls&gt;&lt;related-urls&gt;&lt;url&gt;https://www.ncbi.nlm.nih.gov/pubmed/12208234&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28)</w:t>
            </w:r>
            <w:r w:rsidRPr="008D5BC5">
              <w:rPr>
                <w:rFonts w:eastAsia="Times New Roman" w:cs="Times New Roman"/>
                <w:color w:val="000000"/>
              </w:rPr>
              <w:fldChar w:fldCharType="end"/>
            </w:r>
          </w:p>
          <w:p w14:paraId="2BE0C41B" w14:textId="564A7BD8"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Sambuughin, et al. (2005)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Sambuughin&lt;/Author&gt;&lt;Year&gt;2005&lt;/Year&gt;&lt;RecNum&gt;44&lt;/RecNum&gt;&lt;DisplayText&gt;(31)&lt;/DisplayText&gt;&lt;record&gt;&lt;rec-number&gt;44&lt;/rec-number&gt;&lt;foreign-keys&gt;&lt;key app="EN" db-id="vp0fe9zeppxzwrerdwrxser59st9sadt5vet" timestamp="1520448370"&gt;44&lt;/key&gt;&lt;/foreign-keys&gt;&lt;ref-type name="Journal Article"&gt;17&lt;/ref-type&gt;&lt;contributors&gt;&lt;authors&gt;&lt;author&gt;Sambuughin, N.&lt;/author&gt;&lt;author&gt;Holley, H.&lt;/author&gt;&lt;author&gt;Muldoon, S.&lt;/author&gt;&lt;author&gt;Brandom, B. W.&lt;/author&gt;&lt;author&gt;de Bantel, A. M.&lt;/author&gt;&lt;author&gt;Tobin, J. R.&lt;/author&gt;&lt;author&gt;Nelson, T. E.&lt;/author&gt;&lt;author&gt;Goldfarb, L. G.&lt;/author&gt;&lt;/authors&gt;&lt;/contributors&gt;&lt;auth-address&gt;National Institute of Neurological Disorders and Stroke, National Institutes of Health, Bethesda, Maryland 20892-9404, USA. sambuugn@ninds.noh.gov&lt;/auth-address&gt;&lt;titles&gt;&lt;title&gt;Screening of the entire ryanodine receptor type 1 coding region for sequence variants associated with malignant hyperthermia susceptibility in the north american population&lt;/title&gt;&lt;secondary-title&gt;Anesthesiology&lt;/secondary-title&gt;&lt;/titles&gt;&lt;periodical&gt;&lt;full-title&gt;Anesthesiology&lt;/full-title&gt;&lt;/periodical&gt;&lt;pages&gt;515-21&lt;/pages&gt;&lt;volume&gt;102&lt;/volume&gt;&lt;number&gt;3&lt;/number&gt;&lt;keywords&gt;&lt;keyword&gt;Animals&lt;/keyword&gt;&lt;keyword&gt;*Genetic Predisposition to Disease&lt;/keyword&gt;&lt;keyword&gt;Humans&lt;/keyword&gt;&lt;keyword&gt;Malignant Hyperthermia/*genetics&lt;/keyword&gt;&lt;keyword&gt;*Mutation&lt;/keyword&gt;&lt;keyword&gt;*Open Reading Frames&lt;/keyword&gt;&lt;keyword&gt;Ryanodine Receptor Calcium Release Channel/*genetics&lt;/keyword&gt;&lt;/keywords&gt;&lt;dates&gt;&lt;year&gt;2005&lt;/year&gt;&lt;pub-dates&gt;&lt;date&gt;Mar&lt;/date&gt;&lt;/pub-dates&gt;&lt;/dates&gt;&lt;isbn&gt;0003-3022 (Print)&amp;#xD;0003-3022 (Linking)&lt;/isbn&gt;&lt;accession-num&gt;15731587&lt;/accession-num&gt;&lt;urls&gt;&lt;related-urls&gt;&lt;url&gt;https://www.ncbi.nlm.nih.gov/pubmed/15731587&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31)</w:t>
            </w:r>
            <w:r w:rsidRPr="008D5BC5">
              <w:rPr>
                <w:rFonts w:eastAsia="Times New Roman" w:cs="Times New Roman"/>
                <w:color w:val="000000"/>
              </w:rPr>
              <w:fldChar w:fldCharType="end"/>
            </w:r>
          </w:p>
          <w:p w14:paraId="68D006B0" w14:textId="4F2F07F8"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Monnier, et al. (2005) </w:t>
            </w:r>
            <w:r w:rsidRPr="008D5BC5">
              <w:rPr>
                <w:rFonts w:eastAsia="Times New Roman"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17)</w:t>
            </w:r>
            <w:r w:rsidRPr="008D5BC5">
              <w:rPr>
                <w:rFonts w:eastAsia="Times New Roman" w:cs="Times New Roman"/>
                <w:color w:val="000000"/>
              </w:rPr>
              <w:fldChar w:fldCharType="end"/>
            </w:r>
          </w:p>
          <w:p w14:paraId="0F9D87B3" w14:textId="2FADC025"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Galli, et al. (2006)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Galli&lt;/Author&gt;&lt;Year&gt;2006&lt;/Year&gt;&lt;RecNum&gt;45&lt;/RecNum&gt;&lt;DisplayText&gt;(33)&lt;/DisplayText&gt;&lt;record&gt;&lt;rec-number&gt;45&lt;/rec-number&gt;&lt;foreign-keys&gt;&lt;key app="EN" db-id="vp0fe9zeppxzwrerdwrxser59st9sadt5vet" timestamp="1520448370"&gt;45&lt;/key&gt;&lt;/foreign-keys&gt;&lt;ref-type name="Journal Article"&gt;17&lt;/ref-type&gt;&lt;contributors&gt;&lt;authors&gt;&lt;author&gt;Galli, L.&lt;/author&gt;&lt;author&gt;Orrico, A.&lt;/author&gt;&lt;author&gt;Lorenzini, S.&lt;/author&gt;&lt;author&gt;Censini, S.&lt;/author&gt;&lt;author&gt;Falciani, M.&lt;/author&gt;&lt;author&gt;Covacci, A.&lt;/author&gt;&lt;author&gt;Tegazzin, V.&lt;/author&gt;&lt;author&gt;Sorrentino, V.&lt;/author&gt;&lt;/authors&gt;&lt;/contributors&gt;&lt;auth-address&gt;Molecular Medicine Section, Department of Neuroscience, University of Siena and Azienda Ospedaliera Universitaria Senese, Siena, Italy.&lt;/auth-address&gt;&lt;titles&gt;&lt;title&gt;Frequency and localization of mutations in the 106 exons of the RYR1 gene in 50 individuals with malignant hyperthermia&lt;/title&gt;&lt;secondary-title&gt;Hum Mutat&lt;/secondary-title&gt;&lt;/titles&gt;&lt;periodical&gt;&lt;full-title&gt;Hum Mutat&lt;/full-title&gt;&lt;/periodical&gt;&lt;pages&gt;830&lt;/pages&gt;&lt;volume&gt;27&lt;/volume&gt;&lt;number&gt;8&lt;/number&gt;&lt;keywords&gt;&lt;keyword&gt;Cohort Studies&lt;/keyword&gt;&lt;keyword&gt;DNA Mutational Analysis&lt;/keyword&gt;&lt;keyword&gt;*Exons&lt;/keyword&gt;&lt;keyword&gt;Female&lt;/keyword&gt;&lt;keyword&gt;Gene Frequency&lt;/keyword&gt;&lt;keyword&gt;Genetic Predisposition to Disease&lt;/keyword&gt;&lt;keyword&gt;Genetic Testing&lt;/keyword&gt;&lt;keyword&gt;Humans&lt;/keyword&gt;&lt;keyword&gt;Male&lt;/keyword&gt;&lt;keyword&gt;Malignant Hyperthermia/diagnosis/*genetics&lt;/keyword&gt;&lt;keyword&gt;*Mutation, Missense&lt;/keyword&gt;&lt;keyword&gt;Ryanodine Receptor Calcium Release Channel/*genetics&lt;/keyword&gt;&lt;/keywords&gt;&lt;dates&gt;&lt;year&gt;2006&lt;/year&gt;&lt;pub-dates&gt;&lt;date&gt;Aug&lt;/date&gt;&lt;/pub-dates&gt;&lt;/dates&gt;&lt;isbn&gt;1098-1004 (Electronic)&amp;#xD;1059-7794 (Linking)&lt;/isbn&gt;&lt;accession-num&gt;16835904&lt;/accession-num&gt;&lt;urls&gt;&lt;related-urls&gt;&lt;url&gt;https://www.ncbi.nlm.nih.gov/pubmed/16835904&lt;/url&gt;&lt;/related-urls&gt;&lt;/urls&gt;&lt;electronic-resource-num&gt;10.1002/humu.9442&lt;/electronic-resource-num&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33)</w:t>
            </w:r>
            <w:r w:rsidRPr="008D5BC5">
              <w:rPr>
                <w:rFonts w:eastAsia="Times New Roman" w:cs="Times New Roman"/>
                <w:color w:val="000000"/>
              </w:rPr>
              <w:fldChar w:fldCharType="end"/>
            </w:r>
          </w:p>
          <w:p w14:paraId="296B97E0" w14:textId="000042F7" w:rsidR="00FE1EF5" w:rsidRPr="008D5BC5" w:rsidRDefault="00FE1EF5" w:rsidP="00C71CB6">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Klingler, et al. (2014) </w:t>
            </w:r>
            <w:r w:rsidRPr="008D5BC5">
              <w:rPr>
                <w:rFonts w:eastAsia="Times New Roman" w:cs="Times New Roman"/>
                <w:color w:val="000000"/>
              </w:rPr>
              <w:fldChar w:fldCharType="begin">
                <w:fldData xml:space="preserve">PEVuZE5vdGU+PENpdGU+PEF1dGhvcj5LbGluZ2xlcjwvQXV0aG9yPjxZZWFyPjIwMTQ8L1llYXI+
PFJlY051bT41MjwvUmVjTnVtPjxEaXNwbGF5VGV4dD4oNDY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LbGluZ2xlcjwvQXV0aG9yPjxZZWFyPjIwMTQ8L1llYXI+
PFJlY051bT41MjwvUmVjTnVtPjxEaXNwbGF5VGV4dD4oNDY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46)</w:t>
            </w:r>
            <w:r w:rsidRPr="008D5BC5">
              <w:rPr>
                <w:rFonts w:eastAsia="Times New Roman" w:cs="Times New Roman"/>
                <w:color w:val="000000"/>
              </w:rPr>
              <w:fldChar w:fldCharType="end"/>
            </w:r>
          </w:p>
        </w:tc>
        <w:tc>
          <w:tcPr>
            <w:tcW w:w="1440" w:type="dxa"/>
            <w:shd w:val="clear" w:color="auto" w:fill="auto"/>
          </w:tcPr>
          <w:p w14:paraId="1FAE288B" w14:textId="77777777"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High</w:t>
            </w:r>
          </w:p>
        </w:tc>
      </w:tr>
      <w:tr w:rsidR="00FE1EF5" w:rsidRPr="008D5BC5" w14:paraId="760D0C2B" w14:textId="48494CA7" w:rsidTr="00FE1EF5">
        <w:trPr>
          <w:trHeight w:val="953"/>
        </w:trPr>
        <w:tc>
          <w:tcPr>
            <w:tcW w:w="1603" w:type="dxa"/>
            <w:shd w:val="clear" w:color="auto" w:fill="auto"/>
          </w:tcPr>
          <w:p w14:paraId="409D7C5B"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Clinical</w:t>
            </w:r>
          </w:p>
        </w:tc>
        <w:tc>
          <w:tcPr>
            <w:tcW w:w="2920" w:type="dxa"/>
            <w:shd w:val="clear" w:color="auto" w:fill="auto"/>
          </w:tcPr>
          <w:p w14:paraId="74B88273" w14:textId="77777777" w:rsidR="00FE1EF5" w:rsidRPr="008D5BC5" w:rsidRDefault="00FE1EF5" w:rsidP="00C77F14">
            <w:pPr>
              <w:rPr>
                <w:rFonts w:ascii="Times New Roman" w:hAnsi="Times New Roman" w:cs="Times New Roman"/>
                <w:color w:val="000000" w:themeColor="text1"/>
              </w:rPr>
            </w:pPr>
            <w:r w:rsidRPr="008D5BC5">
              <w:rPr>
                <w:rFonts w:ascii="Times New Roman" w:hAnsi="Times New Roman" w:cs="Times New Roman"/>
                <w:color w:val="000000" w:themeColor="text1"/>
              </w:rPr>
              <w:t xml:space="preserve">rs121918594 </w:t>
            </w:r>
          </w:p>
          <w:p w14:paraId="4DBC44DD" w14:textId="33AA54BC" w:rsidR="00FE1EF5" w:rsidRPr="008D5BC5" w:rsidRDefault="00FE1EF5" w:rsidP="00C77F14">
            <w:pPr>
              <w:rPr>
                <w:rFonts w:ascii="Times New Roman" w:hAnsi="Times New Roman" w:cs="Times New Roman"/>
                <w:color w:val="000000" w:themeColor="text1"/>
              </w:rPr>
            </w:pPr>
            <w:r w:rsidRPr="008D5BC5">
              <w:rPr>
                <w:rFonts w:ascii="Times New Roman" w:hAnsi="Times New Roman" w:cs="Times New Roman"/>
                <w:i/>
                <w:color w:val="000000" w:themeColor="text1"/>
              </w:rPr>
              <w:t>RYR1</w:t>
            </w:r>
            <w:r w:rsidRPr="008D5BC5">
              <w:rPr>
                <w:rFonts w:ascii="Times New Roman" w:hAnsi="Times New Roman" w:cs="Times New Roman"/>
                <w:color w:val="000000" w:themeColor="text1"/>
              </w:rPr>
              <w:t xml:space="preserve"> </w:t>
            </w:r>
            <w:r w:rsidRPr="008D5BC5">
              <w:rPr>
                <w:rFonts w:ascii="Times New Roman" w:hAnsi="Times New Roman" w:cs="Times New Roman"/>
                <w:color w:val="000000"/>
              </w:rPr>
              <w:t xml:space="preserve">c.7373G&gt;A; </w:t>
            </w:r>
            <w:r w:rsidRPr="008D5BC5">
              <w:rPr>
                <w:rFonts w:ascii="Times New Roman" w:hAnsi="Times New Roman" w:cs="Times New Roman"/>
                <w:color w:val="000000" w:themeColor="text1"/>
              </w:rPr>
              <w:t>p.(Arg2458His)</w:t>
            </w:r>
          </w:p>
        </w:tc>
        <w:tc>
          <w:tcPr>
            <w:tcW w:w="3577" w:type="dxa"/>
            <w:shd w:val="clear" w:color="auto" w:fill="auto"/>
          </w:tcPr>
          <w:p w14:paraId="4AAAA6A7" w14:textId="77777777" w:rsidR="00FE1EF5" w:rsidRPr="008D5BC5" w:rsidRDefault="00FE1EF5" w:rsidP="00C77F14">
            <w:pPr>
              <w:rPr>
                <w:rFonts w:ascii="Times New Roman" w:hAnsi="Times New Roman" w:cs="Times New Roman"/>
                <w:color w:val="000000" w:themeColor="text1"/>
              </w:rPr>
            </w:pPr>
            <w:r w:rsidRPr="008D5BC5">
              <w:rPr>
                <w:rFonts w:ascii="Times New Roman" w:hAnsi="Times New Roman" w:cs="Times New Roman"/>
                <w:i/>
                <w:color w:val="000000" w:themeColor="text1"/>
              </w:rPr>
              <w:t>RYR1</w:t>
            </w:r>
            <w:r w:rsidRPr="008D5BC5">
              <w:rPr>
                <w:rFonts w:ascii="Times New Roman" w:hAnsi="Times New Roman" w:cs="Times New Roman"/>
                <w:color w:val="000000" w:themeColor="text1"/>
              </w:rPr>
              <w:t xml:space="preserve"> variant associated with Malignant Hyperthermia (MH) based on positive IVCTs, positive CICR,</w:t>
            </w:r>
            <w:r w:rsidRPr="008D5BC5">
              <w:rPr>
                <w:rFonts w:ascii="Times New Roman" w:hAnsi="Times New Roman" w:cs="Times New Roman"/>
                <w:color w:val="000000"/>
              </w:rPr>
              <w:t xml:space="preserve"> and MH reactions.</w:t>
            </w:r>
          </w:p>
        </w:tc>
        <w:tc>
          <w:tcPr>
            <w:tcW w:w="3510" w:type="dxa"/>
            <w:shd w:val="clear" w:color="auto" w:fill="auto"/>
          </w:tcPr>
          <w:p w14:paraId="0FC842BE" w14:textId="75E50FF5"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Manning, et al. (1998)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Manning&lt;/Author&gt;&lt;Year&gt;1998&lt;/Year&gt;&lt;RecNum&gt;103&lt;/RecNum&gt;&lt;DisplayText&gt;(103)&lt;/DisplayText&gt;&lt;record&gt;&lt;rec-number&gt;103&lt;/rec-number&gt;&lt;foreign-keys&gt;&lt;key app="EN" db-id="vp0fe9zeppxzwrerdwrxser59st9sadt5vet" timestamp="1520448380"&gt;103&lt;/key&gt;&lt;/foreign-keys&gt;&lt;ref-type name="Journal Article"&gt;17&lt;/ref-type&gt;&lt;contributors&gt;&lt;authors&gt;&lt;author&gt;Manning, B. M.&lt;/author&gt;&lt;author&gt;Quane, K. A.&lt;/author&gt;&lt;author&gt;Lynch, P. J.&lt;/author&gt;&lt;author&gt;Urwyler, A.&lt;/author&gt;&lt;author&gt;Tegazzin, V.&lt;/author&gt;&lt;author&gt;Krivosic-Horber, R.&lt;/author&gt;&lt;author&gt;Censier, K.&lt;/author&gt;&lt;author&gt;Comi, G.&lt;/author&gt;&lt;author&gt;Adnet, P.&lt;/author&gt;&lt;author&gt;Wolz, W.&lt;/author&gt;&lt;author&gt;Lunardi, J.&lt;/author&gt;&lt;author&gt;Muller, C. R.&lt;/author&gt;&lt;author&gt;McCarthy, T. V.&lt;/author&gt;&lt;/authors&gt;&lt;/contributors&gt;&lt;auth-address&gt;Department of Biochemistry, University College, Cork, Ireland.&lt;/auth-address&gt;&lt;titles&gt;&lt;title&gt;Novel mutations at a CpG dinucleotide in the ryanodine receptor in malignant hyperthermia&lt;/title&gt;&lt;secondary-title&gt;Hum Mutat&lt;/secondary-title&gt;&lt;/titles&gt;&lt;periodical&gt;&lt;full-title&gt;Hum Mutat&lt;/full-title&gt;&lt;/periodical&gt;&lt;pages&gt;45-50&lt;/pages&gt;&lt;volume&gt;11&lt;/volume&gt;&lt;number&gt;1&lt;/number&gt;&lt;keywords&gt;&lt;keyword&gt;Amino Acid Substitution/genetics&lt;/keyword&gt;&lt;keyword&gt;Arginine/genetics&lt;/keyword&gt;&lt;keyword&gt;*CpG Islands&lt;/keyword&gt;&lt;keyword&gt;Cysteine/genetics&lt;/keyword&gt;&lt;keyword&gt;Female&lt;/keyword&gt;&lt;keyword&gt;Genotype&lt;/keyword&gt;&lt;keyword&gt;Histidine/genetics&lt;/keyword&gt;&lt;keyword&gt;Humans&lt;/keyword&gt;&lt;keyword&gt;Male&lt;/keyword&gt;&lt;keyword&gt;Malignant Hyperthermia/*genetics/*metabolism&lt;/keyword&gt;&lt;keyword&gt;*Mutation&lt;/keyword&gt;&lt;keyword&gt;Pedigree&lt;/keyword&gt;&lt;keyword&gt;Phenotype&lt;/keyword&gt;&lt;keyword&gt;Ryanodine Receptor Calcium Release Channel/*genetics&lt;/keyword&gt;&lt;/keywords&gt;&lt;dates&gt;&lt;year&gt;1998&lt;/year&gt;&lt;/dates&gt;&lt;isbn&gt;1059-7794 (Print)&amp;#xD;1059-7794 (Linking)&lt;/isbn&gt;&lt;accession-num&gt;9450902&lt;/accession-num&gt;&lt;urls&gt;&lt;related-urls&gt;&lt;url&gt;https://www.ncbi.nlm.nih.gov/pubmed/9450902&lt;/url&gt;&lt;/related-urls&gt;&lt;/urls&gt;&lt;electronic-resource-num&gt;10.1002/(SICI)1098-1004(1998)11:1&amp;lt;45::AID-HUMU7&amp;gt;3.0.CO;2-K&lt;/electronic-resource-num&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103)</w:t>
            </w:r>
            <w:r w:rsidRPr="008D5BC5">
              <w:rPr>
                <w:rFonts w:eastAsia="Times New Roman" w:cs="Times New Roman"/>
                <w:color w:val="000000"/>
              </w:rPr>
              <w:fldChar w:fldCharType="end"/>
            </w:r>
          </w:p>
          <w:p w14:paraId="10B51FFC" w14:textId="07BC6255"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Ibarra, et al. (2006)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Ibarra&lt;/Author&gt;&lt;Year&gt;2006&lt;/Year&gt;&lt;RecNum&gt;22&lt;/RecNum&gt;&lt;DisplayText&gt;(32)&lt;/DisplayText&gt;&lt;record&gt;&lt;rec-number&gt;22&lt;/rec-number&gt;&lt;foreign-keys&gt;&lt;key app="EN" db-id="vp0fe9zeppxzwrerdwrxser59st9sadt5vet" timestamp="1472668332"&gt;22&lt;/key&gt;&lt;/foreign-keys&gt;&lt;ref-type name="Journal Article"&gt;17&lt;/ref-type&gt;&lt;contributors&gt;&lt;authors&gt;&lt;author&gt;Ibarra, M. Ca&lt;/author&gt;&lt;author&gt;Wu, S.&lt;/author&gt;&lt;author&gt;Murayama, K.&lt;/author&gt;&lt;author&gt;Minami, N.&lt;/author&gt;&lt;author&gt;Ichihara, Y.&lt;/author&gt;&lt;author&gt;Kikuchi, H.&lt;/author&gt;&lt;author&gt;Noguchi, S.&lt;/author&gt;&lt;author&gt;Hayashi, Y. K.&lt;/author&gt;&lt;author&gt;Ochiai, R.&lt;/author&gt;&lt;author&gt;Nishino, I.&lt;/author&gt;&lt;/authors&gt;&lt;/contributors&gt;&lt;auth-address&gt;Department of Neuromuscular Research, National Institute of Neuroscience, Tokyo, Japan.&lt;/auth-address&gt;&lt;titles&gt;&lt;title&gt;Malignant hyperthermia in Japan: mutation screening of the entire ryanodine receptor type 1 gene coding region by direct sequencing&lt;/title&gt;&lt;secondary-title&gt;Anesthesiology&lt;/secondary-title&gt;&lt;/titles&gt;&lt;periodical&gt;&lt;full-title&gt;Anesthesiology&lt;/full-title&gt;&lt;/periodical&gt;&lt;pages&gt;1146-54&lt;/pages&gt;&lt;volume&gt;104&lt;/volume&gt;&lt;number&gt;6&lt;/number&gt;&lt;keywords&gt;&lt;keyword&gt;Adolescent&lt;/keyword&gt;&lt;keyword&gt;Adult&lt;/keyword&gt;&lt;keyword&gt;Aged&lt;/keyword&gt;&lt;keyword&gt;Child&lt;/keyword&gt;&lt;keyword&gt;Child, Preschool&lt;/keyword&gt;&lt;keyword&gt;Female&lt;/keyword&gt;&lt;keyword&gt;Genetic Predisposition to Disease&lt;/keyword&gt;&lt;keyword&gt;Humans&lt;/keyword&gt;&lt;keyword&gt;Male&lt;/keyword&gt;&lt;keyword&gt;Malignant Hyperthermia/*genetics&lt;/keyword&gt;&lt;keyword&gt;Middle Aged&lt;/keyword&gt;&lt;keyword&gt;*Mutation&lt;/keyword&gt;&lt;keyword&gt;Myopathy, Central Core/genetics&lt;/keyword&gt;&lt;keyword&gt;*Open Reading Frames&lt;/keyword&gt;&lt;keyword&gt;Ryanodine Receptor Calcium Release Channel/*genetics&lt;/keyword&gt;&lt;keyword&gt;*Sequence Analysis, DNA&lt;/keyword&gt;&lt;/keywords&gt;&lt;dates&gt;&lt;year&gt;2006&lt;/year&gt;&lt;pub-dates&gt;&lt;date&gt;Jun&lt;/date&gt;&lt;/pub-dates&gt;&lt;/dates&gt;&lt;isbn&gt;0003-3022 (Print)&amp;#xD;0003-3022 (Linking)&lt;/isbn&gt;&lt;accession-num&gt;16732084&lt;/accession-num&gt;&lt;urls&gt;&lt;related-urls&gt;&lt;url&gt;https://www.ncbi.nlm.nih.gov/pubmed/16732084&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32)</w:t>
            </w:r>
            <w:r w:rsidRPr="008D5BC5">
              <w:rPr>
                <w:rFonts w:eastAsia="Times New Roman" w:cs="Times New Roman"/>
                <w:color w:val="000000"/>
              </w:rPr>
              <w:fldChar w:fldCharType="end"/>
            </w:r>
          </w:p>
          <w:p w14:paraId="0F98B96D" w14:textId="25610591"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Gillies, et al. (2008)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Gillies&lt;/Author&gt;&lt;Year&gt;2008&lt;/Year&gt;&lt;RecNum&gt;20&lt;/RecNum&gt;&lt;DisplayText&gt;(34)&lt;/DisplayText&gt;&lt;record&gt;&lt;rec-number&gt;20&lt;/rec-number&gt;&lt;foreign-keys&gt;&lt;key app="EN" db-id="vp0fe9zeppxzwrerdwrxser59st9sadt5vet" timestamp="1472668098"&gt;20&lt;/key&gt;&lt;/foreign-keys&gt;&lt;ref-type name="Journal Article"&gt;17&lt;/ref-type&gt;&lt;contributors&gt;&lt;authors&gt;&lt;author&gt;Gillies, R. L.&lt;/author&gt;&lt;author&gt;Bjorksten, A. R.&lt;/author&gt;&lt;author&gt;Davis, M.&lt;/author&gt;&lt;author&gt;Du Sart, D.&lt;/author&gt;&lt;/authors&gt;&lt;/contributors&gt;&lt;auth-address&gt;Department of Anaesthesia and Pain Management, Royal Melbourne Hospital, Parkville, Australia.&lt;/auth-address&gt;&lt;titles&gt;&lt;title&gt;Identification of genetic mutations in Australian malignant hyperthermia families using sequencing of RYR1 hotspots&lt;/title&gt;&lt;secondary-title&gt;Anaesth Intensive Care&lt;/secondary-title&gt;&lt;/titles&gt;&lt;periodical&gt;&lt;full-title&gt;Anaesth Intensive Care&lt;/full-title&gt;&lt;/periodical&gt;&lt;pages&gt;391-403&lt;/pages&gt;&lt;volume&gt;36&lt;/volume&gt;&lt;number&gt;3&lt;/number&gt;&lt;keywords&gt;&lt;keyword&gt;Amino Acid Substitution&lt;/keyword&gt;&lt;keyword&gt;Australia/epidemiology&lt;/keyword&gt;&lt;keyword&gt;Chromosomes, Human, Pair 19/genetics&lt;/keyword&gt;&lt;keyword&gt;DNA/genetics&lt;/keyword&gt;&lt;keyword&gt;DNA Mutational Analysis&lt;/keyword&gt;&lt;keyword&gt;DNA Primers&lt;/keyword&gt;&lt;keyword&gt;Haplotypes&lt;/keyword&gt;&lt;keyword&gt;Homeostasis/physiology&lt;/keyword&gt;&lt;keyword&gt;Humans&lt;/keyword&gt;&lt;keyword&gt;Malignant Hyperthermia/epidemiology/*genetics/pathology&lt;/keyword&gt;&lt;keyword&gt;Muscle Contraction/physiology&lt;/keyword&gt;&lt;keyword&gt;Muscle, Skeletal/pathology&lt;/keyword&gt;&lt;keyword&gt;Pedigree&lt;/keyword&gt;&lt;keyword&gt;Reverse Transcriptase Polymerase Chain Reaction&lt;/keyword&gt;&lt;keyword&gt;Ryanodine Receptor Calcium Release Channel/*genetics&lt;/keyword&gt;&lt;/keywords&gt;&lt;dates&gt;&lt;year&gt;2008&lt;/year&gt;&lt;pub-dates&gt;&lt;date&gt;May&lt;/date&gt;&lt;/pub-dates&gt;&lt;/dates&gt;&lt;isbn&gt;0310-057X (Print)&amp;#xD;0310-057X (Linking)&lt;/isbn&gt;&lt;accession-num&gt;18564801&lt;/accession-num&gt;&lt;urls&gt;&lt;related-urls&gt;&lt;url&gt;https://www.ncbi.nlm.nih.gov/pubmed/18564801&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34)</w:t>
            </w:r>
            <w:r w:rsidRPr="008D5BC5">
              <w:rPr>
                <w:rFonts w:eastAsia="Times New Roman" w:cs="Times New Roman"/>
                <w:color w:val="000000"/>
              </w:rPr>
              <w:fldChar w:fldCharType="end"/>
            </w:r>
          </w:p>
          <w:p w14:paraId="586E2F83" w14:textId="1F0AEA55" w:rsidR="00FE1EF5" w:rsidRPr="008D5BC5" w:rsidRDefault="00FE1EF5" w:rsidP="0095275F">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Carpenter, et al. (2009) </w:t>
            </w:r>
            <w:r w:rsidRPr="008D5BC5">
              <w:rPr>
                <w:rFonts w:eastAsia="Times New Roman" w:cs="Times New Roman"/>
                <w:color w:val="000000"/>
              </w:rPr>
              <w:fldChar w:fldCharType="begin">
                <w:fldData xml:space="preserve">PEVuZE5vdGU+PENpdGU+PEF1dGhvcj5DYXJwZW50ZXI8L0F1dGhvcj48WWVhcj4yMDA5PC9ZZWFy
PjxSZWNOdW0+OTwvUmVjTnVtPjxEaXNwbGF5VGV4dD4oMzU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DYXJwZW50ZXI8L0F1dGhvcj48WWVhcj4yMDA5PC9ZZWFy
PjxSZWNOdW0+OTwvUmVjTnVtPjxEaXNwbGF5VGV4dD4oMzU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35)</w:t>
            </w:r>
            <w:r w:rsidRPr="008D5BC5">
              <w:rPr>
                <w:rFonts w:eastAsia="Times New Roman" w:cs="Times New Roman"/>
                <w:color w:val="000000"/>
              </w:rPr>
              <w:fldChar w:fldCharType="end"/>
            </w:r>
          </w:p>
          <w:p w14:paraId="710E4AE2" w14:textId="626225CB" w:rsidR="00FE1EF5" w:rsidRPr="008D5BC5" w:rsidRDefault="00FE1EF5" w:rsidP="00C71CB6">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Li, et al. (2017)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Li&lt;/Author&gt;&lt;Year&gt;2017&lt;/Year&gt;&lt;RecNum&gt;162&lt;/RecNum&gt;&lt;DisplayText&gt;(104)&lt;/DisplayText&gt;&lt;record&gt;&lt;rec-number&gt;162&lt;/rec-number&gt;&lt;foreign-keys&gt;&lt;key app="EN" db-id="vp0fe9zeppxzwrerdwrxser59st9sadt5vet" timestamp="1520452843"&gt;162&lt;/key&gt;&lt;/foreign-keys&gt;&lt;ref-type name="Journal Article"&gt;17&lt;/ref-type&gt;&lt;contributors&gt;&lt;authors&gt;&lt;author&gt;Li, D. W.&lt;/author&gt;&lt;author&gt;Lai, P. S.&lt;/author&gt;&lt;author&gt;Lee, D. W.&lt;/author&gt;&lt;author&gt;Yong, R. Y.&lt;/author&gt;&lt;author&gt;Lee, T. L.&lt;/author&gt;&lt;/authors&gt;&lt;/contributors&gt;&lt;auth-address&gt;Department of Anaesthesia, National University Health System, Singapore.&lt;/auth-address&gt;&lt;titles&gt;&lt;title&gt;Malignant Hyperthermia and Ryanodine Receptor Type 1 Gene (RyR1) Mutation in a Family in Singapore&lt;/title&gt;&lt;secondary-title&gt;Ann Acad Med Singapore&lt;/secondary-title&gt;&lt;/titles&gt;&lt;periodical&gt;&lt;full-title&gt;Ann Acad Med Singapore&lt;/full-title&gt;&lt;/periodical&gt;&lt;pages&gt;455-460&lt;/pages&gt;&lt;volume&gt;46&lt;/volume&gt;&lt;number&gt;12&lt;/number&gt;&lt;dates&gt;&lt;year&gt;2017&lt;/year&gt;&lt;pub-dates&gt;&lt;date&gt;Dec&lt;/date&gt;&lt;/pub-dates&gt;&lt;/dates&gt;&lt;isbn&gt;0304-4602 (Print)&amp;#xD;0304-4602 (Linking)&lt;/isbn&gt;&lt;accession-num&gt;29355282&lt;/accession-num&gt;&lt;urls&gt;&lt;related-urls&gt;&lt;url&gt;https://www.ncbi.nlm.nih.gov/pubmed/29355282&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104)</w:t>
            </w:r>
            <w:r w:rsidRPr="008D5BC5">
              <w:rPr>
                <w:rFonts w:eastAsia="Times New Roman" w:cs="Times New Roman"/>
                <w:color w:val="000000"/>
              </w:rPr>
              <w:fldChar w:fldCharType="end"/>
            </w:r>
          </w:p>
        </w:tc>
        <w:tc>
          <w:tcPr>
            <w:tcW w:w="1440" w:type="dxa"/>
            <w:shd w:val="clear" w:color="auto" w:fill="auto"/>
          </w:tcPr>
          <w:p w14:paraId="4C5BBA76" w14:textId="77777777"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High</w:t>
            </w:r>
          </w:p>
        </w:tc>
      </w:tr>
      <w:tr w:rsidR="00FE1EF5" w:rsidRPr="008D5BC5" w14:paraId="68A9F7C6" w14:textId="29837C22" w:rsidTr="00FE1EF5">
        <w:tc>
          <w:tcPr>
            <w:tcW w:w="1603" w:type="dxa"/>
            <w:shd w:val="clear" w:color="auto" w:fill="auto"/>
          </w:tcPr>
          <w:p w14:paraId="6D98BC83"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Clinical</w:t>
            </w:r>
          </w:p>
        </w:tc>
        <w:tc>
          <w:tcPr>
            <w:tcW w:w="2920" w:type="dxa"/>
            <w:shd w:val="clear" w:color="auto" w:fill="auto"/>
          </w:tcPr>
          <w:p w14:paraId="1784E734"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rs193922818 </w:t>
            </w:r>
          </w:p>
          <w:p w14:paraId="6A0599C0" w14:textId="58D176DF"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c.7522C&gt;T; p.(Arg2508His)</w:t>
            </w:r>
          </w:p>
        </w:tc>
        <w:tc>
          <w:tcPr>
            <w:tcW w:w="3577" w:type="dxa"/>
            <w:shd w:val="clear" w:color="auto" w:fill="auto"/>
          </w:tcPr>
          <w:p w14:paraId="73E8509C" w14:textId="77777777" w:rsidR="00FE1EF5" w:rsidRPr="008D5BC5" w:rsidRDefault="00FE1EF5" w:rsidP="00C77F14">
            <w:pPr>
              <w:rPr>
                <w:rFonts w:ascii="Times New Roman" w:hAnsi="Times New Roman" w:cs="Times New Roman"/>
              </w:rPr>
            </w:pPr>
            <w:r w:rsidRPr="008D5BC5">
              <w:rPr>
                <w:rFonts w:ascii="Times New Roman" w:hAnsi="Times New Roman" w:cs="Times New Roman"/>
                <w:i/>
              </w:rPr>
              <w:t>RYR1</w:t>
            </w:r>
            <w:r w:rsidRPr="008D5BC5">
              <w:rPr>
                <w:rFonts w:ascii="Times New Roman" w:hAnsi="Times New Roman" w:cs="Times New Roman"/>
              </w:rPr>
              <w:t xml:space="preserve"> variant associated with Malignant Hyperthermia (MH) based on positive CICRs, positive IVCTs, and MH reactions and/or family history of MH. </w:t>
            </w:r>
          </w:p>
        </w:tc>
        <w:tc>
          <w:tcPr>
            <w:tcW w:w="3510" w:type="dxa"/>
            <w:shd w:val="clear" w:color="auto" w:fill="auto"/>
          </w:tcPr>
          <w:p w14:paraId="32696629" w14:textId="14F22C72"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Wu, et al. (2006)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Wu&lt;/Author&gt;&lt;Year&gt;2006&lt;/Year&gt;&lt;RecNum&gt;104&lt;/RecNum&gt;&lt;DisplayText&gt;(105)&lt;/DisplayText&gt;&lt;record&gt;&lt;rec-number&gt;104&lt;/rec-number&gt;&lt;foreign-keys&gt;&lt;key app="EN" db-id="vp0fe9zeppxzwrerdwrxser59st9sadt5vet" timestamp="1520448380"&gt;104&lt;/key&gt;&lt;/foreign-keys&gt;&lt;ref-type name="Journal Article"&gt;17&lt;/ref-type&gt;&lt;contributors&gt;&lt;authors&gt;&lt;author&gt;Wu, S.&lt;/author&gt;&lt;author&gt;Ibarra, M. C.&lt;/author&gt;&lt;author&gt;Malicdan, M. C.&lt;/author&gt;&lt;author&gt;Murayama, K.&lt;/author&gt;&lt;author&gt;Ichihara, Y.&lt;/author&gt;&lt;author&gt;Kikuchi, H.&lt;/author&gt;&lt;author&gt;Nonaka, I.&lt;/author&gt;&lt;author&gt;Noguchi, S.&lt;/author&gt;&lt;author&gt;Hayashi, Y. K.&lt;/author&gt;&lt;author&gt;Nishino, I.&lt;/author&gt;&lt;/authors&gt;&lt;/contributors&gt;&lt;auth-address&gt;Department of Neuromuscular Research, National Institute of Neuroscience, National Center of Neurology and Psychiatry (NCNP), Kodaira, Tokyo, Japan.&lt;/auth-address&gt;&lt;titles&gt;&lt;title&gt;Central core disease is due to RYR1 mutations in more than 90% of patients&lt;/title&gt;&lt;secondary-title&gt;Brain&lt;/secondary-title&gt;&lt;/titles&gt;&lt;periodical&gt;&lt;full-title&gt;Brain&lt;/full-title&gt;&lt;/periodical&gt;&lt;pages&gt;1470-80&lt;/pages&gt;&lt;volume&gt;129&lt;/volume&gt;&lt;number&gt;Pt 6&lt;/number&gt;&lt;keywords&gt;&lt;keyword&gt;Adolescent&lt;/keyword&gt;&lt;keyword&gt;Adult&lt;/keyword&gt;&lt;keyword&gt;Biopsy&lt;/keyword&gt;&lt;keyword&gt;Child&lt;/keyword&gt;&lt;keyword&gt;Child, Preschool&lt;/keyword&gt;&lt;keyword&gt;DNA Mutational Analysis/methods&lt;/keyword&gt;&lt;keyword&gt;Female&lt;/keyword&gt;&lt;keyword&gt;Genotype&lt;/keyword&gt;&lt;keyword&gt;Humans&lt;/keyword&gt;&lt;keyword&gt;Male&lt;/keyword&gt;&lt;keyword&gt;Middle Aged&lt;/keyword&gt;&lt;keyword&gt;Muscle, Skeletal/pathology&lt;/keyword&gt;&lt;keyword&gt;*Mutation, Missense&lt;/keyword&gt;&lt;keyword&gt;Myopathy, Central Core/*genetics/pathology&lt;/keyword&gt;&lt;keyword&gt;Phenotype&lt;/keyword&gt;&lt;keyword&gt;Ryanodine Receptor Calcium Release Channel/*genetics&lt;/keyword&gt;&lt;/keywords&gt;&lt;dates&gt;&lt;year&gt;2006&lt;/year&gt;&lt;pub-dates&gt;&lt;date&gt;Jun&lt;/date&gt;&lt;/pub-dates&gt;&lt;/dates&gt;&lt;isbn&gt;1460-2156 (Electronic)&amp;#xD;0006-8950 (Linking)&lt;/isbn&gt;&lt;accession-num&gt;16621918&lt;/accession-num&gt;&lt;urls&gt;&lt;related-urls&gt;&lt;url&gt;https://www.ncbi.nlm.nih.gov/pubmed/16621918&lt;/url&gt;&lt;/related-urls&gt;&lt;/urls&gt;&lt;electronic-resource-num&gt;10.1093/brain/awl077&lt;/electronic-resource-num&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105)</w:t>
            </w:r>
            <w:r w:rsidRPr="008D5BC5">
              <w:rPr>
                <w:rFonts w:cs="Times New Roman"/>
                <w:color w:val="000000"/>
              </w:rPr>
              <w:fldChar w:fldCharType="end"/>
            </w:r>
          </w:p>
          <w:p w14:paraId="1081058B" w14:textId="6F7E511C"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Ibarra, et al. (2006)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Ibarra&lt;/Author&gt;&lt;Year&gt;2006&lt;/Year&gt;&lt;RecNum&gt;22&lt;/RecNum&gt;&lt;DisplayText&gt;(32)&lt;/DisplayText&gt;&lt;record&gt;&lt;rec-number&gt;22&lt;/rec-number&gt;&lt;foreign-keys&gt;&lt;key app="EN" db-id="vp0fe9zeppxzwrerdwrxser59st9sadt5vet" timestamp="1472668332"&gt;22&lt;/key&gt;&lt;/foreign-keys&gt;&lt;ref-type name="Journal Article"&gt;17&lt;/ref-type&gt;&lt;contributors&gt;&lt;authors&gt;&lt;author&gt;Ibarra, M. Ca&lt;/author&gt;&lt;author&gt;Wu, S.&lt;/author&gt;&lt;author&gt;Murayama, K.&lt;/author&gt;&lt;author&gt;Minami, N.&lt;/author&gt;&lt;author&gt;Ichihara, Y.&lt;/author&gt;&lt;author&gt;Kikuchi, H.&lt;/author&gt;&lt;author&gt;Noguchi, S.&lt;/author&gt;&lt;author&gt;Hayashi, Y. K.&lt;/author&gt;&lt;author&gt;Ochiai, R.&lt;/author&gt;&lt;author&gt;Nishino, I.&lt;/author&gt;&lt;/authors&gt;&lt;/contributors&gt;&lt;auth-address&gt;Department of Neuromuscular Research, National Institute of Neuroscience, Tokyo, Japan.&lt;/auth-address&gt;&lt;titles&gt;&lt;title&gt;Malignant hyperthermia in Japan: mutation screening of the entire ryanodine receptor type 1 gene coding region by direct sequencing&lt;/title&gt;&lt;secondary-title&gt;Anesthesiology&lt;/secondary-title&gt;&lt;/titles&gt;&lt;periodical&gt;&lt;full-title&gt;Anesthesiology&lt;/full-title&gt;&lt;/periodical&gt;&lt;pages&gt;1146-54&lt;/pages&gt;&lt;volume&gt;104&lt;/volume&gt;&lt;number&gt;6&lt;/number&gt;&lt;keywords&gt;&lt;keyword&gt;Adolescent&lt;/keyword&gt;&lt;keyword&gt;Adult&lt;/keyword&gt;&lt;keyword&gt;Aged&lt;/keyword&gt;&lt;keyword&gt;Child&lt;/keyword&gt;&lt;keyword&gt;Child, Preschool&lt;/keyword&gt;&lt;keyword&gt;Female&lt;/keyword&gt;&lt;keyword&gt;Genetic Predisposition to Disease&lt;/keyword&gt;&lt;keyword&gt;Humans&lt;/keyword&gt;&lt;keyword&gt;Male&lt;/keyword&gt;&lt;keyword&gt;Malignant Hyperthermia/*genetics&lt;/keyword&gt;&lt;keyword&gt;Middle Aged&lt;/keyword&gt;&lt;keyword&gt;*Mutation&lt;/keyword&gt;&lt;keyword&gt;Myopathy, Central Core/genetics&lt;/keyword&gt;&lt;keyword&gt;*Open Reading Frames&lt;/keyword&gt;&lt;keyword&gt;Ryanodine Receptor Calcium Release Channel/*genetics&lt;/keyword&gt;&lt;keyword&gt;*Sequence Analysis, DNA&lt;/keyword&gt;&lt;/keywords&gt;&lt;dates&gt;&lt;year&gt;2006&lt;/year&gt;&lt;pub-dates&gt;&lt;date&gt;Jun&lt;/date&gt;&lt;/pub-dates&gt;&lt;/dates&gt;&lt;isbn&gt;0003-3022 (Print)&amp;#xD;0003-3022 (Linking)&lt;/isbn&gt;&lt;accession-num&gt;16732084&lt;/accession-num&gt;&lt;urls&gt;&lt;related-urls&gt;&lt;url&gt;https://www.ncbi.nlm.nih.gov/pubmed/16732084&lt;/url&gt;&lt;/related-urls&gt;&lt;/urls&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32)</w:t>
            </w:r>
            <w:r w:rsidRPr="008D5BC5">
              <w:rPr>
                <w:rFonts w:cs="Times New Roman"/>
                <w:color w:val="000000"/>
              </w:rPr>
              <w:fldChar w:fldCharType="end"/>
            </w:r>
          </w:p>
          <w:p w14:paraId="40BE6662" w14:textId="6540A8D9"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Galli, et al. (2006)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Galli&lt;/Author&gt;&lt;Year&gt;2006&lt;/Year&gt;&lt;RecNum&gt;45&lt;/RecNum&gt;&lt;DisplayText&gt;(33)&lt;/DisplayText&gt;&lt;record&gt;&lt;rec-number&gt;45&lt;/rec-number&gt;&lt;foreign-keys&gt;&lt;key app="EN" db-id="vp0fe9zeppxzwrerdwrxser59st9sadt5vet" timestamp="1520448370"&gt;45&lt;/key&gt;&lt;/foreign-keys&gt;&lt;ref-type name="Journal Article"&gt;17&lt;/ref-type&gt;&lt;contributors&gt;&lt;authors&gt;&lt;author&gt;Galli, L.&lt;/author&gt;&lt;author&gt;Orrico, A.&lt;/author&gt;&lt;author&gt;Lorenzini, S.&lt;/author&gt;&lt;author&gt;Censini, S.&lt;/author&gt;&lt;author&gt;Falciani, M.&lt;/author&gt;&lt;author&gt;Covacci, A.&lt;/author&gt;&lt;author&gt;Tegazzin, V.&lt;/author&gt;&lt;author&gt;Sorrentino, V.&lt;/author&gt;&lt;/authors&gt;&lt;/contributors&gt;&lt;auth-address&gt;Molecular Medicine Section, Department of Neuroscience, University of Siena and Azienda Ospedaliera Universitaria Senese, Siena, Italy.&lt;/auth-address&gt;&lt;titles&gt;&lt;title&gt;Frequency and localization of mutations in the 106 exons of the RYR1 gene in 50 individuals with malignant hyperthermia&lt;/title&gt;&lt;secondary-title&gt;Hum Mutat&lt;/secondary-title&gt;&lt;/titles&gt;&lt;periodical&gt;&lt;full-title&gt;Hum Mutat&lt;/full-title&gt;&lt;/periodical&gt;&lt;pages&gt;830&lt;/pages&gt;&lt;volume&gt;27&lt;/volume&gt;&lt;number&gt;8&lt;/number&gt;&lt;keywords&gt;&lt;keyword&gt;Cohort Studies&lt;/keyword&gt;&lt;keyword&gt;DNA Mutational Analysis&lt;/keyword&gt;&lt;keyword&gt;*Exons&lt;/keyword&gt;&lt;keyword&gt;Female&lt;/keyword&gt;&lt;keyword&gt;Gene Frequency&lt;/keyword&gt;&lt;keyword&gt;Genetic Predisposition to Disease&lt;/keyword&gt;&lt;keyword&gt;Genetic Testing&lt;/keyword&gt;&lt;keyword&gt;Humans&lt;/keyword&gt;&lt;keyword&gt;Male&lt;/keyword&gt;&lt;keyword&gt;Malignant Hyperthermia/diagnosis/*genetics&lt;/keyword&gt;&lt;keyword&gt;*Mutation, Missense&lt;/keyword&gt;&lt;keyword&gt;Ryanodine Receptor Calcium Release Channel/*genetics&lt;/keyword&gt;&lt;/keywords&gt;&lt;dates&gt;&lt;year&gt;2006&lt;/year&gt;&lt;pub-dates&gt;&lt;date&gt;Aug&lt;/date&gt;&lt;/pub-dates&gt;&lt;/dates&gt;&lt;isbn&gt;1098-1004 (Electronic)&amp;#xD;1059-7794 (Linking)&lt;/isbn&gt;&lt;accession-num&gt;16835904&lt;/accession-num&gt;&lt;urls&gt;&lt;related-urls&gt;&lt;url&gt;https://www.ncbi.nlm.nih.gov/pubmed/16835904&lt;/url&gt;&lt;/related-urls&gt;&lt;/urls&gt;&lt;electronic-resource-num&gt;10.1002/humu.9442&lt;/electronic-resource-num&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33)</w:t>
            </w:r>
            <w:r w:rsidRPr="008D5BC5">
              <w:rPr>
                <w:rFonts w:cs="Times New Roman"/>
                <w:color w:val="000000"/>
              </w:rPr>
              <w:fldChar w:fldCharType="end"/>
            </w:r>
          </w:p>
          <w:p w14:paraId="636AA2FA" w14:textId="6B50A8D6"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Brandom, et al. (2013) </w:t>
            </w:r>
            <w:r w:rsidRPr="008D5BC5">
              <w:rPr>
                <w:rFonts w:cs="Times New Roman"/>
                <w:color w:val="000000"/>
              </w:rPr>
              <w:fldChar w:fldCharType="begin">
                <w:fldData xml:space="preserve">PEVuZE5vdGU+PENpdGU+PEF1dGhvcj5CcmFuZG9tPC9BdXRob3I+PFllYXI+MjAxMzwvWWVhcj48
UmVjTnVtPjEwPC9SZWNOdW0+PERpc3BsYXlUZXh0PigzOC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CcmFuZG9tPC9BdXRob3I+PFllYXI+MjAxMzwvWWVhcj48
UmVjTnVtPjEwPC9SZWNOdW0+PERpc3BsYXlUZXh0PigzOC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38)</w:t>
            </w:r>
            <w:r w:rsidRPr="008D5BC5">
              <w:rPr>
                <w:rFonts w:cs="Times New Roman"/>
                <w:color w:val="000000"/>
              </w:rPr>
              <w:fldChar w:fldCharType="end"/>
            </w:r>
          </w:p>
          <w:p w14:paraId="0CFB47CF" w14:textId="0BBD8109"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Snoeck, et al. (2015) </w:t>
            </w:r>
            <w:r w:rsidRPr="008D5BC5">
              <w:rPr>
                <w:rFonts w:cs="Times New Roman"/>
                <w:color w:val="000000"/>
              </w:rPr>
              <w:fldChar w:fldCharType="begin">
                <w:fldData xml:space="preserve">PEVuZE5vdGU+PENpdGU+PEF1dGhvcj5Tbm9lY2s8L0F1dGhvcj48WWVhcj4yMDE1PC9ZZWFyPjxS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Tbm9lY2s8L0F1dGhvcj48WWVhcj4yMDE1PC9ZZWFyPjxS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47)</w:t>
            </w:r>
            <w:r w:rsidRPr="008D5BC5">
              <w:rPr>
                <w:rFonts w:cs="Times New Roman"/>
                <w:color w:val="000000"/>
              </w:rPr>
              <w:fldChar w:fldCharType="end"/>
            </w:r>
          </w:p>
          <w:p w14:paraId="1EFE94C3" w14:textId="77777777" w:rsidR="00FE1EF5" w:rsidRPr="008D5BC5" w:rsidRDefault="00FE1EF5" w:rsidP="00C77F14">
            <w:pPr>
              <w:rPr>
                <w:rFonts w:ascii="Times New Roman" w:hAnsi="Times New Roman" w:cs="Times New Roman"/>
                <w:color w:val="000000"/>
              </w:rPr>
            </w:pPr>
          </w:p>
        </w:tc>
        <w:tc>
          <w:tcPr>
            <w:tcW w:w="1440" w:type="dxa"/>
            <w:shd w:val="clear" w:color="auto" w:fill="auto"/>
          </w:tcPr>
          <w:p w14:paraId="279DB809"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High</w:t>
            </w:r>
          </w:p>
        </w:tc>
      </w:tr>
      <w:tr w:rsidR="00FE1EF5" w:rsidRPr="008D5BC5" w14:paraId="685B4E8A" w14:textId="476D6512" w:rsidTr="00FE1EF5">
        <w:trPr>
          <w:trHeight w:val="188"/>
        </w:trPr>
        <w:tc>
          <w:tcPr>
            <w:tcW w:w="1603" w:type="dxa"/>
            <w:shd w:val="clear" w:color="auto" w:fill="auto"/>
          </w:tcPr>
          <w:p w14:paraId="5B936435"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Clinical</w:t>
            </w:r>
          </w:p>
        </w:tc>
        <w:tc>
          <w:tcPr>
            <w:tcW w:w="2920" w:type="dxa"/>
            <w:shd w:val="clear" w:color="auto" w:fill="auto"/>
          </w:tcPr>
          <w:p w14:paraId="40783A11" w14:textId="77777777" w:rsidR="00FE1EF5" w:rsidRPr="008D5BC5" w:rsidRDefault="00FE1EF5" w:rsidP="00C77F14">
            <w:pPr>
              <w:rPr>
                <w:rFonts w:ascii="Times New Roman" w:hAnsi="Times New Roman" w:cs="Times New Roman"/>
                <w:color w:val="000000" w:themeColor="text1"/>
              </w:rPr>
            </w:pPr>
            <w:r w:rsidRPr="008D5BC5">
              <w:rPr>
                <w:rFonts w:ascii="Times New Roman" w:hAnsi="Times New Roman" w:cs="Times New Roman"/>
                <w:color w:val="000000" w:themeColor="text1"/>
              </w:rPr>
              <w:t xml:space="preserve">rs118192178 </w:t>
            </w:r>
          </w:p>
          <w:p w14:paraId="6106975B" w14:textId="0A0FB8DE" w:rsidR="00FE1EF5" w:rsidRPr="008D5BC5" w:rsidRDefault="00FE1EF5" w:rsidP="00C77F14">
            <w:pPr>
              <w:rPr>
                <w:rFonts w:ascii="Times New Roman" w:hAnsi="Times New Roman" w:cs="Times New Roman"/>
                <w:color w:val="000000" w:themeColor="text1"/>
              </w:rPr>
            </w:pPr>
            <w:r w:rsidRPr="008D5BC5">
              <w:rPr>
                <w:rFonts w:ascii="Times New Roman" w:hAnsi="Times New Roman" w:cs="Times New Roman"/>
                <w:i/>
                <w:color w:val="000000" w:themeColor="text1"/>
              </w:rPr>
              <w:t>RYR1</w:t>
            </w:r>
            <w:r w:rsidRPr="008D5BC5">
              <w:rPr>
                <w:rFonts w:ascii="Times New Roman" w:hAnsi="Times New Roman" w:cs="Times New Roman"/>
                <w:color w:val="000000" w:themeColor="text1"/>
              </w:rPr>
              <w:t xml:space="preserve"> c.7523G&gt;A; p.(Arg2508Cys)</w:t>
            </w:r>
          </w:p>
        </w:tc>
        <w:tc>
          <w:tcPr>
            <w:tcW w:w="3577" w:type="dxa"/>
            <w:shd w:val="clear" w:color="auto" w:fill="auto"/>
          </w:tcPr>
          <w:p w14:paraId="54E96010" w14:textId="77777777" w:rsidR="00FE1EF5" w:rsidRPr="008D5BC5" w:rsidRDefault="00FE1EF5" w:rsidP="00C77F14">
            <w:pPr>
              <w:rPr>
                <w:rFonts w:ascii="Times New Roman" w:hAnsi="Times New Roman" w:cs="Times New Roman"/>
              </w:rPr>
            </w:pPr>
            <w:r w:rsidRPr="008D5BC5">
              <w:rPr>
                <w:rFonts w:ascii="Times New Roman" w:hAnsi="Times New Roman" w:cs="Times New Roman"/>
                <w:i/>
              </w:rPr>
              <w:t>RYR1</w:t>
            </w:r>
            <w:r w:rsidRPr="008D5BC5">
              <w:rPr>
                <w:rFonts w:ascii="Times New Roman" w:hAnsi="Times New Roman" w:cs="Times New Roman"/>
              </w:rPr>
              <w:t xml:space="preserve"> variant associated with Malignant Hyperthermia (MH) based on positive CICRs and MH reactions.</w:t>
            </w:r>
          </w:p>
        </w:tc>
        <w:tc>
          <w:tcPr>
            <w:tcW w:w="3510" w:type="dxa"/>
            <w:shd w:val="clear" w:color="auto" w:fill="auto"/>
          </w:tcPr>
          <w:p w14:paraId="18173622" w14:textId="36318019"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Wu, et al. (2006)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Wu&lt;/Author&gt;&lt;Year&gt;2006&lt;/Year&gt;&lt;RecNum&gt;303&lt;/RecNum&gt;&lt;DisplayText&gt;(105)&lt;/DisplayText&gt;&lt;record&gt;&lt;rec-number&gt;303&lt;/rec-number&gt;&lt;foreign-keys&gt;&lt;key app="EN" db-id="wvsp5p02ywxxfjewtv3vtd55df0w00vpe5fr" timestamp="1518808613"&gt;303&lt;/key&gt;&lt;/foreign-keys&gt;&lt;ref-type name="Journal Article"&gt;17&lt;/ref-type&gt;&lt;contributors&gt;&lt;authors&gt;&lt;author&gt;Wu, S.&lt;/author&gt;&lt;author&gt;Ibarra, M. C.&lt;/author&gt;&lt;author&gt;Malicdan, M. C.&lt;/author&gt;&lt;author&gt;Murayama, K.&lt;/author&gt;&lt;author&gt;Ichihara, Y.&lt;/author&gt;&lt;author&gt;Kikuchi, H.&lt;/author&gt;&lt;author&gt;Nonaka, I.&lt;/author&gt;&lt;author&gt;Noguchi, S.&lt;/author&gt;&lt;author&gt;Hayashi, Y. K.&lt;/author&gt;&lt;author&gt;Nishino, I.&lt;/author&gt;&lt;/authors&gt;&lt;/contributors&gt;&lt;auth-address&gt;Department of Neuromuscular Research, National Institute of Neuroscience, National Center of Neurology and Psychiatry (NCNP), Kodaira, Tokyo, Japan.&lt;/auth-address&gt;&lt;titles&gt;&lt;title&gt;Central core disease is due to RYR1 mutations in more than 90% of patients&lt;/title&gt;&lt;secondary-title&gt;Brain&lt;/secondary-title&gt;&lt;/titles&gt;&lt;periodical&gt;&lt;full-title&gt;Brain&lt;/full-title&gt;&lt;/periodical&gt;&lt;pages&gt;1470-80&lt;/pages&gt;&lt;volume&gt;129&lt;/volume&gt;&lt;number&gt;Pt 6&lt;/number&gt;&lt;keywords&gt;&lt;keyword&gt;Adolescent&lt;/keyword&gt;&lt;keyword&gt;Adult&lt;/keyword&gt;&lt;keyword&gt;Biopsy&lt;/keyword&gt;&lt;keyword&gt;Child&lt;/keyword&gt;&lt;keyword&gt;Child, Preschool&lt;/keyword&gt;&lt;keyword&gt;DNA Mutational Analysis/methods&lt;/keyword&gt;&lt;keyword&gt;Female&lt;/keyword&gt;&lt;keyword&gt;Genotype&lt;/keyword&gt;&lt;keyword&gt;Humans&lt;/keyword&gt;&lt;keyword&gt;Male&lt;/keyword&gt;&lt;keyword&gt;Middle Aged&lt;/keyword&gt;&lt;keyword&gt;Muscle, Skeletal/pathology&lt;/keyword&gt;&lt;keyword&gt;*Mutation, Missense&lt;/keyword&gt;&lt;keyword&gt;Myopathy, Central Core/*genetics/pathology&lt;/keyword&gt;&lt;keyword&gt;Phenotype&lt;/keyword&gt;&lt;keyword&gt;Ryanodine Receptor Calcium Release Channel/*genetics&lt;/keyword&gt;&lt;/keywords&gt;&lt;dates&gt;&lt;year&gt;2006&lt;/year&gt;&lt;pub-dates&gt;&lt;date&gt;Jun&lt;/date&gt;&lt;/pub-dates&gt;&lt;/dates&gt;&lt;isbn&gt;1460-2156 (Electronic)&amp;#xD;0006-8950 (Linking)&lt;/isbn&gt;&lt;accession-num&gt;16621918&lt;/accession-num&gt;&lt;urls&gt;&lt;related-urls&gt;&lt;url&gt;https://www.ncbi.nlm.nih.gov/pubmed/16621918&lt;/url&gt;&lt;/related-urls&gt;&lt;/urls&gt;&lt;electronic-resource-num&gt;10.1093/brain/awl077&lt;/electronic-resource-num&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105)</w:t>
            </w:r>
            <w:r w:rsidRPr="008D5BC5">
              <w:rPr>
                <w:rFonts w:eastAsia="Times New Roman" w:cs="Times New Roman"/>
                <w:color w:val="000000"/>
              </w:rPr>
              <w:fldChar w:fldCharType="end"/>
            </w:r>
          </w:p>
          <w:p w14:paraId="4D84748B" w14:textId="17E3C9E3"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Ibarra, et al. (2006)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Ibarra&lt;/Author&gt;&lt;Year&gt;2006&lt;/Year&gt;&lt;RecNum&gt;22&lt;/RecNum&gt;&lt;DisplayText&gt;(32)&lt;/DisplayText&gt;&lt;record&gt;&lt;rec-number&gt;22&lt;/rec-number&gt;&lt;foreign-keys&gt;&lt;key app="EN" db-id="vp0fe9zeppxzwrerdwrxser59st9sadt5vet" timestamp="1472668332"&gt;22&lt;/key&gt;&lt;/foreign-keys&gt;&lt;ref-type name="Journal Article"&gt;17&lt;/ref-type&gt;&lt;contributors&gt;&lt;authors&gt;&lt;author&gt;Ibarra, M. Ca&lt;/author&gt;&lt;author&gt;Wu, S.&lt;/author&gt;&lt;author&gt;Murayama, K.&lt;/author&gt;&lt;author&gt;Minami, N.&lt;/author&gt;&lt;author&gt;Ichihara, Y.&lt;/author&gt;&lt;author&gt;Kikuchi, H.&lt;/author&gt;&lt;author&gt;Noguchi, S.&lt;/author&gt;&lt;author&gt;Hayashi, Y. K.&lt;/author&gt;&lt;author&gt;Ochiai, R.&lt;/author&gt;&lt;author&gt;Nishino, I.&lt;/author&gt;&lt;/authors&gt;&lt;/contributors&gt;&lt;auth-address&gt;Department of Neuromuscular Research, National Institute of Neuroscience, Tokyo, Japan.&lt;/auth-address&gt;&lt;titles&gt;&lt;title&gt;Malignant hyperthermia in Japan: mutation screening of the entire ryanodine receptor type 1 gene coding region by direct sequencing&lt;/title&gt;&lt;secondary-title&gt;Anesthesiology&lt;/secondary-title&gt;&lt;/titles&gt;&lt;periodical&gt;&lt;full-title&gt;Anesthesiology&lt;/full-title&gt;&lt;/periodical&gt;&lt;pages&gt;1146-54&lt;/pages&gt;&lt;volume&gt;104&lt;/volume&gt;&lt;number&gt;6&lt;/number&gt;&lt;keywords&gt;&lt;keyword&gt;Adolescent&lt;/keyword&gt;&lt;keyword&gt;Adult&lt;/keyword&gt;&lt;keyword&gt;Aged&lt;/keyword&gt;&lt;keyword&gt;Child&lt;/keyword&gt;&lt;keyword&gt;Child, Preschool&lt;/keyword&gt;&lt;keyword&gt;Female&lt;/keyword&gt;&lt;keyword&gt;Genetic Predisposition to Disease&lt;/keyword&gt;&lt;keyword&gt;Humans&lt;/keyword&gt;&lt;keyword&gt;Male&lt;/keyword&gt;&lt;keyword&gt;Malignant Hyperthermia/*genetics&lt;/keyword&gt;&lt;keyword&gt;Middle Aged&lt;/keyword&gt;&lt;keyword&gt;*Mutation&lt;/keyword&gt;&lt;keyword&gt;Myopathy, Central Core/genetics&lt;/keyword&gt;&lt;keyword&gt;*Open Reading Frames&lt;/keyword&gt;&lt;keyword&gt;Ryanodine Receptor Calcium Release Channel/*genetics&lt;/keyword&gt;&lt;keyword&gt;*Sequence Analysis, DNA&lt;/keyword&gt;&lt;/keywords&gt;&lt;dates&gt;&lt;year&gt;2006&lt;/year&gt;&lt;pub-dates&gt;&lt;date&gt;Jun&lt;/date&gt;&lt;/pub-dates&gt;&lt;/dates&gt;&lt;isbn&gt;0003-3022 (Print)&amp;#xD;0003-3022 (Linking)&lt;/isbn&gt;&lt;accession-num&gt;16732084&lt;/accession-num&gt;&lt;urls&gt;&lt;related-urls&gt;&lt;url&gt;https://www.ncbi.nlm.nih.gov/pubmed/16732084&lt;/url&gt;&lt;/related-urls&gt;&lt;/urls&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32)</w:t>
            </w:r>
            <w:r w:rsidRPr="008D5BC5">
              <w:rPr>
                <w:rFonts w:eastAsia="Times New Roman" w:cs="Times New Roman"/>
                <w:color w:val="000000"/>
              </w:rPr>
              <w:fldChar w:fldCharType="end"/>
            </w:r>
          </w:p>
          <w:p w14:paraId="6D77C931" w14:textId="58BF26F5"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Migita, et al. (2009) </w:t>
            </w:r>
            <w:r w:rsidRPr="008D5BC5">
              <w:rPr>
                <w:rFonts w:eastAsia="Times New Roman" w:cs="Times New Roman"/>
                <w:color w:val="000000"/>
              </w:rPr>
              <w:fldChar w:fldCharType="begin">
                <w:fldData xml:space="preserve">PEVuZE5vdGU+PENpdGU+PEF1dGhvcj5NaWdpdGE8L0F1dGhvcj48WWVhcj4yMDA5PC9ZZWFyPjxS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NaWdpdGE8L0F1dGhvcj48WWVhcj4yMDA5PC9ZZWFyPjxS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106)</w:t>
            </w:r>
            <w:r w:rsidRPr="008D5BC5">
              <w:rPr>
                <w:rFonts w:eastAsia="Times New Roman" w:cs="Times New Roman"/>
                <w:color w:val="000000"/>
              </w:rPr>
              <w:fldChar w:fldCharType="end"/>
            </w:r>
          </w:p>
          <w:p w14:paraId="276E4EB2" w14:textId="355AEEF9" w:rsidR="00FE1EF5" w:rsidRPr="008D5BC5" w:rsidRDefault="00FE1EF5" w:rsidP="00C71CB6">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Joseph, et al. (2017) </w:t>
            </w:r>
            <w:r w:rsidRPr="008D5BC5">
              <w:rPr>
                <w:rFonts w:eastAsia="Times New Roman" w:cs="Times New Roman"/>
                <w:color w:val="000000"/>
              </w:rPr>
              <w:fldChar w:fldCharType="begin">
                <w:fldData xml:space="preserve">PEVuZE5vdGU+PENpdGU+PEF1dGhvcj5Kb3NlcGg8L0F1dGhvcj48WWVhcj4yMDE3PC9ZZWFyPjxS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Kb3NlcGg8L0F1dGhvcj48WWVhcj4yMDE3PC9ZZWFyPjxS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107)</w:t>
            </w:r>
            <w:r w:rsidRPr="008D5BC5">
              <w:rPr>
                <w:rFonts w:eastAsia="Times New Roman" w:cs="Times New Roman"/>
                <w:color w:val="000000"/>
              </w:rPr>
              <w:fldChar w:fldCharType="end"/>
            </w:r>
          </w:p>
        </w:tc>
        <w:tc>
          <w:tcPr>
            <w:tcW w:w="1440" w:type="dxa"/>
            <w:shd w:val="clear" w:color="auto" w:fill="auto"/>
          </w:tcPr>
          <w:p w14:paraId="4DCDB9BC" w14:textId="77777777"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Moderate</w:t>
            </w:r>
          </w:p>
        </w:tc>
      </w:tr>
      <w:tr w:rsidR="00FE1EF5" w:rsidRPr="008D5BC5" w14:paraId="3159D74E" w14:textId="719428B1" w:rsidTr="00FE1EF5">
        <w:tc>
          <w:tcPr>
            <w:tcW w:w="1603" w:type="dxa"/>
            <w:shd w:val="clear" w:color="auto" w:fill="auto"/>
          </w:tcPr>
          <w:p w14:paraId="11E0FDE5"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Clinical</w:t>
            </w:r>
          </w:p>
        </w:tc>
        <w:tc>
          <w:tcPr>
            <w:tcW w:w="2920" w:type="dxa"/>
            <w:shd w:val="clear" w:color="auto" w:fill="auto"/>
          </w:tcPr>
          <w:p w14:paraId="7F78F408"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rs193922832</w:t>
            </w:r>
          </w:p>
          <w:p w14:paraId="5E36DFCC" w14:textId="3DBC554F"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c.910G&gt;A; p.(Glu3104Lys)</w:t>
            </w:r>
          </w:p>
        </w:tc>
        <w:tc>
          <w:tcPr>
            <w:tcW w:w="3577" w:type="dxa"/>
            <w:shd w:val="clear" w:color="auto" w:fill="auto"/>
          </w:tcPr>
          <w:p w14:paraId="7A348FEA"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variant associated with Malignant Hyperthermia (MH) based on positive IVCTs.</w:t>
            </w:r>
          </w:p>
        </w:tc>
        <w:tc>
          <w:tcPr>
            <w:tcW w:w="3510" w:type="dxa"/>
            <w:shd w:val="clear" w:color="auto" w:fill="auto"/>
          </w:tcPr>
          <w:p w14:paraId="4D81F90C" w14:textId="21F7E74E" w:rsidR="00FE1EF5" w:rsidRPr="008D5BC5" w:rsidRDefault="00FE1EF5" w:rsidP="00C71CB6">
            <w:pPr>
              <w:rPr>
                <w:rFonts w:ascii="Times New Roman" w:hAnsi="Times New Roman" w:cs="Times New Roman"/>
                <w:color w:val="000000"/>
              </w:rPr>
            </w:pPr>
            <w:r w:rsidRPr="008D5BC5">
              <w:rPr>
                <w:rFonts w:ascii="Times New Roman" w:hAnsi="Times New Roman" w:cs="Times New Roman"/>
                <w:color w:val="000000"/>
              </w:rPr>
              <w:t xml:space="preserve">Carpenter, et al. (2009) </w:t>
            </w:r>
            <w:r w:rsidRPr="008D5BC5">
              <w:rPr>
                <w:rFonts w:cs="Times New Roman"/>
                <w:color w:val="000000"/>
              </w:rPr>
              <w:fldChar w:fldCharType="begin">
                <w:fldData xml:space="preserve">PEVuZE5vdGU+PENpdGU+PEF1dGhvcj5DYXJwZW50ZXI8L0F1dGhvcj48WWVhcj4yMDA5PC9ZZWFy
PjxSZWNOdW0+OTwvUmVjTnVtPjxEaXNwbGF5VGV4dD4oMzU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DYXJwZW50ZXI8L0F1dGhvcj48WWVhcj4yMDA5PC9ZZWFy
PjxSZWNOdW0+OTwvUmVjTnVtPjxEaXNwbGF5VGV4dD4oMzU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35)</w:t>
            </w:r>
            <w:r w:rsidRPr="008D5BC5">
              <w:rPr>
                <w:rFonts w:cs="Times New Roman"/>
                <w:color w:val="000000"/>
              </w:rPr>
              <w:fldChar w:fldCharType="end"/>
            </w:r>
          </w:p>
        </w:tc>
        <w:tc>
          <w:tcPr>
            <w:tcW w:w="1440" w:type="dxa"/>
            <w:shd w:val="clear" w:color="auto" w:fill="auto"/>
          </w:tcPr>
          <w:p w14:paraId="0E3C10B6"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High</w:t>
            </w:r>
          </w:p>
        </w:tc>
      </w:tr>
      <w:tr w:rsidR="00FE1EF5" w:rsidRPr="008D5BC5" w14:paraId="21DB1206" w14:textId="3D049EFE" w:rsidTr="00FE1EF5">
        <w:tc>
          <w:tcPr>
            <w:tcW w:w="1603" w:type="dxa"/>
            <w:shd w:val="clear" w:color="auto" w:fill="auto"/>
          </w:tcPr>
          <w:p w14:paraId="5EA5A639"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Clinical</w:t>
            </w:r>
          </w:p>
        </w:tc>
        <w:tc>
          <w:tcPr>
            <w:tcW w:w="2920" w:type="dxa"/>
            <w:shd w:val="clear" w:color="auto" w:fill="auto"/>
          </w:tcPr>
          <w:p w14:paraId="13E6BF36"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rs193922843</w:t>
            </w:r>
          </w:p>
          <w:p w14:paraId="164240AE" w14:textId="46593766"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c.11969G&gt;T; p.(Gly3990Val)</w:t>
            </w:r>
          </w:p>
        </w:tc>
        <w:tc>
          <w:tcPr>
            <w:tcW w:w="3577" w:type="dxa"/>
            <w:shd w:val="clear" w:color="auto" w:fill="auto"/>
          </w:tcPr>
          <w:p w14:paraId="06B80052"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variant associated with Malignant Hyperthermia (MH) based on positive IVCTs and MH reaction.</w:t>
            </w:r>
          </w:p>
        </w:tc>
        <w:tc>
          <w:tcPr>
            <w:tcW w:w="3510" w:type="dxa"/>
            <w:shd w:val="clear" w:color="auto" w:fill="auto"/>
          </w:tcPr>
          <w:p w14:paraId="5BF10A9A" w14:textId="580C2DAB" w:rsidR="00FE1EF5" w:rsidRPr="008D5BC5" w:rsidRDefault="00FE1EF5" w:rsidP="00C77F14">
            <w:pPr>
              <w:rPr>
                <w:rFonts w:ascii="Times New Roman" w:hAnsi="Times New Roman" w:cs="Times New Roman"/>
              </w:rPr>
            </w:pPr>
            <w:r w:rsidRPr="008D5BC5">
              <w:rPr>
                <w:rFonts w:ascii="Times New Roman" w:hAnsi="Times New Roman" w:cs="Times New Roman"/>
              </w:rPr>
              <w:t xml:space="preserve">Carpenter, et al. (2009) </w:t>
            </w:r>
            <w:r w:rsidRPr="008D5BC5">
              <w:rPr>
                <w:rFonts w:cs="Times New Roman"/>
              </w:rPr>
              <w:fldChar w:fldCharType="begin">
                <w:fldData xml:space="preserve">PEVuZE5vdGU+PENpdGU+PEF1dGhvcj5DYXJwZW50ZXI8L0F1dGhvcj48WWVhcj4yMDA5PC9ZZWFy
PjxSZWNOdW0+OTwvUmVjTnVtPjxEaXNwbGF5VGV4dD4oMzU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C3F27" w:rsidRPr="008D5BC5">
              <w:rPr>
                <w:rFonts w:ascii="Times New Roman" w:hAnsi="Times New Roman" w:cs="Times New Roman"/>
              </w:rPr>
              <w:instrText xml:space="preserve"> ADDIN EN.CITE </w:instrText>
            </w:r>
            <w:r w:rsidR="008C3F27" w:rsidRPr="008D5BC5">
              <w:rPr>
                <w:rFonts w:cs="Times New Roman"/>
              </w:rPr>
              <w:fldChar w:fldCharType="begin">
                <w:fldData xml:space="preserve">PEVuZE5vdGU+PENpdGU+PEF1dGhvcj5DYXJwZW50ZXI8L0F1dGhvcj48WWVhcj4yMDA5PC9ZZWFy
PjxSZWNOdW0+OTwvUmVjTnVtPjxEaXNwbGF5VGV4dD4oMzU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C3F27" w:rsidRPr="008D5BC5">
              <w:rPr>
                <w:rFonts w:ascii="Times New Roman" w:hAnsi="Times New Roman" w:cs="Times New Roman"/>
              </w:rPr>
              <w:instrText xml:space="preserve"> ADDIN EN.CITE.DATA </w:instrText>
            </w:r>
            <w:r w:rsidR="008C3F27" w:rsidRPr="008D5BC5">
              <w:rPr>
                <w:rFonts w:cs="Times New Roman"/>
              </w:rPr>
            </w:r>
            <w:r w:rsidR="008C3F27" w:rsidRPr="008D5BC5">
              <w:rPr>
                <w:rFonts w:cs="Times New Roman"/>
              </w:rPr>
              <w:fldChar w:fldCharType="end"/>
            </w:r>
            <w:r w:rsidRPr="008D5BC5">
              <w:rPr>
                <w:rFonts w:cs="Times New Roman"/>
              </w:rPr>
            </w:r>
            <w:r w:rsidRPr="008D5BC5">
              <w:rPr>
                <w:rFonts w:cs="Times New Roman"/>
              </w:rPr>
              <w:fldChar w:fldCharType="separate"/>
            </w:r>
            <w:r w:rsidR="008C3F27" w:rsidRPr="008D5BC5">
              <w:rPr>
                <w:rFonts w:ascii="Times New Roman" w:hAnsi="Times New Roman" w:cs="Times New Roman"/>
                <w:noProof/>
              </w:rPr>
              <w:t>(35)</w:t>
            </w:r>
            <w:r w:rsidRPr="008D5BC5">
              <w:rPr>
                <w:rFonts w:cs="Times New Roman"/>
              </w:rPr>
              <w:fldChar w:fldCharType="end"/>
            </w:r>
          </w:p>
          <w:p w14:paraId="4930945B" w14:textId="77777777" w:rsidR="00FE1EF5" w:rsidRPr="008D5BC5" w:rsidRDefault="00FE1EF5" w:rsidP="00C77F14">
            <w:pPr>
              <w:rPr>
                <w:rFonts w:ascii="Times New Roman" w:hAnsi="Times New Roman" w:cs="Times New Roman"/>
                <w:color w:val="000000"/>
              </w:rPr>
            </w:pPr>
          </w:p>
        </w:tc>
        <w:tc>
          <w:tcPr>
            <w:tcW w:w="1440" w:type="dxa"/>
            <w:shd w:val="clear" w:color="auto" w:fill="auto"/>
          </w:tcPr>
          <w:p w14:paraId="67B83BCD"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High</w:t>
            </w:r>
          </w:p>
        </w:tc>
      </w:tr>
      <w:tr w:rsidR="00FE1EF5" w:rsidRPr="008D5BC5" w14:paraId="4DE4AE8B" w14:textId="3EBD5844" w:rsidTr="00FE1EF5">
        <w:tc>
          <w:tcPr>
            <w:tcW w:w="1603" w:type="dxa"/>
            <w:shd w:val="clear" w:color="auto" w:fill="auto"/>
          </w:tcPr>
          <w:p w14:paraId="6C4F2EE4"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Clinical</w:t>
            </w:r>
          </w:p>
        </w:tc>
        <w:tc>
          <w:tcPr>
            <w:tcW w:w="2920" w:type="dxa"/>
            <w:shd w:val="clear" w:color="auto" w:fill="auto"/>
          </w:tcPr>
          <w:p w14:paraId="34C6E24E"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rs118192167 </w:t>
            </w:r>
          </w:p>
          <w:p w14:paraId="79C32C4B" w14:textId="62C63583"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c.14385A&gt;G; p.(Tyr4796Cys)</w:t>
            </w:r>
          </w:p>
        </w:tc>
        <w:tc>
          <w:tcPr>
            <w:tcW w:w="3577" w:type="dxa"/>
            <w:shd w:val="clear" w:color="auto" w:fill="auto"/>
          </w:tcPr>
          <w:p w14:paraId="4F873434"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 xml:space="preserve">RYR1 </w:t>
            </w:r>
            <w:r w:rsidRPr="008D5BC5">
              <w:rPr>
                <w:rFonts w:ascii="Times New Roman" w:hAnsi="Times New Roman" w:cs="Times New Roman"/>
                <w:color w:val="000000"/>
              </w:rPr>
              <w:t>variant associated with Malignant Hyperthermia (MH) based on positive IVCT.</w:t>
            </w:r>
          </w:p>
        </w:tc>
        <w:tc>
          <w:tcPr>
            <w:tcW w:w="3510" w:type="dxa"/>
            <w:shd w:val="clear" w:color="auto" w:fill="auto"/>
          </w:tcPr>
          <w:p w14:paraId="10EA8B95" w14:textId="64469B26" w:rsidR="00FE1EF5" w:rsidRPr="008D5BC5" w:rsidRDefault="00FE1EF5" w:rsidP="00C71CB6">
            <w:pPr>
              <w:rPr>
                <w:rFonts w:ascii="Times New Roman" w:hAnsi="Times New Roman" w:cs="Times New Roman"/>
                <w:color w:val="000000"/>
              </w:rPr>
            </w:pPr>
            <w:r w:rsidRPr="008D5BC5">
              <w:rPr>
                <w:rFonts w:ascii="Times New Roman" w:hAnsi="Times New Roman" w:cs="Times New Roman"/>
                <w:color w:val="000000"/>
              </w:rPr>
              <w:t xml:space="preserve">Monnier, et al. (2000) </w:t>
            </w:r>
            <w:r w:rsidRPr="008D5BC5">
              <w:rPr>
                <w:rFonts w:cs="Times New Roman"/>
                <w:color w:val="000000"/>
              </w:rPr>
              <w:fldChar w:fldCharType="begin">
                <w:fldData xml:space="preserve">PEVuZE5vdGU+PENpdGU+PEF1dGhvcj5Nb25uaWVyPC9BdXRob3I+PFllYXI+MjAwMDwvWWVhcj48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Nb25uaWVyPC9BdXRob3I+PFllYXI+MjAwMDwvWWVhcj48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108)</w:t>
            </w:r>
            <w:r w:rsidRPr="008D5BC5">
              <w:rPr>
                <w:rFonts w:cs="Times New Roman"/>
                <w:color w:val="000000"/>
              </w:rPr>
              <w:fldChar w:fldCharType="end"/>
            </w:r>
          </w:p>
        </w:tc>
        <w:tc>
          <w:tcPr>
            <w:tcW w:w="1440" w:type="dxa"/>
            <w:shd w:val="clear" w:color="auto" w:fill="auto"/>
          </w:tcPr>
          <w:p w14:paraId="10F97AB2"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High</w:t>
            </w:r>
          </w:p>
        </w:tc>
      </w:tr>
      <w:tr w:rsidR="00FE1EF5" w:rsidRPr="008D5BC5" w14:paraId="3C085D3E" w14:textId="14CC0715" w:rsidTr="00FE1EF5">
        <w:trPr>
          <w:trHeight w:val="926"/>
        </w:trPr>
        <w:tc>
          <w:tcPr>
            <w:tcW w:w="1603" w:type="dxa"/>
            <w:shd w:val="clear" w:color="auto" w:fill="auto"/>
          </w:tcPr>
          <w:p w14:paraId="5908E6F5"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Clinical</w:t>
            </w:r>
          </w:p>
        </w:tc>
        <w:tc>
          <w:tcPr>
            <w:tcW w:w="2920" w:type="dxa"/>
            <w:shd w:val="clear" w:color="auto" w:fill="auto"/>
          </w:tcPr>
          <w:p w14:paraId="45912463" w14:textId="77777777" w:rsidR="00FE1EF5" w:rsidRPr="008D5BC5" w:rsidRDefault="00FE1EF5" w:rsidP="00C77F14">
            <w:pPr>
              <w:rPr>
                <w:rFonts w:ascii="Times New Roman" w:hAnsi="Times New Roman" w:cs="Times New Roman"/>
                <w:i/>
                <w:color w:val="000000"/>
              </w:rPr>
            </w:pPr>
            <w:r w:rsidRPr="008D5BC5">
              <w:rPr>
                <w:rFonts w:ascii="Times New Roman" w:hAnsi="Times New Roman" w:cs="Times New Roman"/>
                <w:i/>
                <w:color w:val="000000"/>
              </w:rPr>
              <w:t xml:space="preserve">rs121918595 </w:t>
            </w:r>
          </w:p>
          <w:p w14:paraId="340DD861" w14:textId="2C8E78A5"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c.14477C&gt;T; p.(Thr4826Ile)</w:t>
            </w:r>
          </w:p>
        </w:tc>
        <w:tc>
          <w:tcPr>
            <w:tcW w:w="3577" w:type="dxa"/>
            <w:shd w:val="clear" w:color="auto" w:fill="auto"/>
          </w:tcPr>
          <w:p w14:paraId="1232C4E7"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variant associated with Malignant Hyperthermia (MH) based on positive IVCTs, positive CHCT, and MH reactions. </w:t>
            </w:r>
          </w:p>
        </w:tc>
        <w:tc>
          <w:tcPr>
            <w:tcW w:w="3510" w:type="dxa"/>
            <w:shd w:val="clear" w:color="auto" w:fill="auto"/>
          </w:tcPr>
          <w:p w14:paraId="40B88638" w14:textId="01A06A4B"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Brown, et al. (2000) </w:t>
            </w:r>
            <w:r w:rsidRPr="008D5BC5">
              <w:rPr>
                <w:rFonts w:cs="Times New Roman"/>
                <w:color w:val="000000"/>
              </w:rPr>
              <w:fldChar w:fldCharType="begin">
                <w:fldData xml:space="preserve">PEVuZE5vdGU+PENpdGU+PEF1dGhvcj5Ccm93bjwvQXV0aG9yPjxZZWFyPjIwMDA8L1llYXI+PFJl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Ccm93bjwvQXV0aG9yPjxZZWFyPjIwMDA8L1llYXI+PFJl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109)</w:t>
            </w:r>
            <w:r w:rsidRPr="008D5BC5">
              <w:rPr>
                <w:rFonts w:cs="Times New Roman"/>
                <w:color w:val="000000"/>
              </w:rPr>
              <w:fldChar w:fldCharType="end"/>
            </w:r>
          </w:p>
          <w:p w14:paraId="0201E3F2" w14:textId="75126BB2"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Monnier, et al. (2005) </w:t>
            </w:r>
            <w:r w:rsidRPr="008D5BC5">
              <w:rPr>
                <w:rFonts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17)</w:t>
            </w:r>
            <w:r w:rsidRPr="008D5BC5">
              <w:rPr>
                <w:rFonts w:cs="Times New Roman"/>
                <w:color w:val="000000"/>
              </w:rPr>
              <w:fldChar w:fldCharType="end"/>
            </w:r>
          </w:p>
          <w:p w14:paraId="1D9266F9" w14:textId="0D688B9F"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Gillies, et al. (2008)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Gillies&lt;/Author&gt;&lt;Year&gt;2008&lt;/Year&gt;&lt;RecNum&gt;20&lt;/RecNum&gt;&lt;DisplayText&gt;(34)&lt;/DisplayText&gt;&lt;record&gt;&lt;rec-number&gt;20&lt;/rec-number&gt;&lt;foreign-keys&gt;&lt;key app="EN" db-id="vp0fe9zeppxzwrerdwrxser59st9sadt5vet" timestamp="1472668098"&gt;20&lt;/key&gt;&lt;/foreign-keys&gt;&lt;ref-type name="Journal Article"&gt;17&lt;/ref-type&gt;&lt;contributors&gt;&lt;authors&gt;&lt;author&gt;Gillies, R. L.&lt;/author&gt;&lt;author&gt;Bjorksten, A. R.&lt;/author&gt;&lt;author&gt;Davis, M.&lt;/author&gt;&lt;author&gt;Du Sart, D.&lt;/author&gt;&lt;/authors&gt;&lt;/contributors&gt;&lt;auth-address&gt;Department of Anaesthesia and Pain Management, Royal Melbourne Hospital, Parkville, Australia.&lt;/auth-address&gt;&lt;titles&gt;&lt;title&gt;Identification of genetic mutations in Australian malignant hyperthermia families using sequencing of RYR1 hotspots&lt;/title&gt;&lt;secondary-title&gt;Anaesth Intensive Care&lt;/secondary-title&gt;&lt;/titles&gt;&lt;periodical&gt;&lt;full-title&gt;Anaesth Intensive Care&lt;/full-title&gt;&lt;/periodical&gt;&lt;pages&gt;391-403&lt;/pages&gt;&lt;volume&gt;36&lt;/volume&gt;&lt;number&gt;3&lt;/number&gt;&lt;keywords&gt;&lt;keyword&gt;Amino Acid Substitution&lt;/keyword&gt;&lt;keyword&gt;Australia/epidemiology&lt;/keyword&gt;&lt;keyword&gt;Chromosomes, Human, Pair 19/genetics&lt;/keyword&gt;&lt;keyword&gt;DNA/genetics&lt;/keyword&gt;&lt;keyword&gt;DNA Mutational Analysis&lt;/keyword&gt;&lt;keyword&gt;DNA Primers&lt;/keyword&gt;&lt;keyword&gt;Haplotypes&lt;/keyword&gt;&lt;keyword&gt;Homeostasis/physiology&lt;/keyword&gt;&lt;keyword&gt;Humans&lt;/keyword&gt;&lt;keyword&gt;Malignant Hyperthermia/epidemiology/*genetics/pathology&lt;/keyword&gt;&lt;keyword&gt;Muscle Contraction/physiology&lt;/keyword&gt;&lt;keyword&gt;Muscle, Skeletal/pathology&lt;/keyword&gt;&lt;keyword&gt;Pedigree&lt;/keyword&gt;&lt;keyword&gt;Reverse Transcriptase Polymerase Chain Reaction&lt;/keyword&gt;&lt;keyword&gt;Ryanodine Receptor Calcium Release Channel/*genetics&lt;/keyword&gt;&lt;/keywords&gt;&lt;dates&gt;&lt;year&gt;2008&lt;/year&gt;&lt;pub-dates&gt;&lt;date&gt;May&lt;/date&gt;&lt;/pub-dates&gt;&lt;/dates&gt;&lt;isbn&gt;0310-057X (Print)&amp;#xD;0310-057X (Linking)&lt;/isbn&gt;&lt;accession-num&gt;18564801&lt;/accession-num&gt;&lt;urls&gt;&lt;related-urls&gt;&lt;url&gt;https://www.ncbi.nlm.nih.gov/pubmed/18564801&lt;/url&gt;&lt;/related-urls&gt;&lt;/urls&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34)</w:t>
            </w:r>
            <w:r w:rsidRPr="008D5BC5">
              <w:rPr>
                <w:rFonts w:cs="Times New Roman"/>
                <w:color w:val="000000"/>
              </w:rPr>
              <w:fldChar w:fldCharType="end"/>
            </w:r>
          </w:p>
          <w:p w14:paraId="148530CF" w14:textId="61569F18"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Carpenter, et al. (2009) </w:t>
            </w:r>
            <w:r w:rsidRPr="008D5BC5">
              <w:rPr>
                <w:rFonts w:cs="Times New Roman"/>
                <w:color w:val="000000"/>
              </w:rPr>
              <w:fldChar w:fldCharType="begin">
                <w:fldData xml:space="preserve">PEVuZE5vdGU+PENpdGU+PEF1dGhvcj5DYXJwZW50ZXI8L0F1dGhvcj48WWVhcj4yMDA5PC9ZZWFy
PjxSZWNOdW0+OTwvUmVjTnVtPjxEaXNwbGF5VGV4dD4oMzU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DYXJwZW50ZXI8L0F1dGhvcj48WWVhcj4yMDA5PC9ZZWFy
PjxSZWNOdW0+OTwvUmVjTnVtPjxEaXNwbGF5VGV4dD4oMzU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35)</w:t>
            </w:r>
            <w:r w:rsidRPr="008D5BC5">
              <w:rPr>
                <w:rFonts w:cs="Times New Roman"/>
                <w:color w:val="000000"/>
              </w:rPr>
              <w:fldChar w:fldCharType="end"/>
            </w:r>
          </w:p>
          <w:p w14:paraId="54AE3137" w14:textId="6688E693" w:rsidR="00FE1EF5" w:rsidRPr="008D5BC5" w:rsidRDefault="00FE1EF5" w:rsidP="00C71CB6">
            <w:pPr>
              <w:rPr>
                <w:rFonts w:ascii="Times New Roman" w:hAnsi="Times New Roman" w:cs="Times New Roman"/>
                <w:color w:val="000000"/>
              </w:rPr>
            </w:pPr>
            <w:r w:rsidRPr="008D5BC5">
              <w:rPr>
                <w:rFonts w:ascii="Times New Roman" w:hAnsi="Times New Roman" w:cs="Times New Roman"/>
                <w:color w:val="000000"/>
              </w:rPr>
              <w:t xml:space="preserve">Snoeck, et al. (2015) </w:t>
            </w:r>
            <w:r w:rsidRPr="008D5BC5">
              <w:rPr>
                <w:rFonts w:cs="Times New Roman"/>
                <w:color w:val="000000"/>
              </w:rPr>
              <w:fldChar w:fldCharType="begin">
                <w:fldData xml:space="preserve">PEVuZE5vdGU+PENpdGU+PEF1dGhvcj5Tbm9lY2s8L0F1dGhvcj48WWVhcj4yMDE1PC9ZZWFyPjxS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Tbm9lY2s8L0F1dGhvcj48WWVhcj4yMDE1PC9ZZWFyPjxS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47)</w:t>
            </w:r>
            <w:r w:rsidRPr="008D5BC5">
              <w:rPr>
                <w:rFonts w:cs="Times New Roman"/>
                <w:color w:val="000000"/>
              </w:rPr>
              <w:fldChar w:fldCharType="end"/>
            </w:r>
          </w:p>
        </w:tc>
        <w:tc>
          <w:tcPr>
            <w:tcW w:w="1440" w:type="dxa"/>
            <w:shd w:val="clear" w:color="auto" w:fill="auto"/>
          </w:tcPr>
          <w:p w14:paraId="39A2F7C7"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High</w:t>
            </w:r>
          </w:p>
        </w:tc>
      </w:tr>
      <w:tr w:rsidR="00FE1EF5" w:rsidRPr="008D5BC5" w14:paraId="6228C130" w14:textId="793FB326" w:rsidTr="00FE1EF5">
        <w:tc>
          <w:tcPr>
            <w:tcW w:w="1603" w:type="dxa"/>
            <w:shd w:val="clear" w:color="auto" w:fill="auto"/>
          </w:tcPr>
          <w:p w14:paraId="27EDE619"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Clinical</w:t>
            </w:r>
          </w:p>
        </w:tc>
        <w:tc>
          <w:tcPr>
            <w:tcW w:w="2920" w:type="dxa"/>
            <w:shd w:val="clear" w:color="auto" w:fill="auto"/>
          </w:tcPr>
          <w:p w14:paraId="6CA10700"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rs193922876 </w:t>
            </w:r>
          </w:p>
          <w:p w14:paraId="3F0022C0" w14:textId="6FBE742E"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c.14497C&gt;T; p.(His4833Tyr)</w:t>
            </w:r>
          </w:p>
        </w:tc>
        <w:tc>
          <w:tcPr>
            <w:tcW w:w="3577" w:type="dxa"/>
            <w:shd w:val="clear" w:color="auto" w:fill="auto"/>
          </w:tcPr>
          <w:p w14:paraId="0341E7E9"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variant associated with Malignant Hyperthermia (MH) based on positive IVCTs and MH reactions. </w:t>
            </w:r>
          </w:p>
        </w:tc>
        <w:tc>
          <w:tcPr>
            <w:tcW w:w="3510" w:type="dxa"/>
            <w:shd w:val="clear" w:color="auto" w:fill="auto"/>
          </w:tcPr>
          <w:p w14:paraId="126A860D" w14:textId="2BC0F246"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Anderson, et al. (2008)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Anderson&lt;/Author&gt;&lt;Year&gt;2008&lt;/Year&gt;&lt;RecNum&gt;109&lt;/RecNum&gt;&lt;DisplayText&gt;(110)&lt;/DisplayText&gt;&lt;record&gt;&lt;rec-number&gt;109&lt;/rec-number&gt;&lt;foreign-keys&gt;&lt;key app="EN" db-id="vp0fe9zeppxzwrerdwrxser59st9sadt5vet" timestamp="1520448381"&gt;109&lt;/key&gt;&lt;/foreign-keys&gt;&lt;ref-type name="Journal Article"&gt;17&lt;/ref-type&gt;&lt;contributors&gt;&lt;authors&gt;&lt;author&gt;Anderson, A. A.&lt;/author&gt;&lt;author&gt;Brown, R. L.&lt;/author&gt;&lt;author&gt;Polster, B.&lt;/author&gt;&lt;author&gt;Pollock, N.&lt;/author&gt;&lt;author&gt;Stowell, K. M.&lt;/author&gt;&lt;/authors&gt;&lt;/contributors&gt;&lt;auth-address&gt;Institute of Molecular BioSciences, Massey University, Palmerston North, New Zealand.&lt;/auth-address&gt;&lt;titles&gt;&lt;title&gt;Identification and biochemical characterization of a novel ryanodine receptor gene mutation associated with malignant hyperthermia&lt;/title&gt;&lt;secondary-title&gt;Anesthesiology&lt;/secondary-title&gt;&lt;/titles&gt;&lt;periodical&gt;&lt;full-title&gt;Anesthesiology&lt;/full-title&gt;&lt;/periodical&gt;&lt;pages&gt;208-15&lt;/pages&gt;&lt;volume&gt;108&lt;/volume&gt;&lt;number&gt;2&lt;/number&gt;&lt;keywords&gt;&lt;keyword&gt;Adolescent&lt;/keyword&gt;&lt;keyword&gt;DNA/blood/genetics/isolation &amp;amp; purification&lt;/keyword&gt;&lt;keyword&gt;Fatal Outcome&lt;/keyword&gt;&lt;keyword&gt;Female&lt;/keyword&gt;&lt;keyword&gt;Heart Arrest&lt;/keyword&gt;&lt;keyword&gt;Humans&lt;/keyword&gt;&lt;keyword&gt;Male&lt;/keyword&gt;&lt;keyword&gt;Malignant Hyperthermia/etiology/*genetics&lt;/keyword&gt;&lt;keyword&gt;Meningitis, Bacterial/complications&lt;/keyword&gt;&lt;keyword&gt;Muscle, Skeletal/physiology&lt;/keyword&gt;&lt;keyword&gt;*Mutation&lt;/keyword&gt;&lt;keyword&gt;New Zealand&lt;/keyword&gt;&lt;keyword&gt;Pedigree&lt;/keyword&gt;&lt;keyword&gt;*Polymorphism, Single Nucleotide&lt;/keyword&gt;&lt;keyword&gt;Polynesia/ethnology&lt;/keyword&gt;&lt;keyword&gt;Ryanodine Receptor Calcium Release Channel/*genetics&lt;/keyword&gt;&lt;/keywords&gt;&lt;dates&gt;&lt;year&gt;2008&lt;/year&gt;&lt;pub-dates&gt;&lt;date&gt;Feb&lt;/date&gt;&lt;/pub-dates&gt;&lt;/dates&gt;&lt;isbn&gt;1528-1175 (Electronic)&amp;#xD;0003-3022 (Linking)&lt;/isbn&gt;&lt;accession-num&gt;18212565&lt;/accession-num&gt;&lt;urls&gt;&lt;related-urls&gt;&lt;url&gt;https://www.ncbi.nlm.nih.gov/pubmed/18212565&lt;/url&gt;&lt;/related-urls&gt;&lt;/urls&gt;&lt;electronic-resource-num&gt;10.1097/01.anes.0000299431.81267.3e&lt;/electronic-resource-num&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110)</w:t>
            </w:r>
            <w:r w:rsidRPr="008D5BC5">
              <w:rPr>
                <w:rFonts w:cs="Times New Roman"/>
                <w:color w:val="000000"/>
              </w:rPr>
              <w:fldChar w:fldCharType="end"/>
            </w:r>
          </w:p>
          <w:p w14:paraId="1BA5613E" w14:textId="6A1124E0" w:rsidR="00FE1EF5" w:rsidRPr="008D5BC5" w:rsidRDefault="00FE1EF5" w:rsidP="00C71CB6">
            <w:pPr>
              <w:rPr>
                <w:rFonts w:ascii="Times New Roman" w:hAnsi="Times New Roman" w:cs="Times New Roman"/>
                <w:color w:val="000000"/>
              </w:rPr>
            </w:pPr>
            <w:r w:rsidRPr="008D5BC5">
              <w:rPr>
                <w:rFonts w:ascii="Times New Roman" w:hAnsi="Times New Roman" w:cs="Times New Roman"/>
                <w:color w:val="000000"/>
              </w:rPr>
              <w:t xml:space="preserve">Grievink, et al. (2010)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Grievink&lt;/Author&gt;&lt;Year&gt;2010&lt;/Year&gt;&lt;RecNum&gt;110&lt;/RecNum&gt;&lt;DisplayText&gt;(111)&lt;/DisplayText&gt;&lt;record&gt;&lt;rec-number&gt;110&lt;/rec-number&gt;&lt;foreign-keys&gt;&lt;key app="EN" db-id="vp0fe9zeppxzwrerdwrxser59st9sadt5vet" timestamp="1520448381"&gt;110&lt;/key&gt;&lt;/foreign-keys&gt;&lt;ref-type name="Journal Article"&gt;17&lt;/ref-type&gt;&lt;contributors&gt;&lt;authors&gt;&lt;author&gt;Grievink, H.&lt;/author&gt;&lt;author&gt;Stowell, K. M.&lt;/author&gt;&lt;/authors&gt;&lt;/contributors&gt;&lt;auth-address&gt;Institute of Molecular BioSciences, Massey University, Private Bag 11-222, Palmerston North, New Zealand.&lt;/auth-address&gt;&lt;titles&gt;&lt;title&gt;Allele-specific differences in ryanodine receptor 1 mRNA expression levels may contribute to phenotypic variability in malignant hyperthermia&lt;/title&gt;&lt;secondary-title&gt;Orphanet J Rare Dis&lt;/secondary-title&gt;&lt;/titles&gt;&lt;periodical&gt;&lt;full-title&gt;Orphanet J Rare Dis&lt;/full-title&gt;&lt;/periodical&gt;&lt;pages&gt;10&lt;/pages&gt;&lt;volume&gt;5&lt;/volume&gt;&lt;keywords&gt;&lt;keyword&gt;Cell Line&lt;/keyword&gt;&lt;keyword&gt;Cells, Cultured&lt;/keyword&gt;&lt;keyword&gt;Humans&lt;/keyword&gt;&lt;keyword&gt;Malignant Hyperthermia/*genetics&lt;/keyword&gt;&lt;keyword&gt;Muscle, Skeletal/metabolism&lt;/keyword&gt;&lt;keyword&gt;Phenotype&lt;/keyword&gt;&lt;keyword&gt;RNA Stability&lt;/keyword&gt;&lt;keyword&gt;RNA, Messenger/*genetics&lt;/keyword&gt;&lt;keyword&gt;Reverse Transcriptase Polymerase Chain Reaction&lt;/keyword&gt;&lt;keyword&gt;Ryanodine Receptor Calcium Release Channel/*genetics&lt;/keyword&gt;&lt;/keywords&gt;&lt;dates&gt;&lt;year&gt;2010&lt;/year&gt;&lt;pub-dates&gt;&lt;date&gt;May 19&lt;/date&gt;&lt;/pub-dates&gt;&lt;/dates&gt;&lt;isbn&gt;1750-1172 (Electronic)&amp;#xD;1750-1172 (Linking)&lt;/isbn&gt;&lt;accession-num&gt;20482855&lt;/accession-num&gt;&lt;urls&gt;&lt;related-urls&gt;&lt;url&gt;https://www.ncbi.nlm.nih.gov/pubmed/20482855&lt;/url&gt;&lt;/related-urls&gt;&lt;/urls&gt;&lt;custom2&gt;PMC2895584&lt;/custom2&gt;&lt;electronic-resource-num&gt;10.1186/1750-1172-5-10&lt;/electronic-resource-num&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111)</w:t>
            </w:r>
            <w:r w:rsidRPr="008D5BC5">
              <w:rPr>
                <w:rFonts w:cs="Times New Roman"/>
                <w:color w:val="000000"/>
              </w:rPr>
              <w:fldChar w:fldCharType="end"/>
            </w:r>
          </w:p>
        </w:tc>
        <w:tc>
          <w:tcPr>
            <w:tcW w:w="1440" w:type="dxa"/>
            <w:shd w:val="clear" w:color="auto" w:fill="auto"/>
          </w:tcPr>
          <w:p w14:paraId="32903AB3"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High</w:t>
            </w:r>
          </w:p>
        </w:tc>
      </w:tr>
      <w:tr w:rsidR="00FE1EF5" w:rsidRPr="008D5BC5" w14:paraId="12CB9C46" w14:textId="7F9F05C3" w:rsidTr="00FE1EF5">
        <w:trPr>
          <w:trHeight w:val="1322"/>
        </w:trPr>
        <w:tc>
          <w:tcPr>
            <w:tcW w:w="1603" w:type="dxa"/>
            <w:shd w:val="clear" w:color="auto" w:fill="auto"/>
          </w:tcPr>
          <w:p w14:paraId="5088384F"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Clinical</w:t>
            </w:r>
          </w:p>
        </w:tc>
        <w:tc>
          <w:tcPr>
            <w:tcW w:w="2920" w:type="dxa"/>
            <w:shd w:val="clear" w:color="auto" w:fill="auto"/>
          </w:tcPr>
          <w:p w14:paraId="14E521CB"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rs193922878 </w:t>
            </w:r>
          </w:p>
          <w:p w14:paraId="109D8862" w14:textId="4845D14E"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c.14512C&gt;G; p.(Leu4838Val)</w:t>
            </w:r>
          </w:p>
        </w:tc>
        <w:tc>
          <w:tcPr>
            <w:tcW w:w="3577" w:type="dxa"/>
            <w:shd w:val="clear" w:color="auto" w:fill="auto"/>
          </w:tcPr>
          <w:p w14:paraId="0685CAA2"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RYR1 variant associated with Malignant Hyperthermia (MH) based on positive IVCTs, positive CICRs, and MH reaction. </w:t>
            </w:r>
          </w:p>
        </w:tc>
        <w:tc>
          <w:tcPr>
            <w:tcW w:w="3510" w:type="dxa"/>
            <w:shd w:val="clear" w:color="auto" w:fill="auto"/>
          </w:tcPr>
          <w:p w14:paraId="55BB50B6" w14:textId="77C58281"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Oyamada, et al. (2002)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Oyamada&lt;/Author&gt;&lt;Year&gt;2002&lt;/Year&gt;&lt;RecNum&gt;111&lt;/RecNum&gt;&lt;DisplayText&gt;(112)&lt;/DisplayText&gt;&lt;record&gt;&lt;rec-number&gt;111&lt;/rec-number&gt;&lt;foreign-keys&gt;&lt;key app="EN" db-id="vp0fe9zeppxzwrerdwrxser59st9sadt5vet" timestamp="1520448381"&gt;111&lt;/key&gt;&lt;/foreign-keys&gt;&lt;ref-type name="Journal Article"&gt;17&lt;/ref-type&gt;&lt;contributors&gt;&lt;authors&gt;&lt;author&gt;Oyamada, H.&lt;/author&gt;&lt;author&gt;Oguchi, K.&lt;/author&gt;&lt;author&gt;Saitoh, N.&lt;/author&gt;&lt;author&gt;Yamazawa, T.&lt;/author&gt;&lt;author&gt;Hirose, K.&lt;/author&gt;&lt;author&gt;Kawana, Y.&lt;/author&gt;&lt;author&gt;Wakatsuki, K.&lt;/author&gt;&lt;author&gt;Oguchi, K.&lt;/author&gt;&lt;author&gt;Tagami, M.&lt;/author&gt;&lt;author&gt;Hanaoka, K.&lt;/author&gt;&lt;author&gt;Endo, M.&lt;/author&gt;&lt;author&gt;Iino, M.&lt;/author&gt;&lt;/authors&gt;&lt;/contributors&gt;&lt;auth-address&gt;Department of Pharmacology, School of Medicine, Showa University, Tokyo, Japan.&lt;/auth-address&gt;&lt;titles&gt;&lt;title&gt;Novel mutations in C-terminal channel region of the ryanodine receptor in malignant hyperthermia patients&lt;/title&gt;&lt;secondary-title&gt;Jpn J Pharmacol&lt;/secondary-title&gt;&lt;/titles&gt;&lt;periodical&gt;&lt;full-title&gt;Jpn J Pharmacol&lt;/full-title&gt;&lt;/periodical&gt;&lt;pages&gt;159-66&lt;/pages&gt;&lt;volume&gt;88&lt;/volume&gt;&lt;number&gt;2&lt;/number&gt;&lt;keywords&gt;&lt;keyword&gt;Animals&lt;/keyword&gt;&lt;keyword&gt;CHO Cells&lt;/keyword&gt;&lt;keyword&gt;Calcium/metabolism&lt;/keyword&gt;&lt;keyword&gt;Cricetinae&lt;/keyword&gt;&lt;keyword&gt;DNA/chemistry/genetics&lt;/keyword&gt;&lt;keyword&gt;DNA Mutational Analysis&lt;/keyword&gt;&lt;keyword&gt;Female&lt;/keyword&gt;&lt;keyword&gt;Humans&lt;/keyword&gt;&lt;keyword&gt;Immunohistochemistry&lt;/keyword&gt;&lt;keyword&gt;Male&lt;/keyword&gt;&lt;keyword&gt;Malignant Hyperthermia/blood/*genetics&lt;/keyword&gt;&lt;keyword&gt;Molecular Sequence Data&lt;/keyword&gt;&lt;keyword&gt;Muscle, Skeletal/chemistry/metabolism&lt;/keyword&gt;&lt;keyword&gt;Mutation, Missense/*genetics&lt;/keyword&gt;&lt;keyword&gt;Pregnancy&lt;/keyword&gt;&lt;keyword&gt;Ryanodine Receptor Calcium Release Channel/*genetics/metabolism&lt;/keyword&gt;&lt;/keywords&gt;&lt;dates&gt;&lt;year&gt;2002&lt;/year&gt;&lt;pub-dates&gt;&lt;date&gt;Feb&lt;/date&gt;&lt;/pub-dates&gt;&lt;/dates&gt;&lt;isbn&gt;0021-5198 (Print)&amp;#xD;0021-5198 (Linking)&lt;/isbn&gt;&lt;accession-num&gt;11928716&lt;/accession-num&gt;&lt;urls&gt;&lt;related-urls&gt;&lt;url&gt;https://www.ncbi.nlm.nih.gov/pubmed/11928716&lt;/url&gt;&lt;/related-urls&gt;&lt;/urls&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112)</w:t>
            </w:r>
            <w:r w:rsidRPr="008D5BC5">
              <w:rPr>
                <w:rFonts w:cs="Times New Roman"/>
                <w:color w:val="000000"/>
              </w:rPr>
              <w:fldChar w:fldCharType="end"/>
            </w:r>
          </w:p>
          <w:p w14:paraId="0E14483D" w14:textId="2366D4F1"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Ibarra, et al. (2006)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Ibarra&lt;/Author&gt;&lt;Year&gt;2006&lt;/Year&gt;&lt;RecNum&gt;22&lt;/RecNum&gt;&lt;DisplayText&gt;(32)&lt;/DisplayText&gt;&lt;record&gt;&lt;rec-number&gt;22&lt;/rec-number&gt;&lt;foreign-keys&gt;&lt;key app="EN" db-id="vp0fe9zeppxzwrerdwrxser59st9sadt5vet" timestamp="1472668332"&gt;22&lt;/key&gt;&lt;/foreign-keys&gt;&lt;ref-type name="Journal Article"&gt;17&lt;/ref-type&gt;&lt;contributors&gt;&lt;authors&gt;&lt;author&gt;Ibarra, M. Ca&lt;/author&gt;&lt;author&gt;Wu, S.&lt;/author&gt;&lt;author&gt;Murayama, K.&lt;/author&gt;&lt;author&gt;Minami, N.&lt;/author&gt;&lt;author&gt;Ichihara, Y.&lt;/author&gt;&lt;author&gt;Kikuchi, H.&lt;/author&gt;&lt;author&gt;Noguchi, S.&lt;/author&gt;&lt;author&gt;Hayashi, Y. K.&lt;/author&gt;&lt;author&gt;Ochiai, R.&lt;/author&gt;&lt;author&gt;Nishino, I.&lt;/author&gt;&lt;/authors&gt;&lt;/contributors&gt;&lt;auth-address&gt;Department of Neuromuscular Research, National Institute of Neuroscience, Tokyo, Japan.&lt;/auth-address&gt;&lt;titles&gt;&lt;title&gt;Malignant hyperthermia in Japan: mutation screening of the entire ryanodine receptor type 1 gene coding region by direct sequencing&lt;/title&gt;&lt;secondary-title&gt;Anesthesiology&lt;/secondary-title&gt;&lt;/titles&gt;&lt;periodical&gt;&lt;full-title&gt;Anesthesiology&lt;/full-title&gt;&lt;/periodical&gt;&lt;pages&gt;1146-54&lt;/pages&gt;&lt;volume&gt;104&lt;/volume&gt;&lt;number&gt;6&lt;/number&gt;&lt;keywords&gt;&lt;keyword&gt;Adolescent&lt;/keyword&gt;&lt;keyword&gt;Adult&lt;/keyword&gt;&lt;keyword&gt;Aged&lt;/keyword&gt;&lt;keyword&gt;Child&lt;/keyword&gt;&lt;keyword&gt;Child, Preschool&lt;/keyword&gt;&lt;keyword&gt;Female&lt;/keyword&gt;&lt;keyword&gt;Genetic Predisposition to Disease&lt;/keyword&gt;&lt;keyword&gt;Humans&lt;/keyword&gt;&lt;keyword&gt;Male&lt;/keyword&gt;&lt;keyword&gt;Malignant Hyperthermia/*genetics&lt;/keyword&gt;&lt;keyword&gt;Middle Aged&lt;/keyword&gt;&lt;keyword&gt;*Mutation&lt;/keyword&gt;&lt;keyword&gt;Myopathy, Central Core/genetics&lt;/keyword&gt;&lt;keyword&gt;*Open Reading Frames&lt;/keyword&gt;&lt;keyword&gt;Ryanodine Receptor Calcium Release Channel/*genetics&lt;/keyword&gt;&lt;keyword&gt;*Sequence Analysis, DNA&lt;/keyword&gt;&lt;/keywords&gt;&lt;dates&gt;&lt;year&gt;2006&lt;/year&gt;&lt;pub-dates&gt;&lt;date&gt;Jun&lt;/date&gt;&lt;/pub-dates&gt;&lt;/dates&gt;&lt;isbn&gt;0003-3022 (Print)&amp;#xD;0003-3022 (Linking)&lt;/isbn&gt;&lt;accession-num&gt;16732084&lt;/accession-num&gt;&lt;urls&gt;&lt;related-urls&gt;&lt;url&gt;https://www.ncbi.nlm.nih.gov/pubmed/16732084&lt;/url&gt;&lt;/related-urls&gt;&lt;/urls&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32)</w:t>
            </w:r>
            <w:r w:rsidRPr="008D5BC5">
              <w:rPr>
                <w:rFonts w:cs="Times New Roman"/>
                <w:color w:val="000000"/>
              </w:rPr>
              <w:fldChar w:fldCharType="end"/>
            </w:r>
          </w:p>
          <w:p w14:paraId="3B23F1C6" w14:textId="3AEE35E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Tanade, et al. (2008)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Tanabe&lt;/Author&gt;&lt;Year&gt;2008&lt;/Year&gt;&lt;RecNum&gt;112&lt;/RecNum&gt;&lt;DisplayText&gt;(113)&lt;/DisplayText&gt;&lt;record&gt;&lt;rec-number&gt;112&lt;/rec-number&gt;&lt;foreign-keys&gt;&lt;key app="EN" db-id="vp0fe9zeppxzwrerdwrxser59st9sadt5vet" timestamp="1520448381"&gt;112&lt;/key&gt;&lt;/foreign-keys&gt;&lt;ref-type name="Journal Article"&gt;17&lt;/ref-type&gt;&lt;contributors&gt;&lt;authors&gt;&lt;author&gt;Tanabe, T.&lt;/author&gt;&lt;author&gt;Fukusaki, M.&lt;/author&gt;&lt;author&gt;Terao, Y.&lt;/author&gt;&lt;author&gt;Yamashita, K.&lt;/author&gt;&lt;author&gt;Sumikawa, K.&lt;/author&gt;&lt;author&gt;Mukaida, K.&lt;/author&gt;&lt;author&gt;Ibarra, C. A.&lt;/author&gt;&lt;author&gt;Nishino, I.&lt;/author&gt;&lt;/authors&gt;&lt;/contributors&gt;&lt;auth-address&gt;Department of Anesthesia, Nagasaki Rosai Hospital, Sasebo, Japan.&lt;/auth-address&gt;&lt;titles&gt;&lt;title&gt;Malignant hyperthermia susceptibility diagnosed with a family-specific ryanodine receptor gene type 1 mutation&lt;/title&gt;&lt;secondary-title&gt;J Anesth&lt;/secondary-title&gt;&lt;/titles&gt;&lt;periodical&gt;&lt;full-title&gt;J Anesth&lt;/full-title&gt;&lt;/periodical&gt;&lt;pages&gt;70-3&lt;/pages&gt;&lt;volume&gt;22&lt;/volume&gt;&lt;number&gt;1&lt;/number&gt;&lt;keywords&gt;&lt;keyword&gt;Adult&lt;/keyword&gt;&lt;keyword&gt;Calcium/*metabolism&lt;/keyword&gt;&lt;keyword&gt;*Family&lt;/keyword&gt;&lt;keyword&gt;Genetic Predisposition to Disease&lt;/keyword&gt;&lt;keyword&gt;Genetic Testing/methods&lt;/keyword&gt;&lt;keyword&gt;Humans&lt;/keyword&gt;&lt;keyword&gt;Japan&lt;/keyword&gt;&lt;keyword&gt;Male&lt;/keyword&gt;&lt;keyword&gt;Malignant Hyperthermia/*genetics&lt;/keyword&gt;&lt;keyword&gt;*Mutation&lt;/keyword&gt;&lt;keyword&gt;Pedigree&lt;/keyword&gt;&lt;keyword&gt;Ryanodine Receptor Calcium Release Channel/*genetics/metabolism&lt;/keyword&gt;&lt;/keywords&gt;&lt;dates&gt;&lt;year&gt;2008&lt;/year&gt;&lt;/dates&gt;&lt;isbn&gt;0913-8668 (Print)&amp;#xD;0913-8668 (Linking)&lt;/isbn&gt;&lt;accession-num&gt;18306019&lt;/accession-num&gt;&lt;urls&gt;&lt;related-urls&gt;&lt;url&gt;https://www.ncbi.nlm.nih.gov/pubmed/18306019&lt;/url&gt;&lt;/related-urls&gt;&lt;/urls&gt;&lt;electronic-resource-num&gt;10.1007/s00540-007-0575-1&lt;/electronic-resource-num&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113)</w:t>
            </w:r>
            <w:r w:rsidRPr="008D5BC5">
              <w:rPr>
                <w:rFonts w:cs="Times New Roman"/>
                <w:color w:val="000000"/>
              </w:rPr>
              <w:fldChar w:fldCharType="end"/>
            </w:r>
          </w:p>
          <w:p w14:paraId="6CFF19CF" w14:textId="4FE8F839" w:rsidR="00FE1EF5" w:rsidRPr="008D5BC5" w:rsidRDefault="00FE1EF5" w:rsidP="00C71CB6">
            <w:pPr>
              <w:rPr>
                <w:rFonts w:ascii="Times New Roman" w:hAnsi="Times New Roman" w:cs="Times New Roman"/>
                <w:color w:val="000000"/>
              </w:rPr>
            </w:pPr>
            <w:r w:rsidRPr="008D5BC5">
              <w:rPr>
                <w:rFonts w:ascii="Times New Roman" w:hAnsi="Times New Roman" w:cs="Times New Roman"/>
                <w:color w:val="000000"/>
              </w:rPr>
              <w:t xml:space="preserve">Levano, et al. (2009)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Levano&lt;/Author&gt;&lt;Year&gt;2009&lt;/Year&gt;&lt;RecNum&gt;29&lt;/RecNum&gt;&lt;DisplayText&gt;(52)&lt;/DisplayText&gt;&lt;record&gt;&lt;rec-number&gt;29&lt;/rec-number&gt;&lt;foreign-keys&gt;&lt;key app="EN" db-id="vp0fe9zeppxzwrerdwrxser59st9sadt5vet" timestamp="1472668949"&gt;29&lt;/key&gt;&lt;/foreign-keys&gt;&lt;ref-type name="Journal Article"&gt;17&lt;/ref-type&gt;&lt;contributors&gt;&lt;authors&gt;&lt;author&gt;Levano, S.&lt;/author&gt;&lt;author&gt;Vukcevic, M.&lt;/author&gt;&lt;author&gt;Singer, M.&lt;/author&gt;&lt;author&gt;Matter, A.&lt;/author&gt;&lt;author&gt;Treves, S.&lt;/author&gt;&lt;author&gt;Urwyler, A.&lt;/author&gt;&lt;author&gt;Girard, T.&lt;/author&gt;&lt;/authors&gt;&lt;/contributors&gt;&lt;auth-address&gt;Department of Biomedicine, University Hospital Basel, Basel, Switzerland. s.levano@unibas.ch&lt;/auth-address&gt;&lt;titles&gt;&lt;title&gt;Increasing the number of diagnostic mutations in malignant hyperthermia&lt;/title&gt;&lt;secondary-title&gt;Hum Mutat&lt;/secondary-title&gt;&lt;/titles&gt;&lt;periodical&gt;&lt;full-title&gt;Hum Mutat&lt;/full-title&gt;&lt;/periodical&gt;&lt;pages&gt;590-8&lt;/pages&gt;&lt;volume&gt;30&lt;/volume&gt;&lt;number&gt;4&lt;/number&gt;&lt;keywords&gt;&lt;keyword&gt;Caffeine/pharmacology&lt;/keyword&gt;&lt;keyword&gt;Calcium/metabolism&lt;/keyword&gt;&lt;keyword&gt;Cell Line, Transformed&lt;/keyword&gt;&lt;keyword&gt;Cresols/pharmacology&lt;/keyword&gt;&lt;keyword&gt;DNA Mutational Analysis&lt;/keyword&gt;&lt;keyword&gt;Dose-Response Relationship, Drug&lt;/keyword&gt;&lt;keyword&gt;Family Health&lt;/keyword&gt;&lt;keyword&gt;Gene Frequency&lt;/keyword&gt;&lt;keyword&gt;Genetic Testing&lt;/keyword&gt;&lt;keyword&gt;Genotype&lt;/keyword&gt;&lt;keyword&gt;Humans&lt;/keyword&gt;&lt;keyword&gt;Lymphocytes/cytology/drug effects/metabolism&lt;/keyword&gt;&lt;keyword&gt;Malignant Hyperthermia/blood/diagnosis/*genetics&lt;/keyword&gt;&lt;keyword&gt;*Mutation&lt;/keyword&gt;&lt;keyword&gt;Phenotype&lt;/keyword&gt;&lt;keyword&gt;Ryanodine Receptor Calcium Release Channel/*genetics/physiology&lt;/keyword&gt;&lt;/keywords&gt;&lt;dates&gt;&lt;year&gt;2009&lt;/year&gt;&lt;pub-dates&gt;&lt;date&gt;Apr&lt;/date&gt;&lt;/pub-dates&gt;&lt;/dates&gt;&lt;isbn&gt;1098-1004 (Electronic)&amp;#xD;1059-7794 (Linking)&lt;/isbn&gt;&lt;accession-num&gt;19191329&lt;/accession-num&gt;&lt;urls&gt;&lt;related-urls&gt;&lt;url&gt;https://www.ncbi.nlm.nih.gov/pubmed/19191329&lt;/url&gt;&lt;/related-urls&gt;&lt;/urls&gt;&lt;electronic-resource-num&gt;10.1002/humu.20878&lt;/electronic-resource-num&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52)</w:t>
            </w:r>
            <w:r w:rsidRPr="008D5BC5">
              <w:rPr>
                <w:rFonts w:cs="Times New Roman"/>
                <w:color w:val="000000"/>
              </w:rPr>
              <w:fldChar w:fldCharType="end"/>
            </w:r>
          </w:p>
        </w:tc>
        <w:tc>
          <w:tcPr>
            <w:tcW w:w="1440" w:type="dxa"/>
            <w:shd w:val="clear" w:color="auto" w:fill="auto"/>
          </w:tcPr>
          <w:p w14:paraId="118E1516"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High</w:t>
            </w:r>
          </w:p>
        </w:tc>
      </w:tr>
      <w:tr w:rsidR="00FE1EF5" w:rsidRPr="008D5BC5" w14:paraId="27965A4B" w14:textId="12280807" w:rsidTr="00FE1EF5">
        <w:trPr>
          <w:trHeight w:val="575"/>
        </w:trPr>
        <w:tc>
          <w:tcPr>
            <w:tcW w:w="1603" w:type="dxa"/>
            <w:shd w:val="clear" w:color="auto" w:fill="auto"/>
          </w:tcPr>
          <w:p w14:paraId="2836F482"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Clinical</w:t>
            </w:r>
          </w:p>
        </w:tc>
        <w:tc>
          <w:tcPr>
            <w:tcW w:w="2920" w:type="dxa"/>
            <w:shd w:val="clear" w:color="auto" w:fill="auto"/>
          </w:tcPr>
          <w:p w14:paraId="5F4EF937"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rs118192168</w:t>
            </w:r>
          </w:p>
          <w:p w14:paraId="73BB9296" w14:textId="2F92FECB"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c.14545G&gt;A; p.(Val4849Ile)</w:t>
            </w:r>
          </w:p>
        </w:tc>
        <w:tc>
          <w:tcPr>
            <w:tcW w:w="3577" w:type="dxa"/>
            <w:shd w:val="clear" w:color="auto" w:fill="auto"/>
          </w:tcPr>
          <w:p w14:paraId="7DF37C00"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variant associated with Malignant Hyperthermia (MH) based on positive IVCTs, positive CHCTs, and MH reactions and/or family history of MH.</w:t>
            </w:r>
          </w:p>
        </w:tc>
        <w:tc>
          <w:tcPr>
            <w:tcW w:w="3510" w:type="dxa"/>
            <w:shd w:val="clear" w:color="auto" w:fill="auto"/>
          </w:tcPr>
          <w:p w14:paraId="00E9016B" w14:textId="03C43CEE" w:rsidR="00FE1EF5" w:rsidRPr="008D5BC5" w:rsidRDefault="00FE1EF5" w:rsidP="00C77F14">
            <w:pPr>
              <w:rPr>
                <w:rFonts w:ascii="Times New Roman" w:hAnsi="Times New Roman" w:cs="Times New Roman"/>
              </w:rPr>
            </w:pPr>
            <w:r w:rsidRPr="008D5BC5">
              <w:rPr>
                <w:rFonts w:ascii="Times New Roman" w:hAnsi="Times New Roman" w:cs="Times New Roman"/>
              </w:rPr>
              <w:t xml:space="preserve">Sambuughin, et al. (2005) </w:t>
            </w:r>
            <w:r w:rsidRPr="008D5BC5">
              <w:rPr>
                <w:rFonts w:cs="Times New Roman"/>
              </w:rPr>
              <w:fldChar w:fldCharType="begin"/>
            </w:r>
            <w:r w:rsidR="008C3F27" w:rsidRPr="008D5BC5">
              <w:rPr>
                <w:rFonts w:ascii="Times New Roman" w:hAnsi="Times New Roman" w:cs="Times New Roman"/>
              </w:rPr>
              <w:instrText xml:space="preserve"> ADDIN EN.CITE &lt;EndNote&gt;&lt;Cite&gt;&lt;Author&gt;Sambuughin&lt;/Author&gt;&lt;Year&gt;2005&lt;/Year&gt;&lt;RecNum&gt;44&lt;/RecNum&gt;&lt;DisplayText&gt;(31)&lt;/DisplayText&gt;&lt;record&gt;&lt;rec-number&gt;44&lt;/rec-number&gt;&lt;foreign-keys&gt;&lt;key app="EN" db-id="vp0fe9zeppxzwrerdwrxser59st9sadt5vet" timestamp="1520448370"&gt;44&lt;/key&gt;&lt;/foreign-keys&gt;&lt;ref-type name="Journal Article"&gt;17&lt;/ref-type&gt;&lt;contributors&gt;&lt;authors&gt;&lt;author&gt;Sambuughin, N.&lt;/author&gt;&lt;author&gt;Holley, H.&lt;/author&gt;&lt;author&gt;Muldoon, S.&lt;/author&gt;&lt;author&gt;Brandom, B. W.&lt;/author&gt;&lt;author&gt;de Bantel, A. M.&lt;/author&gt;&lt;author&gt;Tobin, J. R.&lt;/author&gt;&lt;author&gt;Nelson, T. E.&lt;/author&gt;&lt;author&gt;Goldfarb, L. G.&lt;/author&gt;&lt;/authors&gt;&lt;/contributors&gt;&lt;auth-address&gt;National Institute of Neurological Disorders and Stroke, National Institutes of Health, Bethesda, Maryland 20892-9404, USA. sambuugn@ninds.noh.gov&lt;/auth-address&gt;&lt;titles&gt;&lt;title&gt;Screening of the entire ryanodine receptor type 1 coding region for sequence variants associated with malignant hyperthermia susceptibility in the north american population&lt;/title&gt;&lt;secondary-title&gt;Anesthesiology&lt;/secondary-title&gt;&lt;/titles&gt;&lt;periodical&gt;&lt;full-title&gt;Anesthesiology&lt;/full-title&gt;&lt;/periodical&gt;&lt;pages&gt;515-21&lt;/pages&gt;&lt;volume&gt;102&lt;/volume&gt;&lt;number&gt;3&lt;/number&gt;&lt;keywords&gt;&lt;keyword&gt;Animals&lt;/keyword&gt;&lt;keyword&gt;*Genetic Predisposition to Disease&lt;/keyword&gt;&lt;keyword&gt;Humans&lt;/keyword&gt;&lt;keyword&gt;Malignant Hyperthermia/*genetics&lt;/keyword&gt;&lt;keyword&gt;*Mutation&lt;/keyword&gt;&lt;keyword&gt;*Open Reading Frames&lt;/keyword&gt;&lt;keyword&gt;Ryanodine Receptor Calcium Release Channel/*genetics&lt;/keyword&gt;&lt;/keywords&gt;&lt;dates&gt;&lt;year&gt;2005&lt;/year&gt;&lt;pub-dates&gt;&lt;date&gt;Mar&lt;/date&gt;&lt;/pub-dates&gt;&lt;/dates&gt;&lt;isbn&gt;0003-3022 (Print)&amp;#xD;0003-3022 (Linking)&lt;/isbn&gt;&lt;accession-num&gt;15731587&lt;/accession-num&gt;&lt;urls&gt;&lt;related-urls&gt;&lt;url&gt;https://www.ncbi.nlm.nih.gov/pubmed/15731587&lt;/url&gt;&lt;/related-urls&gt;&lt;/urls&gt;&lt;/record&gt;&lt;/Cite&gt;&lt;/EndNote&gt;</w:instrText>
            </w:r>
            <w:r w:rsidRPr="008D5BC5">
              <w:rPr>
                <w:rFonts w:cs="Times New Roman"/>
              </w:rPr>
              <w:fldChar w:fldCharType="separate"/>
            </w:r>
            <w:r w:rsidR="008C3F27" w:rsidRPr="008D5BC5">
              <w:rPr>
                <w:rFonts w:ascii="Times New Roman" w:hAnsi="Times New Roman" w:cs="Times New Roman"/>
                <w:noProof/>
              </w:rPr>
              <w:t>(31)</w:t>
            </w:r>
            <w:r w:rsidRPr="008D5BC5">
              <w:rPr>
                <w:rFonts w:cs="Times New Roman"/>
              </w:rPr>
              <w:fldChar w:fldCharType="end"/>
            </w:r>
          </w:p>
          <w:p w14:paraId="05E80B44" w14:textId="35B1ADD3" w:rsidR="00FE1EF5" w:rsidRPr="008D5BC5" w:rsidRDefault="00FE1EF5" w:rsidP="00C77F14">
            <w:pPr>
              <w:rPr>
                <w:rFonts w:ascii="Times New Roman" w:hAnsi="Times New Roman" w:cs="Times New Roman"/>
              </w:rPr>
            </w:pPr>
            <w:r w:rsidRPr="008D5BC5">
              <w:rPr>
                <w:rFonts w:ascii="Times New Roman" w:hAnsi="Times New Roman" w:cs="Times New Roman"/>
              </w:rPr>
              <w:t xml:space="preserve">Monnier, et al. (2005) </w:t>
            </w:r>
            <w:r w:rsidRPr="008D5BC5">
              <w:rPr>
                <w:rFonts w:cs="Times New Roman"/>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8C3F27" w:rsidRPr="008D5BC5">
              <w:rPr>
                <w:rFonts w:ascii="Times New Roman" w:hAnsi="Times New Roman" w:cs="Times New Roman"/>
              </w:rPr>
              <w:instrText xml:space="preserve"> ADDIN EN.CITE </w:instrText>
            </w:r>
            <w:r w:rsidR="008C3F27" w:rsidRPr="008D5BC5">
              <w:rPr>
                <w:rFonts w:cs="Times New Roman"/>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8C3F27" w:rsidRPr="008D5BC5">
              <w:rPr>
                <w:rFonts w:ascii="Times New Roman" w:hAnsi="Times New Roman" w:cs="Times New Roman"/>
              </w:rPr>
              <w:instrText xml:space="preserve"> ADDIN EN.CITE.DATA </w:instrText>
            </w:r>
            <w:r w:rsidR="008C3F27" w:rsidRPr="008D5BC5">
              <w:rPr>
                <w:rFonts w:cs="Times New Roman"/>
              </w:rPr>
            </w:r>
            <w:r w:rsidR="008C3F27" w:rsidRPr="008D5BC5">
              <w:rPr>
                <w:rFonts w:cs="Times New Roman"/>
              </w:rPr>
              <w:fldChar w:fldCharType="end"/>
            </w:r>
            <w:r w:rsidRPr="008D5BC5">
              <w:rPr>
                <w:rFonts w:cs="Times New Roman"/>
              </w:rPr>
            </w:r>
            <w:r w:rsidRPr="008D5BC5">
              <w:rPr>
                <w:rFonts w:cs="Times New Roman"/>
              </w:rPr>
              <w:fldChar w:fldCharType="separate"/>
            </w:r>
            <w:r w:rsidR="008C3F27" w:rsidRPr="008D5BC5">
              <w:rPr>
                <w:rFonts w:ascii="Times New Roman" w:hAnsi="Times New Roman" w:cs="Times New Roman"/>
                <w:noProof/>
              </w:rPr>
              <w:t>(17)</w:t>
            </w:r>
            <w:r w:rsidRPr="008D5BC5">
              <w:rPr>
                <w:rFonts w:cs="Times New Roman"/>
              </w:rPr>
              <w:fldChar w:fldCharType="end"/>
            </w:r>
          </w:p>
          <w:p w14:paraId="3204D552" w14:textId="64D5A6AD" w:rsidR="00FE1EF5" w:rsidRPr="008D5BC5" w:rsidRDefault="00FE1EF5" w:rsidP="00C77F14">
            <w:pPr>
              <w:rPr>
                <w:rFonts w:ascii="Times New Roman" w:hAnsi="Times New Roman" w:cs="Times New Roman"/>
              </w:rPr>
            </w:pPr>
            <w:r w:rsidRPr="008D5BC5">
              <w:rPr>
                <w:rFonts w:ascii="Times New Roman" w:hAnsi="Times New Roman" w:cs="Times New Roman"/>
              </w:rPr>
              <w:t xml:space="preserve">Broman, et al. (2009) </w:t>
            </w:r>
            <w:r w:rsidRPr="008D5BC5">
              <w:rPr>
                <w:rFonts w:cs="Times New Roman"/>
              </w:rPr>
              <w:fldChar w:fldCharType="begin">
                <w:fldData xml:space="preserve">PEVuZE5vdGU+PENpdGU+PEF1dGhvcj5Ccm9tYW48L0F1dGhvcj48WWVhcj4yMDA5PC9ZZWFyPjxS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</w:fldData>
              </w:fldChar>
            </w:r>
            <w:r w:rsidR="008C3F27" w:rsidRPr="008D5BC5">
              <w:rPr>
                <w:rFonts w:ascii="Times New Roman" w:hAnsi="Times New Roman" w:cs="Times New Roman"/>
              </w:rPr>
              <w:instrText xml:space="preserve"> ADDIN EN.CITE </w:instrText>
            </w:r>
            <w:r w:rsidR="008C3F27" w:rsidRPr="008D5BC5">
              <w:rPr>
                <w:rFonts w:cs="Times New Roman"/>
              </w:rPr>
              <w:fldChar w:fldCharType="begin">
                <w:fldData xml:space="preserve">PEVuZE5vdGU+PENpdGU+PEF1dGhvcj5Ccm9tYW48L0F1dGhvcj48WWVhcj4yMDA5PC9ZZWFyPjxS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</w:fldData>
              </w:fldChar>
            </w:r>
            <w:r w:rsidR="008C3F27" w:rsidRPr="008D5BC5">
              <w:rPr>
                <w:rFonts w:ascii="Times New Roman" w:hAnsi="Times New Roman" w:cs="Times New Roman"/>
              </w:rPr>
              <w:instrText xml:space="preserve"> ADDIN EN.CITE.DATA </w:instrText>
            </w:r>
            <w:r w:rsidR="008C3F27" w:rsidRPr="008D5BC5">
              <w:rPr>
                <w:rFonts w:cs="Times New Roman"/>
              </w:rPr>
            </w:r>
            <w:r w:rsidR="008C3F27" w:rsidRPr="008D5BC5">
              <w:rPr>
                <w:rFonts w:cs="Times New Roman"/>
              </w:rPr>
              <w:fldChar w:fldCharType="end"/>
            </w:r>
            <w:r w:rsidRPr="008D5BC5">
              <w:rPr>
                <w:rFonts w:cs="Times New Roman"/>
              </w:rPr>
            </w:r>
            <w:r w:rsidRPr="008D5BC5">
              <w:rPr>
                <w:rFonts w:cs="Times New Roman"/>
              </w:rPr>
              <w:fldChar w:fldCharType="separate"/>
            </w:r>
            <w:r w:rsidR="008C3F27" w:rsidRPr="008D5BC5">
              <w:rPr>
                <w:rFonts w:ascii="Times New Roman" w:hAnsi="Times New Roman" w:cs="Times New Roman"/>
                <w:noProof/>
              </w:rPr>
              <w:t>(41)</w:t>
            </w:r>
            <w:r w:rsidRPr="008D5BC5">
              <w:rPr>
                <w:rFonts w:cs="Times New Roman"/>
              </w:rPr>
              <w:fldChar w:fldCharType="end"/>
            </w:r>
          </w:p>
          <w:p w14:paraId="7E7870CD" w14:textId="42D1653C" w:rsidR="00FE1EF5" w:rsidRPr="008D5BC5" w:rsidRDefault="00FE1EF5" w:rsidP="00C77F14">
            <w:pPr>
              <w:rPr>
                <w:rFonts w:ascii="Times New Roman" w:hAnsi="Times New Roman" w:cs="Times New Roman"/>
              </w:rPr>
            </w:pPr>
            <w:r w:rsidRPr="008D5BC5">
              <w:rPr>
                <w:rFonts w:ascii="Times New Roman" w:hAnsi="Times New Roman" w:cs="Times New Roman"/>
              </w:rPr>
              <w:t xml:space="preserve">Carpenter, et al. (2009) </w:t>
            </w:r>
            <w:r w:rsidRPr="008D5BC5">
              <w:rPr>
                <w:rFonts w:cs="Times New Roman"/>
              </w:rPr>
              <w:fldChar w:fldCharType="begin">
                <w:fldData xml:space="preserve">PEVuZE5vdGU+PENpdGU+PEF1dGhvcj5DYXJwZW50ZXI8L0F1dGhvcj48WWVhcj4yMDA5PC9ZZWFy
PjxSZWNOdW0+OTwvUmVjTnVtPjxEaXNwbGF5VGV4dD4oMzU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C3F27" w:rsidRPr="008D5BC5">
              <w:rPr>
                <w:rFonts w:ascii="Times New Roman" w:hAnsi="Times New Roman" w:cs="Times New Roman"/>
              </w:rPr>
              <w:instrText xml:space="preserve"> ADDIN EN.CITE </w:instrText>
            </w:r>
            <w:r w:rsidR="008C3F27" w:rsidRPr="008D5BC5">
              <w:rPr>
                <w:rFonts w:cs="Times New Roman"/>
              </w:rPr>
              <w:fldChar w:fldCharType="begin">
                <w:fldData xml:space="preserve">PEVuZE5vdGU+PENpdGU+PEF1dGhvcj5DYXJwZW50ZXI8L0F1dGhvcj48WWVhcj4yMDA5PC9ZZWFy
PjxSZWNOdW0+OTwvUmVjTnVtPjxEaXNwbGF5VGV4dD4oMzU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C3F27" w:rsidRPr="008D5BC5">
              <w:rPr>
                <w:rFonts w:ascii="Times New Roman" w:hAnsi="Times New Roman" w:cs="Times New Roman"/>
              </w:rPr>
              <w:instrText xml:space="preserve"> ADDIN EN.CITE.DATA </w:instrText>
            </w:r>
            <w:r w:rsidR="008C3F27" w:rsidRPr="008D5BC5">
              <w:rPr>
                <w:rFonts w:cs="Times New Roman"/>
              </w:rPr>
            </w:r>
            <w:r w:rsidR="008C3F27" w:rsidRPr="008D5BC5">
              <w:rPr>
                <w:rFonts w:cs="Times New Roman"/>
              </w:rPr>
              <w:fldChar w:fldCharType="end"/>
            </w:r>
            <w:r w:rsidRPr="008D5BC5">
              <w:rPr>
                <w:rFonts w:cs="Times New Roman"/>
              </w:rPr>
            </w:r>
            <w:r w:rsidRPr="008D5BC5">
              <w:rPr>
                <w:rFonts w:cs="Times New Roman"/>
              </w:rPr>
              <w:fldChar w:fldCharType="separate"/>
            </w:r>
            <w:r w:rsidR="008C3F27" w:rsidRPr="008D5BC5">
              <w:rPr>
                <w:rFonts w:ascii="Times New Roman" w:hAnsi="Times New Roman" w:cs="Times New Roman"/>
                <w:noProof/>
              </w:rPr>
              <w:t>(35)</w:t>
            </w:r>
            <w:r w:rsidRPr="008D5BC5">
              <w:rPr>
                <w:rFonts w:cs="Times New Roman"/>
              </w:rPr>
              <w:fldChar w:fldCharType="end"/>
            </w:r>
          </w:p>
          <w:p w14:paraId="6D8C6A5C" w14:textId="420F8DC3" w:rsidR="00FE1EF5" w:rsidRPr="008D5BC5" w:rsidRDefault="00FE1EF5" w:rsidP="00C77F14">
            <w:pPr>
              <w:rPr>
                <w:rFonts w:ascii="Times New Roman" w:hAnsi="Times New Roman" w:cs="Times New Roman"/>
              </w:rPr>
            </w:pPr>
            <w:r w:rsidRPr="008D5BC5">
              <w:rPr>
                <w:rFonts w:ascii="Times New Roman" w:hAnsi="Times New Roman" w:cs="Times New Roman"/>
              </w:rPr>
              <w:t xml:space="preserve">Kraeva, et al. (2011) </w:t>
            </w:r>
            <w:r w:rsidRPr="008D5BC5">
              <w:rPr>
                <w:rFonts w:cs="Times New Roman"/>
              </w:rPr>
              <w:fldChar w:fldCharType="begin"/>
            </w:r>
            <w:r w:rsidR="008C3F27" w:rsidRPr="008D5BC5">
              <w:rPr>
                <w:rFonts w:ascii="Times New Roman" w:hAnsi="Times New Roman" w:cs="Times New Roman"/>
              </w:rPr>
              <w:instrText xml:space="preserve"> ADDIN EN.CITE &lt;EndNote&gt;&lt;Cite&gt;&lt;Author&gt;Kraeva&lt;/Author&gt;&lt;Year&gt;2011&lt;/Year&gt;&lt;RecNum&gt;46&lt;/RecNum&gt;&lt;DisplayText&gt;(36)&lt;/DisplayText&gt;&lt;record&gt;&lt;rec-number&gt;46&lt;/rec-number&gt;&lt;foreign-keys&gt;&lt;key app="EN" db-id="vp0fe9zeppxzwrerdwrxser59st9sadt5vet" timestamp="1520448370"&gt;46&lt;/key&gt;&lt;/foreign-keys&gt;&lt;ref-type name="Journal Article"&gt;17&lt;/ref-type&gt;&lt;contributors&gt;&lt;authors&gt;&lt;author&gt;Kraeva, N.&lt;/author&gt;&lt;author&gt;Riazi, S.&lt;/author&gt;&lt;author&gt;Loke, J.&lt;/author&gt;&lt;author&gt;Frodis, W.&lt;/author&gt;&lt;author&gt;Crossan, M. L.&lt;/author&gt;&lt;author&gt;Nolan, K.&lt;/author&gt;&lt;author&gt;Kraev, A.&lt;/author&gt;&lt;author&gt;Maclennan, D. H.&lt;/author&gt;&lt;/authors&gt;&lt;/contributors&gt;&lt;auth-address&gt;Malignant Hyperthermia Investigation Unit, Toronto General Hospital, Toronto, ON, Canada.&lt;/auth-address&gt;&lt;titles&gt;&lt;title&gt;Ryanodine receptor type 1 gene mutations found in the Canadian malignant hyperthermia population&lt;/title&gt;&lt;secondary-title&gt;Can J Anaesth&lt;/secondary-title&gt;&lt;/titles&gt;&lt;periodical&gt;&lt;full-title&gt;Can J Anaesth&lt;/full-title&gt;&lt;/periodical&gt;&lt;pages&gt;504-13&lt;/pages&gt;&lt;volume&gt;58&lt;/volume&gt;&lt;number&gt;6&lt;/number&gt;&lt;keywords&gt;&lt;keyword&gt;Amino Acid Sequence&lt;/keyword&gt;&lt;keyword&gt;Genetic Association Studies&lt;/keyword&gt;&lt;keyword&gt;Humans&lt;/keyword&gt;&lt;keyword&gt;Malignant Hyperthermia/*genetics&lt;/keyword&gt;&lt;keyword&gt;Molecular Sequence Data&lt;/keyword&gt;&lt;keyword&gt;*Mutation&lt;/keyword&gt;&lt;keyword&gt;Polymorphism, Genetic&lt;/keyword&gt;&lt;keyword&gt;Ryanodine Receptor Calcium Release Channel/*genetics&lt;/keyword&gt;&lt;/keywords&gt;&lt;dates&gt;&lt;year&gt;2011&lt;/year&gt;&lt;pub-dates&gt;&lt;date&gt;Jun&lt;/date&gt;&lt;/pub-dates&gt;&lt;/dates&gt;&lt;isbn&gt;1496-8975 (Electronic)&amp;#xD;0832-610X (Linking)&lt;/isbn&gt;&lt;accession-num&gt;21455645&lt;/accession-num&gt;&lt;urls&gt;&lt;related-urls&gt;&lt;url&gt;https://www.ncbi.nlm.nih.gov/pubmed/21455645&lt;/url&gt;&lt;/related-urls&gt;&lt;/urls&gt;&lt;electronic-resource-num&gt;10.1007/s12630-011-9494-6&lt;/electronic-resource-num&gt;&lt;/record&gt;&lt;/Cite&gt;&lt;/EndNote&gt;</w:instrText>
            </w:r>
            <w:r w:rsidRPr="008D5BC5">
              <w:rPr>
                <w:rFonts w:cs="Times New Roman"/>
              </w:rPr>
              <w:fldChar w:fldCharType="separate"/>
            </w:r>
            <w:r w:rsidR="008C3F27" w:rsidRPr="008D5BC5">
              <w:rPr>
                <w:rFonts w:ascii="Times New Roman" w:hAnsi="Times New Roman" w:cs="Times New Roman"/>
                <w:noProof/>
              </w:rPr>
              <w:t>(36)</w:t>
            </w:r>
            <w:r w:rsidRPr="008D5BC5">
              <w:rPr>
                <w:rFonts w:cs="Times New Roman"/>
              </w:rPr>
              <w:fldChar w:fldCharType="end"/>
            </w:r>
          </w:p>
          <w:p w14:paraId="3ED933A6" w14:textId="10E17DAD" w:rsidR="00FE1EF5" w:rsidRPr="008D5BC5" w:rsidRDefault="00FE1EF5" w:rsidP="00C77F14">
            <w:pPr>
              <w:rPr>
                <w:rFonts w:ascii="Times New Roman" w:hAnsi="Times New Roman" w:cs="Times New Roman"/>
              </w:rPr>
            </w:pPr>
            <w:r w:rsidRPr="008D5BC5">
              <w:rPr>
                <w:rFonts w:ascii="Times New Roman" w:hAnsi="Times New Roman" w:cs="Times New Roman"/>
              </w:rPr>
              <w:t xml:space="preserve">Broman, et al. (2011) </w:t>
            </w:r>
            <w:r w:rsidRPr="008D5BC5">
              <w:rPr>
                <w:rFonts w:cs="Times New Roman"/>
              </w:rPr>
              <w:fldChar w:fldCharType="begin">
                <w:fldData xml:space="preserve">PEVuZE5vdGU+PENpdGU+PEF1dGhvcj5Ccm9tYW48L0F1dGhvcj48WWVhcj4yMDExPC9ZZWFyPjxS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</w:fldData>
              </w:fldChar>
            </w:r>
            <w:r w:rsidR="008C3F27" w:rsidRPr="008D5BC5">
              <w:rPr>
                <w:rFonts w:ascii="Times New Roman" w:hAnsi="Times New Roman" w:cs="Times New Roman"/>
              </w:rPr>
              <w:instrText xml:space="preserve"> ADDIN EN.CITE </w:instrText>
            </w:r>
            <w:r w:rsidR="008C3F27" w:rsidRPr="008D5BC5">
              <w:rPr>
                <w:rFonts w:cs="Times New Roman"/>
              </w:rPr>
              <w:fldChar w:fldCharType="begin">
                <w:fldData xml:space="preserve">PEVuZE5vdGU+PENpdGU+PEF1dGhvcj5Ccm9tYW48L0F1dGhvcj48WWVhcj4yMDExPC9ZZWFyPjxS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</w:fldData>
              </w:fldChar>
            </w:r>
            <w:r w:rsidR="008C3F27" w:rsidRPr="008D5BC5">
              <w:rPr>
                <w:rFonts w:ascii="Times New Roman" w:hAnsi="Times New Roman" w:cs="Times New Roman"/>
              </w:rPr>
              <w:instrText xml:space="preserve"> ADDIN EN.CITE.DATA </w:instrText>
            </w:r>
            <w:r w:rsidR="008C3F27" w:rsidRPr="008D5BC5">
              <w:rPr>
                <w:rFonts w:cs="Times New Roman"/>
              </w:rPr>
            </w:r>
            <w:r w:rsidR="008C3F27" w:rsidRPr="008D5BC5">
              <w:rPr>
                <w:rFonts w:cs="Times New Roman"/>
              </w:rPr>
              <w:fldChar w:fldCharType="end"/>
            </w:r>
            <w:r w:rsidRPr="008D5BC5">
              <w:rPr>
                <w:rFonts w:cs="Times New Roman"/>
              </w:rPr>
            </w:r>
            <w:r w:rsidRPr="008D5BC5">
              <w:rPr>
                <w:rFonts w:cs="Times New Roman"/>
              </w:rPr>
              <w:fldChar w:fldCharType="separate"/>
            </w:r>
            <w:r w:rsidR="008C3F27" w:rsidRPr="008D5BC5">
              <w:rPr>
                <w:rFonts w:ascii="Times New Roman" w:hAnsi="Times New Roman" w:cs="Times New Roman"/>
                <w:noProof/>
              </w:rPr>
              <w:t>(37)</w:t>
            </w:r>
            <w:r w:rsidRPr="008D5BC5">
              <w:rPr>
                <w:rFonts w:cs="Times New Roman"/>
              </w:rPr>
              <w:fldChar w:fldCharType="end"/>
            </w:r>
          </w:p>
          <w:p w14:paraId="2D9F3442" w14:textId="6B509954" w:rsidR="00FE1EF5" w:rsidRPr="008D5BC5" w:rsidRDefault="00FE1EF5" w:rsidP="00C77F14">
            <w:pPr>
              <w:rPr>
                <w:rFonts w:ascii="Times New Roman" w:hAnsi="Times New Roman" w:cs="Times New Roman"/>
              </w:rPr>
            </w:pPr>
            <w:r w:rsidRPr="008D5BC5">
              <w:rPr>
                <w:rFonts w:ascii="Times New Roman" w:hAnsi="Times New Roman" w:cs="Times New Roman"/>
              </w:rPr>
              <w:t xml:space="preserve">Brandom, et al. (2013) </w:t>
            </w:r>
            <w:r w:rsidRPr="008D5BC5">
              <w:rPr>
                <w:rFonts w:cs="Times New Roman"/>
              </w:rPr>
              <w:fldChar w:fldCharType="begin">
                <w:fldData xml:space="preserve">PEVuZE5vdGU+PENpdGU+PEF1dGhvcj5CcmFuZG9tPC9BdXRob3I+PFllYXI+MjAxMzwvWWVhcj48
UmVjTnVtPjEwPC9SZWNOdW0+PERpc3BsYXlUZXh0PigzOC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C3F27" w:rsidRPr="008D5BC5">
              <w:rPr>
                <w:rFonts w:ascii="Times New Roman" w:hAnsi="Times New Roman" w:cs="Times New Roman"/>
              </w:rPr>
              <w:instrText xml:space="preserve"> ADDIN EN.CITE </w:instrText>
            </w:r>
            <w:r w:rsidR="008C3F27" w:rsidRPr="008D5BC5">
              <w:rPr>
                <w:rFonts w:cs="Times New Roman"/>
              </w:rPr>
              <w:fldChar w:fldCharType="begin">
                <w:fldData xml:space="preserve">PEVuZE5vdGU+PENpdGU+PEF1dGhvcj5CcmFuZG9tPC9BdXRob3I+PFllYXI+MjAxMzwvWWVhcj48
UmVjTnVtPjEwPC9SZWNOdW0+PERpc3BsYXlUZXh0PigzOC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C3F27" w:rsidRPr="008D5BC5">
              <w:rPr>
                <w:rFonts w:ascii="Times New Roman" w:hAnsi="Times New Roman" w:cs="Times New Roman"/>
              </w:rPr>
              <w:instrText xml:space="preserve"> ADDIN EN.CITE.DATA </w:instrText>
            </w:r>
            <w:r w:rsidR="008C3F27" w:rsidRPr="008D5BC5">
              <w:rPr>
                <w:rFonts w:cs="Times New Roman"/>
              </w:rPr>
            </w:r>
            <w:r w:rsidR="008C3F27" w:rsidRPr="008D5BC5">
              <w:rPr>
                <w:rFonts w:cs="Times New Roman"/>
              </w:rPr>
              <w:fldChar w:fldCharType="end"/>
            </w:r>
            <w:r w:rsidRPr="008D5BC5">
              <w:rPr>
                <w:rFonts w:cs="Times New Roman"/>
              </w:rPr>
            </w:r>
            <w:r w:rsidRPr="008D5BC5">
              <w:rPr>
                <w:rFonts w:cs="Times New Roman"/>
              </w:rPr>
              <w:fldChar w:fldCharType="separate"/>
            </w:r>
            <w:r w:rsidR="008C3F27" w:rsidRPr="008D5BC5">
              <w:rPr>
                <w:rFonts w:ascii="Times New Roman" w:hAnsi="Times New Roman" w:cs="Times New Roman"/>
                <w:noProof/>
              </w:rPr>
              <w:t>(38)</w:t>
            </w:r>
            <w:r w:rsidRPr="008D5BC5">
              <w:rPr>
                <w:rFonts w:cs="Times New Roman"/>
              </w:rPr>
              <w:fldChar w:fldCharType="end"/>
            </w:r>
          </w:p>
          <w:p w14:paraId="4FA4905B" w14:textId="73CE6B48" w:rsidR="00FE1EF5" w:rsidRPr="008D5BC5" w:rsidRDefault="00FE1EF5" w:rsidP="00C77F14">
            <w:pPr>
              <w:rPr>
                <w:rFonts w:ascii="Times New Roman" w:hAnsi="Times New Roman" w:cs="Times New Roman"/>
              </w:rPr>
            </w:pPr>
            <w:r w:rsidRPr="008D5BC5">
              <w:rPr>
                <w:rFonts w:ascii="Times New Roman" w:hAnsi="Times New Roman" w:cs="Times New Roman"/>
              </w:rPr>
              <w:t xml:space="preserve">Klingler, et al. (2014) </w:t>
            </w:r>
            <w:r w:rsidRPr="008D5BC5">
              <w:rPr>
                <w:rFonts w:cs="Times New Roman"/>
              </w:rPr>
              <w:fldChar w:fldCharType="begin">
                <w:fldData xml:space="preserve">PEVuZE5vdGU+PENpdGU+PEF1dGhvcj5LbGluZ2xlcjwvQXV0aG9yPjxZZWFyPjIwMTQ8L1llYXI+
PFJlY051bT41MjwvUmVjTnVtPjxEaXNwbGF5VGV4dD4oNDY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C3F27" w:rsidRPr="008D5BC5">
              <w:rPr>
                <w:rFonts w:ascii="Times New Roman" w:hAnsi="Times New Roman" w:cs="Times New Roman"/>
              </w:rPr>
              <w:instrText xml:space="preserve"> ADDIN EN.CITE </w:instrText>
            </w:r>
            <w:r w:rsidR="008C3F27" w:rsidRPr="008D5BC5">
              <w:rPr>
                <w:rFonts w:cs="Times New Roman"/>
              </w:rPr>
              <w:fldChar w:fldCharType="begin">
                <w:fldData xml:space="preserve">PEVuZE5vdGU+PENpdGU+PEF1dGhvcj5LbGluZ2xlcjwvQXV0aG9yPjxZZWFyPjIwMTQ8L1llYXI+
PFJlY051bT41MjwvUmVjTnVtPjxEaXNwbGF5VGV4dD4oNDY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C3F27" w:rsidRPr="008D5BC5">
              <w:rPr>
                <w:rFonts w:ascii="Times New Roman" w:hAnsi="Times New Roman" w:cs="Times New Roman"/>
              </w:rPr>
              <w:instrText xml:space="preserve"> ADDIN EN.CITE.DATA </w:instrText>
            </w:r>
            <w:r w:rsidR="008C3F27" w:rsidRPr="008D5BC5">
              <w:rPr>
                <w:rFonts w:cs="Times New Roman"/>
              </w:rPr>
            </w:r>
            <w:r w:rsidR="008C3F27" w:rsidRPr="008D5BC5">
              <w:rPr>
                <w:rFonts w:cs="Times New Roman"/>
              </w:rPr>
              <w:fldChar w:fldCharType="end"/>
            </w:r>
            <w:r w:rsidRPr="008D5BC5">
              <w:rPr>
                <w:rFonts w:cs="Times New Roman"/>
              </w:rPr>
            </w:r>
            <w:r w:rsidRPr="008D5BC5">
              <w:rPr>
                <w:rFonts w:cs="Times New Roman"/>
              </w:rPr>
              <w:fldChar w:fldCharType="separate"/>
            </w:r>
            <w:r w:rsidR="008C3F27" w:rsidRPr="008D5BC5">
              <w:rPr>
                <w:rFonts w:ascii="Times New Roman" w:hAnsi="Times New Roman" w:cs="Times New Roman"/>
                <w:noProof/>
              </w:rPr>
              <w:t>(46)</w:t>
            </w:r>
            <w:r w:rsidRPr="008D5BC5">
              <w:rPr>
                <w:rFonts w:cs="Times New Roman"/>
              </w:rPr>
              <w:fldChar w:fldCharType="end"/>
            </w:r>
          </w:p>
          <w:p w14:paraId="7742DEBA" w14:textId="08ADCC57" w:rsidR="00FE1EF5" w:rsidRPr="008D5BC5" w:rsidRDefault="00FE1EF5" w:rsidP="00C77F14">
            <w:pPr>
              <w:rPr>
                <w:rFonts w:ascii="Times New Roman" w:hAnsi="Times New Roman" w:cs="Times New Roman"/>
              </w:rPr>
            </w:pPr>
            <w:r w:rsidRPr="008D5BC5">
              <w:rPr>
                <w:rFonts w:ascii="Times New Roman" w:hAnsi="Times New Roman" w:cs="Times New Roman"/>
              </w:rPr>
              <w:t xml:space="preserve">Kraeva, et al. (2015) </w:t>
            </w:r>
            <w:r w:rsidRPr="008D5BC5">
              <w:rPr>
                <w:rFonts w:cs="Times New Roman"/>
              </w:rPr>
              <w:fldChar w:fldCharType="begin">
                <w:fldData xml:space="preserve">PEVuZE5vdGU+PENpdGU+PEF1dGhvcj5LcmFldmE8L0F1dGhvcj48WWVhcj4yMDE1PC9ZZWFyPjxS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</w:fldData>
              </w:fldChar>
            </w:r>
            <w:r w:rsidR="008C3F27" w:rsidRPr="008D5BC5">
              <w:rPr>
                <w:rFonts w:ascii="Times New Roman" w:hAnsi="Times New Roman" w:cs="Times New Roman"/>
              </w:rPr>
              <w:instrText xml:space="preserve"> ADDIN EN.CITE </w:instrText>
            </w:r>
            <w:r w:rsidR="008C3F27" w:rsidRPr="008D5BC5">
              <w:rPr>
                <w:rFonts w:cs="Times New Roman"/>
              </w:rPr>
              <w:fldChar w:fldCharType="begin">
                <w:fldData xml:space="preserve">PEVuZE5vdGU+PENpdGU+PEF1dGhvcj5LcmFldmE8L0F1dGhvcj48WWVhcj4yMDE1PC9ZZWFyPjxS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</w:fldData>
              </w:fldChar>
            </w:r>
            <w:r w:rsidR="008C3F27" w:rsidRPr="008D5BC5">
              <w:rPr>
                <w:rFonts w:ascii="Times New Roman" w:hAnsi="Times New Roman" w:cs="Times New Roman"/>
              </w:rPr>
              <w:instrText xml:space="preserve"> ADDIN EN.CITE.DATA </w:instrText>
            </w:r>
            <w:r w:rsidR="008C3F27" w:rsidRPr="008D5BC5">
              <w:rPr>
                <w:rFonts w:cs="Times New Roman"/>
              </w:rPr>
            </w:r>
            <w:r w:rsidR="008C3F27" w:rsidRPr="008D5BC5">
              <w:rPr>
                <w:rFonts w:cs="Times New Roman"/>
              </w:rPr>
              <w:fldChar w:fldCharType="end"/>
            </w:r>
            <w:r w:rsidRPr="008D5BC5">
              <w:rPr>
                <w:rFonts w:cs="Times New Roman"/>
              </w:rPr>
            </w:r>
            <w:r w:rsidRPr="008D5BC5">
              <w:rPr>
                <w:rFonts w:cs="Times New Roman"/>
              </w:rPr>
              <w:fldChar w:fldCharType="separate"/>
            </w:r>
            <w:r w:rsidR="008C3F27" w:rsidRPr="008D5BC5">
              <w:rPr>
                <w:rFonts w:ascii="Times New Roman" w:hAnsi="Times New Roman" w:cs="Times New Roman"/>
                <w:noProof/>
              </w:rPr>
              <w:t>(114)</w:t>
            </w:r>
            <w:r w:rsidRPr="008D5BC5">
              <w:rPr>
                <w:rFonts w:cs="Times New Roman"/>
              </w:rPr>
              <w:fldChar w:fldCharType="end"/>
            </w:r>
            <w:r w:rsidRPr="008D5BC5">
              <w:rPr>
                <w:rFonts w:ascii="Times New Roman" w:hAnsi="Times New Roman" w:cs="Times New Roman"/>
              </w:rPr>
              <w:t>*</w:t>
            </w:r>
          </w:p>
          <w:p w14:paraId="5B678672"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 xml:space="preserve">Snoeck, et al. (2015) </w:t>
            </w:r>
          </w:p>
          <w:p w14:paraId="2D9DAD70" w14:textId="75C8178A" w:rsidR="00FE1EF5" w:rsidRPr="008D5BC5" w:rsidRDefault="004B0D6E" w:rsidP="00C77F14">
            <w:pPr>
              <w:rPr>
                <w:rFonts w:ascii="Times New Roman" w:hAnsi="Times New Roman" w:cs="Times New Roman"/>
                <w:i/>
              </w:rPr>
            </w:pPr>
            <w:r w:rsidRPr="008D5BC5">
              <w:rPr>
                <w:rFonts w:ascii="Times New Roman" w:hAnsi="Times New Roman" w:cs="Times New Roman"/>
                <w:i/>
              </w:rPr>
              <w:t>* found in</w:t>
            </w:r>
            <w:r w:rsidR="00FE1EF5" w:rsidRPr="008D5BC5">
              <w:rPr>
                <w:rFonts w:ascii="Times New Roman" w:hAnsi="Times New Roman" w:cs="Times New Roman"/>
                <w:i/>
              </w:rPr>
              <w:t xml:space="preserve"> compound heterozygous</w:t>
            </w:r>
            <w:r w:rsidRPr="008D5BC5">
              <w:rPr>
                <w:rFonts w:ascii="Times New Roman" w:hAnsi="Times New Roman" w:cs="Times New Roman"/>
                <w:i/>
              </w:rPr>
              <w:t xml:space="preserve"> state</w:t>
            </w:r>
            <w:r w:rsidR="00FE1EF5" w:rsidRPr="008D5BC5">
              <w:rPr>
                <w:rFonts w:ascii="Times New Roman" w:hAnsi="Times New Roman" w:cs="Times New Roman"/>
                <w:i/>
              </w:rPr>
              <w:t xml:space="preserve"> with other RYR1 variants </w:t>
            </w:r>
          </w:p>
        </w:tc>
        <w:tc>
          <w:tcPr>
            <w:tcW w:w="1440" w:type="dxa"/>
            <w:shd w:val="clear" w:color="auto" w:fill="auto"/>
          </w:tcPr>
          <w:p w14:paraId="15137C5B" w14:textId="77777777"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High</w:t>
            </w:r>
          </w:p>
        </w:tc>
      </w:tr>
      <w:tr w:rsidR="00FE1EF5" w:rsidRPr="008D5BC5" w14:paraId="1BB2A525" w14:textId="40613F4F" w:rsidTr="00FE1EF5">
        <w:trPr>
          <w:trHeight w:val="575"/>
        </w:trPr>
        <w:tc>
          <w:tcPr>
            <w:tcW w:w="1603" w:type="dxa"/>
            <w:shd w:val="clear" w:color="auto" w:fill="auto"/>
          </w:tcPr>
          <w:p w14:paraId="4E12C1AB"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Clinical</w:t>
            </w:r>
          </w:p>
        </w:tc>
        <w:tc>
          <w:tcPr>
            <w:tcW w:w="2920" w:type="dxa"/>
            <w:shd w:val="clear" w:color="auto" w:fill="auto"/>
          </w:tcPr>
          <w:p w14:paraId="409C8F78"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rs63749869 </w:t>
            </w:r>
          </w:p>
          <w:p w14:paraId="084354F6" w14:textId="2A52BDF8"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c.14582G&gt;A; p.(Arg4861His)</w:t>
            </w:r>
          </w:p>
        </w:tc>
        <w:tc>
          <w:tcPr>
            <w:tcW w:w="3577" w:type="dxa"/>
            <w:shd w:val="clear" w:color="auto" w:fill="auto"/>
          </w:tcPr>
          <w:p w14:paraId="1A1F0A21"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variant associated with Malignant Hyperthermia (MH) based on positive IVCTs in CCD patients, positive CHCT, and possible family history of MH reaction. </w:t>
            </w:r>
          </w:p>
        </w:tc>
        <w:tc>
          <w:tcPr>
            <w:tcW w:w="3510" w:type="dxa"/>
            <w:shd w:val="clear" w:color="auto" w:fill="auto"/>
          </w:tcPr>
          <w:p w14:paraId="33D466A3" w14:textId="54E3EA51"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Davis, et al. (2003) </w:t>
            </w:r>
            <w:r w:rsidRPr="008D5BC5">
              <w:rPr>
                <w:rFonts w:eastAsia="Times New Roman" w:cs="Times New Roman"/>
                <w:color w:val="000000"/>
              </w:rPr>
              <w:fldChar w:fldCharType="begin">
                <w:fldData xml:space="preserve">PEVuZE5vdGU+PENpdGU+PEF1dGhvcj5EYXZpczwvQXV0aG9yPjxZZWFyPjIwMDM8L1llYXI+PFJl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EYXZpczwvQXV0aG9yPjxZZWFyPjIwMDM8L1llYXI+PFJl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115)</w:t>
            </w:r>
            <w:r w:rsidRPr="008D5BC5">
              <w:rPr>
                <w:rFonts w:eastAsia="Times New Roman" w:cs="Times New Roman"/>
                <w:color w:val="000000"/>
              </w:rPr>
              <w:fldChar w:fldCharType="end"/>
            </w:r>
          </w:p>
          <w:p w14:paraId="76723C1A" w14:textId="4121E99C"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Broman, et al. (2007) </w:t>
            </w:r>
            <w:r w:rsidRPr="008D5BC5">
              <w:rPr>
                <w:rFonts w:eastAsia="Times New Roman" w:cs="Times New Roman"/>
                <w:color w:val="000000"/>
              </w:rPr>
              <w:fldChar w:fldCharType="begin"/>
            </w:r>
            <w:r w:rsidR="008C3F27" w:rsidRPr="008D5BC5">
              <w:rPr>
                <w:rFonts w:ascii="Times New Roman" w:eastAsia="Times New Roman" w:hAnsi="Times New Roman" w:cs="Times New Roman"/>
                <w:color w:val="000000"/>
              </w:rPr>
              <w:instrText xml:space="preserve"> ADDIN EN.CITE &lt;EndNote&gt;&lt;Cite&gt;&lt;Author&gt;Broman&lt;/Author&gt;&lt;Year&gt;2007&lt;/Year&gt;&lt;RecNum&gt;75&lt;/RecNum&gt;&lt;DisplayText&gt;(74)&lt;/DisplayText&gt;&lt;record&gt;&lt;rec-number&gt;75&lt;/rec-number&gt;&lt;foreign-keys&gt;&lt;key app="EN" db-id="vp0fe9zeppxzwrerdwrxser59st9sadt5vet" timestamp="1520448374"&gt;75&lt;/key&gt;&lt;/foreign-keys&gt;&lt;ref-type name="Journal Article"&gt;17&lt;/ref-type&gt;&lt;contributors&gt;&lt;authors&gt;&lt;author&gt;Broman, M.&lt;/author&gt;&lt;author&gt;Islander, G.&lt;/author&gt;&lt;author&gt;Muller, C. R.&lt;/author&gt;&lt;author&gt;Ranklev-Twetman, E.&lt;/author&gt;&lt;/authors&gt;&lt;/contributors&gt;&lt;auth-address&gt;Department of Anaesthesiology and Intensive Care, Lund University Hospital, Lund, Sweden. marcus.broman@skane.se&lt;/auth-address&gt;&lt;titles&gt;&lt;title&gt;Malignant hyperthermia and central core disease causative mutations in Swedish patients&lt;/title&gt;&lt;secondary-title&gt;Acta Anaesthesiol Scand&lt;/secondary-title&gt;&lt;/titles&gt;&lt;periodical&gt;&lt;full-title&gt;Acta Anaesthesiol Scand&lt;/full-title&gt;&lt;/periodical&gt;&lt;pages&gt;50-3&lt;/pages&gt;&lt;volume&gt;51&lt;/volume&gt;&lt;number&gt;1&lt;/number&gt;&lt;keywords&gt;&lt;keyword&gt;Adolescent&lt;/keyword&gt;&lt;keyword&gt;Adult&lt;/keyword&gt;&lt;keyword&gt;Child&lt;/keyword&gt;&lt;keyword&gt;Child, Preschool&lt;/keyword&gt;&lt;keyword&gt;Exons&lt;/keyword&gt;&lt;keyword&gt;Female&lt;/keyword&gt;&lt;keyword&gt;Genetic Predisposition to Disease&lt;/keyword&gt;&lt;keyword&gt;Humans&lt;/keyword&gt;&lt;keyword&gt;Male&lt;/keyword&gt;&lt;keyword&gt;Malignant Hyperthermia/*genetics&lt;/keyword&gt;&lt;keyword&gt;Middle Aged&lt;/keyword&gt;&lt;keyword&gt;*Mutation&lt;/keyword&gt;&lt;keyword&gt;Myopathy, Central Core/*genetics&lt;/keyword&gt;&lt;keyword&gt;*Polymorphism, Genetic&lt;/keyword&gt;&lt;keyword&gt;Ryanodine Receptor Calcium Release Channel/*genetics&lt;/keyword&gt;&lt;keyword&gt;Sweden&lt;/keyword&gt;&lt;/keywords&gt;&lt;dates&gt;&lt;year&gt;2007&lt;/year&gt;&lt;pub-dates&gt;&lt;date&gt;Jan&lt;/date&gt;&lt;/pub-dates&gt;&lt;/dates&gt;&lt;isbn&gt;0001-5172 (Print)&amp;#xD;0001-5172 (Linking)&lt;/isbn&gt;&lt;accession-num&gt;17081152&lt;/accession-num&gt;&lt;urls&gt;&lt;related-urls&gt;&lt;url&gt;https://www.ncbi.nlm.nih.gov/pubmed/17081152&lt;/url&gt;&lt;/related-urls&gt;&lt;/urls&gt;&lt;electronic-resource-num&gt;10.1111/j.1399-6576.2006.01165.x&lt;/electronic-resource-num&gt;&lt;/record&gt;&lt;/Cite&gt;&lt;/EndNote&gt;</w:instrText>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74)</w:t>
            </w:r>
            <w:r w:rsidRPr="008D5BC5">
              <w:rPr>
                <w:rFonts w:eastAsia="Times New Roman" w:cs="Times New Roman"/>
                <w:color w:val="000000"/>
              </w:rPr>
              <w:fldChar w:fldCharType="end"/>
            </w:r>
          </w:p>
          <w:p w14:paraId="177896D3" w14:textId="780F2AF5"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 xml:space="preserve">Brandom, et al. (2013) </w:t>
            </w:r>
            <w:r w:rsidRPr="008D5BC5">
              <w:rPr>
                <w:rFonts w:eastAsia="Times New Roman" w:cs="Times New Roman"/>
                <w:color w:val="000000"/>
              </w:rPr>
              <w:fldChar w:fldCharType="begin">
                <w:fldData xml:space="preserve">PEVuZE5vdGU+PENpdGU+PEF1dGhvcj5CcmFuZG9tPC9BdXRob3I+PFllYXI+MjAxMzwvWWVhcj48
UmVjTnVtPjEwPC9SZWNOdW0+PERpc3BsYXlUZXh0PigzOC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C3F27" w:rsidRPr="008D5BC5">
              <w:rPr>
                <w:rFonts w:ascii="Times New Roman" w:eastAsia="Times New Roman" w:hAnsi="Times New Roman" w:cs="Times New Roman"/>
                <w:color w:val="000000"/>
              </w:rPr>
              <w:instrText xml:space="preserve"> ADDIN EN.CITE </w:instrText>
            </w:r>
            <w:r w:rsidR="008C3F27" w:rsidRPr="008D5BC5">
              <w:rPr>
                <w:rFonts w:eastAsia="Times New Roman" w:cs="Times New Roman"/>
                <w:color w:val="000000"/>
              </w:rPr>
              <w:fldChar w:fldCharType="begin">
                <w:fldData xml:space="preserve">PEVuZE5vdGU+PENpdGU+PEF1dGhvcj5CcmFuZG9tPC9BdXRob3I+PFllYXI+MjAxMzwvWWVhcj48
UmVjTnVtPjEwPC9SZWNOdW0+PERpc3BsYXlUZXh0PigzOC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C3F27" w:rsidRPr="008D5BC5">
              <w:rPr>
                <w:rFonts w:ascii="Times New Roman" w:eastAsia="Times New Roman" w:hAnsi="Times New Roman" w:cs="Times New Roman"/>
                <w:color w:val="000000"/>
              </w:rPr>
              <w:instrText xml:space="preserve"> ADDIN EN.CITE.DATA </w:instrText>
            </w:r>
            <w:r w:rsidR="008C3F27" w:rsidRPr="008D5BC5">
              <w:rPr>
                <w:rFonts w:eastAsia="Times New Roman" w:cs="Times New Roman"/>
                <w:color w:val="000000"/>
              </w:rPr>
            </w:r>
            <w:r w:rsidR="008C3F27" w:rsidRPr="008D5BC5">
              <w:rPr>
                <w:rFonts w:eastAsia="Times New Roman" w:cs="Times New Roman"/>
                <w:color w:val="000000"/>
              </w:rPr>
              <w:fldChar w:fldCharType="end"/>
            </w:r>
            <w:r w:rsidRPr="008D5BC5">
              <w:rPr>
                <w:rFonts w:eastAsia="Times New Roman" w:cs="Times New Roman"/>
                <w:color w:val="000000"/>
              </w:rPr>
            </w:r>
            <w:r w:rsidRPr="008D5BC5">
              <w:rPr>
                <w:rFonts w:eastAsia="Times New Roman" w:cs="Times New Roman"/>
                <w:color w:val="000000"/>
              </w:rPr>
              <w:fldChar w:fldCharType="separate"/>
            </w:r>
            <w:r w:rsidR="008C3F27" w:rsidRPr="008D5BC5">
              <w:rPr>
                <w:rFonts w:ascii="Times New Roman" w:eastAsia="Times New Roman" w:hAnsi="Times New Roman" w:cs="Times New Roman"/>
                <w:noProof/>
                <w:color w:val="000000"/>
              </w:rPr>
              <w:t>(38)</w:t>
            </w:r>
            <w:r w:rsidRPr="008D5BC5">
              <w:rPr>
                <w:rFonts w:eastAsia="Times New Roman" w:cs="Times New Roman"/>
                <w:color w:val="000000"/>
              </w:rPr>
              <w:fldChar w:fldCharType="end"/>
            </w:r>
          </w:p>
          <w:p w14:paraId="083EED5B" w14:textId="77777777" w:rsidR="00FE1EF5" w:rsidRPr="008D5BC5" w:rsidRDefault="00FE1EF5" w:rsidP="00C77F14">
            <w:pPr>
              <w:rPr>
                <w:rFonts w:ascii="Times New Roman" w:hAnsi="Times New Roman" w:cs="Times New Roman"/>
                <w:color w:val="000000"/>
              </w:rPr>
            </w:pPr>
          </w:p>
        </w:tc>
        <w:tc>
          <w:tcPr>
            <w:tcW w:w="1440" w:type="dxa"/>
            <w:shd w:val="clear" w:color="auto" w:fill="auto"/>
          </w:tcPr>
          <w:p w14:paraId="71246138" w14:textId="77777777" w:rsidR="00FE1EF5" w:rsidRPr="008D5BC5" w:rsidRDefault="00FE1EF5" w:rsidP="00C77F14">
            <w:pPr>
              <w:rPr>
                <w:rFonts w:ascii="Times New Roman" w:eastAsia="Times New Roman" w:hAnsi="Times New Roman" w:cs="Times New Roman"/>
                <w:color w:val="000000"/>
              </w:rPr>
            </w:pPr>
            <w:r w:rsidRPr="008D5BC5">
              <w:rPr>
                <w:rFonts w:ascii="Times New Roman" w:eastAsia="Times New Roman" w:hAnsi="Times New Roman" w:cs="Times New Roman"/>
                <w:color w:val="000000"/>
              </w:rPr>
              <w:t>High</w:t>
            </w:r>
          </w:p>
        </w:tc>
      </w:tr>
      <w:tr w:rsidR="00FE1EF5" w:rsidRPr="008D5BC5" w14:paraId="7AF6F57C" w14:textId="75115292" w:rsidTr="00FE1EF5">
        <w:tc>
          <w:tcPr>
            <w:tcW w:w="1603" w:type="dxa"/>
            <w:shd w:val="clear" w:color="auto" w:fill="auto"/>
          </w:tcPr>
          <w:p w14:paraId="2F764366"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Clinical</w:t>
            </w:r>
          </w:p>
        </w:tc>
        <w:tc>
          <w:tcPr>
            <w:tcW w:w="2920" w:type="dxa"/>
            <w:shd w:val="clear" w:color="auto" w:fill="auto"/>
          </w:tcPr>
          <w:p w14:paraId="67047A6B"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rs118192170 </w:t>
            </w:r>
          </w:p>
          <w:p w14:paraId="751E37E8" w14:textId="584D74A3"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 xml:space="preserve">RYR1 </w:t>
            </w:r>
            <w:r w:rsidRPr="008D5BC5">
              <w:rPr>
                <w:rFonts w:ascii="Times New Roman" w:hAnsi="Times New Roman" w:cs="Times New Roman"/>
                <w:color w:val="000000"/>
              </w:rPr>
              <w:t>c.14693T&gt;C; p.(Ile4898Thr)</w:t>
            </w:r>
          </w:p>
        </w:tc>
        <w:tc>
          <w:tcPr>
            <w:tcW w:w="3577" w:type="dxa"/>
            <w:shd w:val="clear" w:color="auto" w:fill="auto"/>
          </w:tcPr>
          <w:p w14:paraId="2353B67F"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RYR1</w:t>
            </w:r>
            <w:r w:rsidRPr="008D5BC5">
              <w:rPr>
                <w:rFonts w:ascii="Times New Roman" w:hAnsi="Times New Roman" w:cs="Times New Roman"/>
                <w:color w:val="000000"/>
              </w:rPr>
              <w:t xml:space="preserve"> variant associated with Malignant Hyperthermia (MH) based on positive IVCTs* in CCD patients.</w:t>
            </w:r>
          </w:p>
          <w:p w14:paraId="5D8CD950" w14:textId="5CD83A61" w:rsidR="00FE1EF5" w:rsidRPr="008D5BC5" w:rsidRDefault="004B0D6E" w:rsidP="00C77F14">
            <w:pPr>
              <w:rPr>
                <w:rFonts w:ascii="Times New Roman" w:hAnsi="Times New Roman" w:cs="Times New Roman"/>
                <w:color w:val="000000"/>
              </w:rPr>
            </w:pPr>
            <w:r w:rsidRPr="008D5BC5">
              <w:rPr>
                <w:rFonts w:ascii="Times New Roman" w:hAnsi="Times New Roman" w:cs="Times New Roman"/>
                <w:color w:val="000000"/>
              </w:rPr>
              <w:t>*positive IVCT results we</w:t>
            </w:r>
            <w:r w:rsidR="00FE1EF5" w:rsidRPr="008D5BC5">
              <w:rPr>
                <w:rFonts w:ascii="Times New Roman" w:hAnsi="Times New Roman" w:cs="Times New Roman"/>
                <w:color w:val="000000"/>
              </w:rPr>
              <w:t>re not strong</w:t>
            </w:r>
          </w:p>
        </w:tc>
        <w:tc>
          <w:tcPr>
            <w:tcW w:w="3510" w:type="dxa"/>
            <w:shd w:val="clear" w:color="auto" w:fill="auto"/>
          </w:tcPr>
          <w:p w14:paraId="7F79AE39" w14:textId="13BA2282"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Lynch, et al. (1999) </w:t>
            </w:r>
            <w:r w:rsidRPr="008D5BC5">
              <w:rPr>
                <w:rFonts w:cs="Times New Roman"/>
                <w:color w:val="000000"/>
              </w:rPr>
              <w:fldChar w:fldCharType="begin">
                <w:fldData xml:space="preserve">PEVuZE5vdGU+PENpdGU+PEF1dGhvcj5MeW5jaDwvQXV0aG9yPjxZZWFyPjE5OTk8L1llYXI+PFJl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</w:fldData>
              </w:fldChar>
            </w:r>
            <w:r w:rsidR="008C3F27" w:rsidRPr="008D5BC5">
              <w:rPr>
                <w:rFonts w:ascii="Times New Roman" w:hAnsi="Times New Roman" w:cs="Times New Roman"/>
                <w:color w:val="000000"/>
              </w:rPr>
              <w:instrText xml:space="preserve"> ADDIN EN.CITE </w:instrText>
            </w:r>
            <w:r w:rsidR="008C3F27" w:rsidRPr="008D5BC5">
              <w:rPr>
                <w:rFonts w:cs="Times New Roman"/>
                <w:color w:val="000000"/>
              </w:rPr>
              <w:fldChar w:fldCharType="begin">
                <w:fldData xml:space="preserve">PEVuZE5vdGU+PENpdGU+PEF1dGhvcj5MeW5jaDwvQXV0aG9yPjxZZWFyPjE5OTk8L1llYXI+PFJl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</w:fldData>
              </w:fldChar>
            </w:r>
            <w:r w:rsidR="008C3F27" w:rsidRPr="008D5BC5">
              <w:rPr>
                <w:rFonts w:ascii="Times New Roman" w:hAnsi="Times New Roman" w:cs="Times New Roman"/>
                <w:color w:val="000000"/>
              </w:rPr>
              <w:instrText xml:space="preserve"> ADDIN EN.CITE.DATA </w:instrText>
            </w:r>
            <w:r w:rsidR="008C3F27" w:rsidRPr="008D5BC5">
              <w:rPr>
                <w:rFonts w:cs="Times New Roman"/>
                <w:color w:val="000000"/>
              </w:rPr>
            </w:r>
            <w:r w:rsidR="008C3F27" w:rsidRPr="008D5BC5">
              <w:rPr>
                <w:rFonts w:cs="Times New Roman"/>
                <w:color w:val="000000"/>
              </w:rPr>
              <w:fldChar w:fldCharType="end"/>
            </w:r>
            <w:r w:rsidRPr="008D5BC5">
              <w:rPr>
                <w:rFonts w:cs="Times New Roman"/>
                <w:color w:val="000000"/>
              </w:rPr>
            </w:r>
            <w:r w:rsidRPr="008D5BC5">
              <w:rPr>
                <w:rFonts w:cs="Times New Roman"/>
                <w:color w:val="000000"/>
              </w:rPr>
              <w:fldChar w:fldCharType="separate"/>
            </w:r>
            <w:r w:rsidR="008C3F27" w:rsidRPr="008D5BC5">
              <w:rPr>
                <w:rFonts w:ascii="Times New Roman" w:hAnsi="Times New Roman" w:cs="Times New Roman"/>
                <w:noProof/>
                <w:color w:val="000000"/>
              </w:rPr>
              <w:t>(116)</w:t>
            </w:r>
            <w:r w:rsidRPr="008D5BC5">
              <w:rPr>
                <w:rFonts w:cs="Times New Roman"/>
                <w:color w:val="000000"/>
              </w:rPr>
              <w:fldChar w:fldCharType="end"/>
            </w:r>
          </w:p>
          <w:p w14:paraId="5F25E2EE" w14:textId="75E60BDC"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 xml:space="preserve">Broman, et al. (2007) </w:t>
            </w:r>
            <w:r w:rsidRPr="008D5BC5">
              <w:rPr>
                <w:rFonts w:cs="Times New Roman"/>
                <w:color w:val="000000"/>
              </w:rPr>
              <w:fldChar w:fldCharType="begin"/>
            </w:r>
            <w:r w:rsidR="008C3F27" w:rsidRPr="008D5BC5">
              <w:rPr>
                <w:rFonts w:ascii="Times New Roman" w:hAnsi="Times New Roman" w:cs="Times New Roman"/>
                <w:color w:val="000000"/>
              </w:rPr>
              <w:instrText xml:space="preserve"> ADDIN EN.CITE &lt;EndNote&gt;&lt;Cite&gt;&lt;Author&gt;Broman&lt;/Author&gt;&lt;Year&gt;2007&lt;/Year&gt;&lt;RecNum&gt;75&lt;/RecNum&gt;&lt;DisplayText&gt;(74)&lt;/DisplayText&gt;&lt;record&gt;&lt;rec-number&gt;75&lt;/rec-number&gt;&lt;foreign-keys&gt;&lt;key app="EN" db-id="vp0fe9zeppxzwrerdwrxser59st9sadt5vet" timestamp="1520448374"&gt;75&lt;/key&gt;&lt;/foreign-keys&gt;&lt;ref-type name="Journal Article"&gt;17&lt;/ref-type&gt;&lt;contributors&gt;&lt;authors&gt;&lt;author&gt;Broman, M.&lt;/author&gt;&lt;author&gt;Islander, G.&lt;/author&gt;&lt;author&gt;Muller, C. R.&lt;/author&gt;&lt;author&gt;Ranklev-Twetman, E.&lt;/author&gt;&lt;/authors&gt;&lt;/contributors&gt;&lt;auth-address&gt;Department of Anaesthesiology and Intensive Care, Lund University Hospital, Lund, Sweden. marcus.broman@skane.se&lt;/auth-address&gt;&lt;titles&gt;&lt;title&gt;Malignant hyperthermia and central core disease causative mutations in Swedish patients&lt;/title&gt;&lt;secondary-title&gt;Acta Anaesthesiol Scand&lt;/secondary-title&gt;&lt;/titles&gt;&lt;periodical&gt;&lt;full-title&gt;Acta Anaesthesiol Scand&lt;/full-title&gt;&lt;/periodical&gt;&lt;pages&gt;50-3&lt;/pages&gt;&lt;volume&gt;51&lt;/volume&gt;&lt;number&gt;1&lt;/number&gt;&lt;keywords&gt;&lt;keyword&gt;Adolescent&lt;/keyword&gt;&lt;keyword&gt;Adult&lt;/keyword&gt;&lt;keyword&gt;Child&lt;/keyword&gt;&lt;keyword&gt;Child, Preschool&lt;/keyword&gt;&lt;keyword&gt;Exons&lt;/keyword&gt;&lt;keyword&gt;Female&lt;/keyword&gt;&lt;keyword&gt;Genetic Predisposition to Disease&lt;/keyword&gt;&lt;keyword&gt;Humans&lt;/keyword&gt;&lt;keyword&gt;Male&lt;/keyword&gt;&lt;keyword&gt;Malignant Hyperthermia/*genetics&lt;/keyword&gt;&lt;keyword&gt;Middle Aged&lt;/keyword&gt;&lt;keyword&gt;*Mutation&lt;/keyword&gt;&lt;keyword&gt;Myopathy, Central Core/*genetics&lt;/keyword&gt;&lt;keyword&gt;*Polymorphism, Genetic&lt;/keyword&gt;&lt;keyword&gt;Ryanodine Receptor Calcium Release Channel/*genetics&lt;/keyword&gt;&lt;keyword&gt;Sweden&lt;/keyword&gt;&lt;/keywords&gt;&lt;dates&gt;&lt;year&gt;2007&lt;/year&gt;&lt;pub-dates&gt;&lt;date&gt;Jan&lt;/date&gt;&lt;/pub-dates&gt;&lt;/dates&gt;&lt;isbn&gt;0001-5172 (Print)&amp;#xD;0001-5172 (Linking)&lt;/isbn&gt;&lt;accession-num&gt;17081152&lt;/accession-num&gt;&lt;urls&gt;&lt;related-urls&gt;&lt;url&gt;https://www.ncbi.nlm.nih.gov/pubmed/17081152&lt;/url&gt;&lt;/related-urls&gt;&lt;/urls&gt;&lt;electronic-resource-num&gt;10.1111/j.1399-6576.2006.01165.x&lt;/electronic-resource-num&gt;&lt;/record&gt;&lt;/Cite&gt;&lt;/EndNote&gt;</w:instrText>
            </w:r>
            <w:r w:rsidRPr="008D5BC5">
              <w:rPr>
                <w:rFonts w:cs="Times New Roman"/>
                <w:color w:val="000000"/>
              </w:rPr>
              <w:fldChar w:fldCharType="separate"/>
            </w:r>
            <w:r w:rsidR="008C3F27" w:rsidRPr="008D5BC5">
              <w:rPr>
                <w:rFonts w:ascii="Times New Roman" w:hAnsi="Times New Roman" w:cs="Times New Roman"/>
                <w:noProof/>
                <w:color w:val="000000"/>
              </w:rPr>
              <w:t>(74)</w:t>
            </w:r>
            <w:r w:rsidRPr="008D5BC5">
              <w:rPr>
                <w:rFonts w:cs="Times New Roman"/>
                <w:color w:val="000000"/>
              </w:rPr>
              <w:fldChar w:fldCharType="end"/>
            </w:r>
          </w:p>
        </w:tc>
        <w:tc>
          <w:tcPr>
            <w:tcW w:w="1440" w:type="dxa"/>
            <w:shd w:val="clear" w:color="auto" w:fill="auto"/>
          </w:tcPr>
          <w:p w14:paraId="4B7FA558"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color w:val="000000"/>
              </w:rPr>
              <w:t>Weak</w:t>
            </w:r>
          </w:p>
        </w:tc>
      </w:tr>
      <w:tr w:rsidR="00FE1EF5" w:rsidRPr="008D5BC5" w14:paraId="278C0253" w14:textId="04F24ACB" w:rsidTr="00FE1EF5">
        <w:tc>
          <w:tcPr>
            <w:tcW w:w="1603" w:type="dxa"/>
            <w:shd w:val="clear" w:color="auto" w:fill="auto"/>
          </w:tcPr>
          <w:p w14:paraId="6F34920D"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Clinical</w:t>
            </w:r>
          </w:p>
        </w:tc>
        <w:tc>
          <w:tcPr>
            <w:tcW w:w="2920" w:type="dxa"/>
            <w:shd w:val="clear" w:color="auto" w:fill="auto"/>
          </w:tcPr>
          <w:p w14:paraId="4ED3EE3D"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 xml:space="preserve">rs772226819 </w:t>
            </w:r>
          </w:p>
          <w:p w14:paraId="23EDE942" w14:textId="56A7CB45" w:rsidR="00FE1EF5" w:rsidRPr="008D5BC5" w:rsidRDefault="00FE1EF5" w:rsidP="00C77F14">
            <w:pPr>
              <w:rPr>
                <w:rFonts w:ascii="Times New Roman" w:hAnsi="Times New Roman" w:cs="Times New Roman"/>
              </w:rPr>
            </w:pPr>
            <w:r w:rsidRPr="008D5BC5">
              <w:rPr>
                <w:rFonts w:ascii="Times New Roman" w:hAnsi="Times New Roman" w:cs="Times New Roman"/>
                <w:i/>
                <w:color w:val="000000"/>
              </w:rPr>
              <w:t>CACNA1S</w:t>
            </w:r>
            <w:r w:rsidRPr="008D5BC5">
              <w:rPr>
                <w:rFonts w:ascii="Times New Roman" w:hAnsi="Times New Roman" w:cs="Times New Roman"/>
                <w:b/>
              </w:rPr>
              <w:t xml:space="preserve"> </w:t>
            </w:r>
            <w:r w:rsidRPr="008D5BC5">
              <w:rPr>
                <w:rFonts w:ascii="Times New Roman" w:hAnsi="Times New Roman" w:cs="Times New Roman"/>
              </w:rPr>
              <w:t>c.520C&gt;T;</w:t>
            </w:r>
            <w:r w:rsidRPr="008D5BC5">
              <w:rPr>
                <w:rFonts w:ascii="Times New Roman" w:hAnsi="Times New Roman" w:cs="Times New Roman"/>
                <w:b/>
              </w:rPr>
              <w:t xml:space="preserve"> </w:t>
            </w:r>
            <w:r w:rsidRPr="008D5BC5">
              <w:rPr>
                <w:rFonts w:ascii="Times New Roman" w:hAnsi="Times New Roman" w:cs="Times New Roman"/>
              </w:rPr>
              <w:t>p.(Arg174Trp)</w:t>
            </w:r>
          </w:p>
        </w:tc>
        <w:tc>
          <w:tcPr>
            <w:tcW w:w="3577" w:type="dxa"/>
            <w:shd w:val="clear" w:color="auto" w:fill="auto"/>
          </w:tcPr>
          <w:p w14:paraId="791A5660"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CACNA1S</w:t>
            </w:r>
            <w:r w:rsidRPr="008D5BC5">
              <w:rPr>
                <w:rFonts w:ascii="Times New Roman" w:hAnsi="Times New Roman" w:cs="Times New Roman"/>
                <w:color w:val="000000"/>
              </w:rPr>
              <w:t xml:space="preserve"> variant associated with Malignant Hyperthermia (MH) based on positive IVCTs and MH reaction.</w:t>
            </w:r>
          </w:p>
        </w:tc>
        <w:tc>
          <w:tcPr>
            <w:tcW w:w="3510" w:type="dxa"/>
            <w:shd w:val="clear" w:color="auto" w:fill="auto"/>
          </w:tcPr>
          <w:p w14:paraId="02709312" w14:textId="01B1E13D" w:rsidR="00FE1EF5" w:rsidRPr="008D5BC5" w:rsidRDefault="00FE1EF5" w:rsidP="00C77F14">
            <w:pPr>
              <w:rPr>
                <w:rFonts w:ascii="Times New Roman" w:hAnsi="Times New Roman" w:cs="Times New Roman"/>
              </w:rPr>
            </w:pPr>
            <w:r w:rsidRPr="008D5BC5">
              <w:rPr>
                <w:rFonts w:ascii="Times New Roman" w:hAnsi="Times New Roman" w:cs="Times New Roman"/>
              </w:rPr>
              <w:t xml:space="preserve">Carpenter, et al. (2009) </w:t>
            </w:r>
            <w:r w:rsidRPr="008D5BC5">
              <w:rPr>
                <w:rFonts w:cs="Times New Roman"/>
              </w:rPr>
              <w:fldChar w:fldCharType="begin">
                <w:fldData xml:space="preserve">PEVuZE5vdGU+PENpdGU+PEF1dGhvcj5DYXJwZW50ZXI8L0F1dGhvcj48WWVhcj4yMDA5PC9ZZWFy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</w:fldData>
              </w:fldChar>
            </w:r>
            <w:r w:rsidR="008C3F27" w:rsidRPr="008D5BC5">
              <w:rPr>
                <w:rFonts w:ascii="Times New Roman" w:hAnsi="Times New Roman" w:cs="Times New Roman"/>
              </w:rPr>
              <w:instrText xml:space="preserve"> ADDIN EN.CITE </w:instrText>
            </w:r>
            <w:r w:rsidR="008C3F27" w:rsidRPr="008D5BC5">
              <w:rPr>
                <w:rFonts w:cs="Times New Roman"/>
              </w:rPr>
              <w:fldChar w:fldCharType="begin">
                <w:fldData xml:space="preserve">PEVuZE5vdGU+PENpdGU+PEF1dGhvcj5DYXJwZW50ZXI8L0F1dGhvcj48WWVhcj4yMDA5PC9ZZWFy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</w:fldData>
              </w:fldChar>
            </w:r>
            <w:r w:rsidR="008C3F27" w:rsidRPr="008D5BC5">
              <w:rPr>
                <w:rFonts w:ascii="Times New Roman" w:hAnsi="Times New Roman" w:cs="Times New Roman"/>
              </w:rPr>
              <w:instrText xml:space="preserve"> ADDIN EN.CITE.DATA </w:instrText>
            </w:r>
            <w:r w:rsidR="008C3F27" w:rsidRPr="008D5BC5">
              <w:rPr>
                <w:rFonts w:cs="Times New Roman"/>
              </w:rPr>
            </w:r>
            <w:r w:rsidR="008C3F27" w:rsidRPr="008D5BC5">
              <w:rPr>
                <w:rFonts w:cs="Times New Roman"/>
              </w:rPr>
              <w:fldChar w:fldCharType="end"/>
            </w:r>
            <w:r w:rsidRPr="008D5BC5">
              <w:rPr>
                <w:rFonts w:cs="Times New Roman"/>
              </w:rPr>
            </w:r>
            <w:r w:rsidRPr="008D5BC5">
              <w:rPr>
                <w:rFonts w:cs="Times New Roman"/>
              </w:rPr>
              <w:fldChar w:fldCharType="separate"/>
            </w:r>
            <w:r w:rsidR="008C3F27" w:rsidRPr="008D5BC5">
              <w:rPr>
                <w:rFonts w:ascii="Times New Roman" w:hAnsi="Times New Roman" w:cs="Times New Roman"/>
                <w:noProof/>
              </w:rPr>
              <w:t>(117)</w:t>
            </w:r>
            <w:r w:rsidRPr="008D5BC5">
              <w:rPr>
                <w:rFonts w:cs="Times New Roman"/>
              </w:rPr>
              <w:fldChar w:fldCharType="end"/>
            </w:r>
          </w:p>
          <w:p w14:paraId="6BAB7006" w14:textId="13300568" w:rsidR="00FE1EF5" w:rsidRPr="008D5BC5" w:rsidRDefault="00FE1EF5" w:rsidP="00C77F14">
            <w:pPr>
              <w:rPr>
                <w:rFonts w:ascii="Times New Roman" w:hAnsi="Times New Roman" w:cs="Times New Roman"/>
              </w:rPr>
            </w:pPr>
            <w:r w:rsidRPr="008D5BC5">
              <w:rPr>
                <w:rFonts w:ascii="Times New Roman" w:hAnsi="Times New Roman" w:cs="Times New Roman"/>
              </w:rPr>
              <w:t xml:space="preserve">Levano, et al. (2017) </w:t>
            </w:r>
            <w:r w:rsidRPr="008D5BC5">
              <w:rPr>
                <w:rFonts w:cs="Times New Roman"/>
              </w:rPr>
              <w:fldChar w:fldCharType="begin"/>
            </w:r>
            <w:r w:rsidR="008C3F27" w:rsidRPr="008D5BC5">
              <w:rPr>
                <w:rFonts w:ascii="Times New Roman" w:hAnsi="Times New Roman" w:cs="Times New Roman"/>
              </w:rPr>
              <w:instrText xml:space="preserve"> ADDIN EN.CITE &lt;EndNote&gt;&lt;Cite&gt;&lt;Author&gt;Levano&lt;/Author&gt;&lt;Year&gt;2017&lt;/Year&gt;&lt;RecNum&gt;117&lt;/RecNum&gt;&lt;DisplayText&gt;(118)&lt;/DisplayText&gt;&lt;record&gt;&lt;rec-number&gt;117&lt;/rec-number&gt;&lt;foreign-keys&gt;&lt;key app="EN" db-id="vp0fe9zeppxzwrerdwrxser59st9sadt5vet" timestamp="1520448382"&gt;117&lt;/key&gt;&lt;/foreign-keys&gt;&lt;ref-type name="Journal Article"&gt;17&lt;/ref-type&gt;&lt;contributors&gt;&lt;authors&gt;&lt;author&gt;Levano, S.&lt;/author&gt;&lt;author&gt;Gonzalez, A.&lt;/author&gt;&lt;author&gt;Singer, M.&lt;/author&gt;&lt;author&gt;Demougin, P.&lt;/author&gt;&lt;author&gt;Ruffert, H.&lt;/author&gt;&lt;author&gt;Urwyler, A.&lt;/author&gt;&lt;author&gt;Girard, T.&lt;/author&gt;&lt;/authors&gt;&lt;/contributors&gt;&lt;auth-address&gt;Department of Biomedicine, University Hospital Basel, Switzerland; Department Anesthesiology, University Hospital Basel, Switzerland.&amp;#xD;Department of Biomedicine, University Hospital Basel, Switzerland; Department Anesthesiology, University Hospital Basel, Switzerland. Electronic address: asensio.gonzalez@unibas.ch.&amp;#xD;Biozentrum, Life Sciences Training Facility, University of Basel, Switzerland.&amp;#xD;University of Leipzig, Helios Kliniken Leipziger Land Leipzig, Germany.&lt;/auth-address&gt;&lt;titles&gt;&lt;title&gt;Resequencing array for gene variant detection in malignant hyperthermia and butyrylcholinestherase deficiency&lt;/title&gt;&lt;secondary-title&gt;Neuromuscul Disord&lt;/secondary-title&gt;&lt;/titles&gt;&lt;periodical&gt;&lt;full-title&gt;Neuromuscul Disord&lt;/full-title&gt;&lt;/periodical&gt;&lt;pages&gt;492-499&lt;/pages&gt;&lt;volume&gt;27&lt;/volume&gt;&lt;number&gt;5&lt;/number&gt;&lt;keywords&gt;&lt;keyword&gt;Butyrylcholinestherase deficiency&lt;/keyword&gt;&lt;keyword&gt;DNA microarrays&lt;/keyword&gt;&lt;keyword&gt;Genetic predisposition to disease&lt;/keyword&gt;&lt;keyword&gt;Genetic variation&lt;/keyword&gt;&lt;keyword&gt;Malignant hyperthermia&lt;/keyword&gt;&lt;/keywords&gt;&lt;dates&gt;&lt;year&gt;2017&lt;/year&gt;&lt;pub-dates&gt;&lt;date&gt;May&lt;/date&gt;&lt;/pub-dates&gt;&lt;/dates&gt;&lt;isbn&gt;1873-2364 (Electronic)&amp;#xD;0960-8966 (Linking)&lt;/isbn&gt;&lt;accession-num&gt;28259615&lt;/accession-num&gt;&lt;urls&gt;&lt;related-urls&gt;&lt;url&gt;https://www.ncbi.nlm.nih.gov/pubmed/28259615&lt;/url&gt;&lt;/related-urls&gt;&lt;/urls&gt;&lt;electronic-resource-num&gt;10.1016/j.nmd.2017.02.008&lt;/electronic-resource-num&gt;&lt;/record&gt;&lt;/Cite&gt;&lt;/EndNote&gt;</w:instrText>
            </w:r>
            <w:r w:rsidRPr="008D5BC5">
              <w:rPr>
                <w:rFonts w:cs="Times New Roman"/>
              </w:rPr>
              <w:fldChar w:fldCharType="separate"/>
            </w:r>
            <w:r w:rsidR="008C3F27" w:rsidRPr="008D5BC5">
              <w:rPr>
                <w:rFonts w:ascii="Times New Roman" w:hAnsi="Times New Roman" w:cs="Times New Roman"/>
                <w:noProof/>
              </w:rPr>
              <w:t>(118)</w:t>
            </w:r>
            <w:r w:rsidRPr="008D5BC5">
              <w:rPr>
                <w:rFonts w:cs="Times New Roman"/>
              </w:rPr>
              <w:fldChar w:fldCharType="end"/>
            </w:r>
          </w:p>
        </w:tc>
        <w:tc>
          <w:tcPr>
            <w:tcW w:w="1440" w:type="dxa"/>
            <w:shd w:val="clear" w:color="auto" w:fill="auto"/>
          </w:tcPr>
          <w:p w14:paraId="2AF58214"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High</w:t>
            </w:r>
          </w:p>
        </w:tc>
      </w:tr>
      <w:tr w:rsidR="00FE1EF5" w:rsidRPr="008D5BC5" w14:paraId="34A64613" w14:textId="5990D55E" w:rsidTr="00FE1EF5">
        <w:tc>
          <w:tcPr>
            <w:tcW w:w="1603" w:type="dxa"/>
            <w:shd w:val="clear" w:color="auto" w:fill="auto"/>
          </w:tcPr>
          <w:p w14:paraId="4141E173"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Clinical</w:t>
            </w:r>
          </w:p>
        </w:tc>
        <w:tc>
          <w:tcPr>
            <w:tcW w:w="2920" w:type="dxa"/>
            <w:shd w:val="clear" w:color="auto" w:fill="auto"/>
          </w:tcPr>
          <w:p w14:paraId="1772D491"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 xml:space="preserve">rs1800559 </w:t>
            </w:r>
          </w:p>
          <w:p w14:paraId="71835215" w14:textId="429BB17D" w:rsidR="00FE1EF5" w:rsidRPr="008D5BC5" w:rsidRDefault="00FE1EF5" w:rsidP="00C77F14">
            <w:pPr>
              <w:rPr>
                <w:rFonts w:ascii="Times New Roman" w:hAnsi="Times New Roman" w:cs="Times New Roman"/>
              </w:rPr>
            </w:pPr>
            <w:r w:rsidRPr="008D5BC5">
              <w:rPr>
                <w:rFonts w:ascii="Times New Roman" w:hAnsi="Times New Roman" w:cs="Times New Roman"/>
                <w:i/>
                <w:color w:val="000000"/>
              </w:rPr>
              <w:t>CACNA1S</w:t>
            </w:r>
            <w:r w:rsidRPr="008D5BC5">
              <w:rPr>
                <w:rFonts w:ascii="Times New Roman" w:hAnsi="Times New Roman" w:cs="Times New Roman"/>
                <w:b/>
              </w:rPr>
              <w:t xml:space="preserve"> </w:t>
            </w:r>
            <w:r w:rsidRPr="008D5BC5">
              <w:rPr>
                <w:rFonts w:ascii="Times New Roman" w:hAnsi="Times New Roman" w:cs="Times New Roman"/>
              </w:rPr>
              <w:t>c.3257G&gt;A;</w:t>
            </w:r>
            <w:r w:rsidRPr="008D5BC5">
              <w:rPr>
                <w:rFonts w:ascii="Times New Roman" w:hAnsi="Times New Roman" w:cs="Times New Roman"/>
                <w:b/>
              </w:rPr>
              <w:t xml:space="preserve"> </w:t>
            </w:r>
            <w:r w:rsidRPr="008D5BC5">
              <w:rPr>
                <w:rFonts w:ascii="Times New Roman" w:hAnsi="Times New Roman" w:cs="Times New Roman"/>
              </w:rPr>
              <w:t>p.(Arg1086His)</w:t>
            </w:r>
          </w:p>
        </w:tc>
        <w:tc>
          <w:tcPr>
            <w:tcW w:w="3577" w:type="dxa"/>
            <w:shd w:val="clear" w:color="auto" w:fill="auto"/>
          </w:tcPr>
          <w:p w14:paraId="55F0EDF5" w14:textId="77777777" w:rsidR="00FE1EF5" w:rsidRPr="008D5BC5" w:rsidRDefault="00FE1EF5" w:rsidP="00C77F14">
            <w:pPr>
              <w:rPr>
                <w:rFonts w:ascii="Times New Roman" w:hAnsi="Times New Roman" w:cs="Times New Roman"/>
                <w:color w:val="000000"/>
              </w:rPr>
            </w:pPr>
            <w:r w:rsidRPr="008D5BC5">
              <w:rPr>
                <w:rFonts w:ascii="Times New Roman" w:hAnsi="Times New Roman" w:cs="Times New Roman"/>
                <w:i/>
                <w:color w:val="000000"/>
              </w:rPr>
              <w:t>CACNA1S</w:t>
            </w:r>
            <w:r w:rsidRPr="008D5BC5">
              <w:rPr>
                <w:rFonts w:ascii="Times New Roman" w:hAnsi="Times New Roman" w:cs="Times New Roman"/>
                <w:color w:val="000000"/>
              </w:rPr>
              <w:t xml:space="preserve"> variant associated with Malignant Hyperthermia (MH) based on positive IVCTs and MH reaction and/or family history of MH.</w:t>
            </w:r>
          </w:p>
        </w:tc>
        <w:tc>
          <w:tcPr>
            <w:tcW w:w="3510" w:type="dxa"/>
            <w:shd w:val="clear" w:color="auto" w:fill="auto"/>
          </w:tcPr>
          <w:p w14:paraId="16E5B370" w14:textId="72809BBB" w:rsidR="00FE1EF5" w:rsidRPr="008D5BC5" w:rsidRDefault="00FE1EF5" w:rsidP="00C77F14">
            <w:pPr>
              <w:rPr>
                <w:rFonts w:ascii="Times New Roman" w:hAnsi="Times New Roman" w:cs="Times New Roman"/>
              </w:rPr>
            </w:pPr>
            <w:r w:rsidRPr="008D5BC5">
              <w:rPr>
                <w:rFonts w:ascii="Times New Roman" w:hAnsi="Times New Roman" w:cs="Times New Roman"/>
              </w:rPr>
              <w:t xml:space="preserve">Monnier, et al. (1997) </w:t>
            </w:r>
            <w:r w:rsidRPr="008D5BC5">
              <w:rPr>
                <w:rFonts w:cs="Times New Roman"/>
              </w:rPr>
              <w:fldChar w:fldCharType="begin">
                <w:fldData xml:space="preserve">PEVuZE5vdGU+PENpdGU+PEF1dGhvcj5Nb25uaWVyPC9BdXRob3I+PFllYXI+MTk5NzwvWWVhcj48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</w:fldData>
              </w:fldChar>
            </w:r>
            <w:r w:rsidR="008C3F27" w:rsidRPr="008D5BC5">
              <w:rPr>
                <w:rFonts w:ascii="Times New Roman" w:hAnsi="Times New Roman" w:cs="Times New Roman"/>
              </w:rPr>
              <w:instrText xml:space="preserve"> ADDIN EN.CITE </w:instrText>
            </w:r>
            <w:r w:rsidR="008C3F27" w:rsidRPr="008D5BC5">
              <w:rPr>
                <w:rFonts w:cs="Times New Roman"/>
              </w:rPr>
              <w:fldChar w:fldCharType="begin">
                <w:fldData xml:space="preserve">PEVuZE5vdGU+PENpdGU+PEF1dGhvcj5Nb25uaWVyPC9BdXRob3I+PFllYXI+MTk5NzwvWWVhcj48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</w:fldData>
              </w:fldChar>
            </w:r>
            <w:r w:rsidR="008C3F27" w:rsidRPr="008D5BC5">
              <w:rPr>
                <w:rFonts w:ascii="Times New Roman" w:hAnsi="Times New Roman" w:cs="Times New Roman"/>
              </w:rPr>
              <w:instrText xml:space="preserve"> ADDIN EN.CITE.DATA </w:instrText>
            </w:r>
            <w:r w:rsidR="008C3F27" w:rsidRPr="008D5BC5">
              <w:rPr>
                <w:rFonts w:cs="Times New Roman"/>
              </w:rPr>
            </w:r>
            <w:r w:rsidR="008C3F27" w:rsidRPr="008D5BC5">
              <w:rPr>
                <w:rFonts w:cs="Times New Roman"/>
              </w:rPr>
              <w:fldChar w:fldCharType="end"/>
            </w:r>
            <w:r w:rsidRPr="008D5BC5">
              <w:rPr>
                <w:rFonts w:cs="Times New Roman"/>
              </w:rPr>
            </w:r>
            <w:r w:rsidRPr="008D5BC5">
              <w:rPr>
                <w:rFonts w:cs="Times New Roman"/>
              </w:rPr>
              <w:fldChar w:fldCharType="separate"/>
            </w:r>
            <w:r w:rsidR="008C3F27" w:rsidRPr="008D5BC5">
              <w:rPr>
                <w:rFonts w:ascii="Times New Roman" w:hAnsi="Times New Roman" w:cs="Times New Roman"/>
                <w:noProof/>
              </w:rPr>
              <w:t>(119)</w:t>
            </w:r>
            <w:r w:rsidRPr="008D5BC5">
              <w:rPr>
                <w:rFonts w:cs="Times New Roman"/>
              </w:rPr>
              <w:fldChar w:fldCharType="end"/>
            </w:r>
          </w:p>
          <w:p w14:paraId="05218497" w14:textId="5E718838" w:rsidR="00FE1EF5" w:rsidRPr="008D5BC5" w:rsidRDefault="00FE1EF5" w:rsidP="00C77F14">
            <w:pPr>
              <w:rPr>
                <w:rFonts w:ascii="Times New Roman" w:hAnsi="Times New Roman" w:cs="Times New Roman"/>
              </w:rPr>
            </w:pPr>
            <w:r w:rsidRPr="008D5BC5">
              <w:rPr>
                <w:rFonts w:ascii="Times New Roman" w:hAnsi="Times New Roman" w:cs="Times New Roman"/>
              </w:rPr>
              <w:t xml:space="preserve">Stewart, et al. (2001) </w:t>
            </w:r>
            <w:r w:rsidRPr="008D5BC5">
              <w:rPr>
                <w:rFonts w:cs="Times New Roman"/>
              </w:rPr>
              <w:fldChar w:fldCharType="begin"/>
            </w:r>
            <w:r w:rsidR="008C3F27" w:rsidRPr="008D5BC5">
              <w:rPr>
                <w:rFonts w:ascii="Times New Roman" w:hAnsi="Times New Roman" w:cs="Times New Roman"/>
              </w:rPr>
              <w:instrText xml:space="preserve"> ADDIN EN.CITE &lt;EndNote&gt;&lt;Cite&gt;&lt;Author&gt;Stewart&lt;/Author&gt;&lt;Year&gt;2001&lt;/Year&gt;&lt;RecNum&gt;119&lt;/RecNum&gt;&lt;DisplayText&gt;(120)&lt;/DisplayText&gt;&lt;record&gt;&lt;rec-number&gt;119&lt;/rec-number&gt;&lt;foreign-keys&gt;&lt;key app="EN" db-id="vp0fe9zeppxzwrerdwrxser59st9sadt5vet" timestamp="1520448383"&gt;119&lt;/key&gt;&lt;/foreign-keys&gt;&lt;ref-type name="Journal Article"&gt;17&lt;/ref-type&gt;&lt;contributors&gt;&lt;authors&gt;&lt;author&gt;Stewart, S. L.&lt;/author&gt;&lt;author&gt;Hogan, K.&lt;/author&gt;&lt;author&gt;Rosenberg, H.&lt;/author&gt;&lt;author&gt;Fletcher, J. E.&lt;/author&gt;&lt;/authors&gt;&lt;/contributors&gt;&lt;auth-address&gt;Department of Oncology, Georgetown University, Washington, DC 20007, USA. stewars@gunet.georgetown.edu&lt;/auth-address&gt;&lt;titles&gt;&lt;title&gt;Identification of the Arg1086His mutation in the alpha subunit of the voltage-dependent calcium channel (CACNA1S) in a North American family with malignant hyperthermia&lt;/title&gt;&lt;secondary-title&gt;Clin Genet&lt;/secondary-title&gt;&lt;/titles&gt;&lt;periodical&gt;&lt;full-title&gt;Clin Genet&lt;/full-title&gt;&lt;/periodical&gt;&lt;pages&gt;178-84&lt;/pages&gt;&lt;volume&gt;59&lt;/volume&gt;&lt;number&gt;3&lt;/number&gt;&lt;keywords&gt;&lt;keyword&gt;Animals&lt;/keyword&gt;&lt;keyword&gt;Base Sequence&lt;/keyword&gt;&lt;keyword&gt;Calcium Channels, L-Type/*genetics&lt;/keyword&gt;&lt;keyword&gt;DNA/analysis/*genetics&lt;/keyword&gt;&lt;keyword&gt;Female&lt;/keyword&gt;&lt;keyword&gt;Genetic Predisposition to Disease&lt;/keyword&gt;&lt;keyword&gt;Humans&lt;/keyword&gt;&lt;keyword&gt;Male&lt;/keyword&gt;&lt;keyword&gt;Malignant Hyperthermia/epidemiology/*genetics&lt;/keyword&gt;&lt;keyword&gt;Molecular Sequence Data&lt;/keyword&gt;&lt;keyword&gt;North America/epidemiology&lt;/keyword&gt;&lt;keyword&gt;Pedigree&lt;/keyword&gt;&lt;keyword&gt;Point Mutation&lt;/keyword&gt;&lt;keyword&gt;Ryanodine Receptor Calcium Release Channel/*genetics&lt;/keyword&gt;&lt;keyword&gt;Sequence Analysis, DNA&lt;/keyword&gt;&lt;keyword&gt;Swine&lt;/keyword&gt;&lt;/keywords&gt;&lt;dates&gt;&lt;year&gt;2001&lt;/year&gt;&lt;pub-dates&gt;&lt;date&gt;Mar&lt;/date&gt;&lt;/pub-dates&gt;&lt;/dates&gt;&lt;isbn&gt;0009-9163 (Print)&amp;#xD;0009-9163 (Linking)&lt;/isbn&gt;&lt;accession-num&gt;11260227&lt;/accession-num&gt;&lt;urls&gt;&lt;related-urls&gt;&lt;url&gt;https://www.ncbi.nlm.nih.gov/pubmed/11260227&lt;/url&gt;&lt;/related-urls&gt;&lt;/urls&gt;&lt;/record&gt;&lt;/Cite&gt;&lt;/EndNote&gt;</w:instrText>
            </w:r>
            <w:r w:rsidRPr="008D5BC5">
              <w:rPr>
                <w:rFonts w:cs="Times New Roman"/>
              </w:rPr>
              <w:fldChar w:fldCharType="separate"/>
            </w:r>
            <w:r w:rsidR="008C3F27" w:rsidRPr="008D5BC5">
              <w:rPr>
                <w:rFonts w:ascii="Times New Roman" w:hAnsi="Times New Roman" w:cs="Times New Roman"/>
                <w:noProof/>
              </w:rPr>
              <w:t>(120)</w:t>
            </w:r>
            <w:r w:rsidRPr="008D5BC5">
              <w:rPr>
                <w:rFonts w:cs="Times New Roman"/>
              </w:rPr>
              <w:fldChar w:fldCharType="end"/>
            </w:r>
          </w:p>
          <w:p w14:paraId="71E85178" w14:textId="033E2F91" w:rsidR="00FE1EF5" w:rsidRPr="008D5BC5" w:rsidRDefault="00FE1EF5" w:rsidP="00C77F14">
            <w:pPr>
              <w:rPr>
                <w:rFonts w:ascii="Times New Roman" w:hAnsi="Times New Roman" w:cs="Times New Roman"/>
              </w:rPr>
            </w:pPr>
            <w:r w:rsidRPr="008D5BC5">
              <w:rPr>
                <w:rFonts w:ascii="Times New Roman" w:hAnsi="Times New Roman" w:cs="Times New Roman"/>
              </w:rPr>
              <w:t xml:space="preserve">Monnier, et al. (2002) </w:t>
            </w:r>
            <w:r w:rsidRPr="008D5BC5">
              <w:rPr>
                <w:rFonts w:cs="Times New Roman"/>
              </w:rPr>
              <w:fldChar w:fldCharType="begin"/>
            </w:r>
            <w:r w:rsidR="008C3F27" w:rsidRPr="008D5BC5">
              <w:rPr>
                <w:rFonts w:ascii="Times New Roman" w:hAnsi="Times New Roman" w:cs="Times New Roman"/>
              </w:rPr>
              <w:instrText xml:space="preserve"> ADDIN EN.CITE &lt;EndNote&gt;&lt;Cite&gt;&lt;Author&gt;Monnier&lt;/Author&gt;&lt;Year&gt;2002&lt;/Year&gt;&lt;RecNum&gt;42&lt;/RecNum&gt;&lt;DisplayText&gt;(29)&lt;/DisplayText&gt;&lt;record&gt;&lt;rec-number&gt;42&lt;/rec-number&gt;&lt;foreign-keys&gt;&lt;key app="EN" db-id="vp0fe9zeppxzwrerdwrxser59st9sadt5vet" timestamp="1520448369"&gt;42&lt;/key&gt;&lt;/foreign-keys&gt;&lt;ref-type name="Journal Article"&gt;17&lt;/ref-type&gt;&lt;contributors&gt;&lt;authors&gt;&lt;author&gt;Monnier, N.&lt;/author&gt;&lt;author&gt;Krivosic-Horber, R.&lt;/author&gt;&lt;author&gt;Payen, J. F.&lt;/author&gt;&lt;author&gt;Kozak-Ribbens, G.&lt;/author&gt;&lt;author&gt;Nivoche, Y.&lt;/author&gt;&lt;author&gt;Adnet, P.&lt;/author&gt;&lt;author&gt;Reyford, H.&lt;/author&gt;&lt;author&gt;Lunardi, J.&lt;/author&gt;&lt;/authors&gt;&lt;/contributors&gt;&lt;auth-address&gt;Department of Anesthesiology, University Hospital, Grenoble, France.&lt;/auth-address&gt;&lt;titles&gt;&lt;title&gt;Presence of two different genetic traits in malignant hyperthermia families: implication for genetic analysis, diagnosis, and incidence of malignant hyperthermia susceptibility&lt;/title&gt;&lt;secondary-title&gt;Anesthesiology&lt;/secondary-title&gt;&lt;/titles&gt;&lt;periodical&gt;&lt;full-title&gt;Anesthesiology&lt;/full-title&gt;&lt;/periodical&gt;&lt;pages&gt;1067-74&lt;/pages&gt;&lt;volume&gt;97&lt;/volume&gt;&lt;number&gt;5&lt;/number&gt;&lt;keywords&gt;&lt;keyword&gt;Adolescent&lt;/keyword&gt;&lt;keyword&gt;Adult&lt;/keyword&gt;&lt;keyword&gt;Calcium Channels, L-Type/*genetics&lt;/keyword&gt;&lt;keyword&gt;Creatine Kinase/blood&lt;/keyword&gt;&lt;keyword&gt;*Genetic Predisposition to Disease&lt;/keyword&gt;&lt;keyword&gt;Humans&lt;/keyword&gt;&lt;keyword&gt;Malignant Hyperthermia/diagnosis/*genetics&lt;/keyword&gt;&lt;keyword&gt;*Mutation&lt;/keyword&gt;&lt;keyword&gt;Ryanodine Receptor Calcium Release Channel/*genetics&lt;/keyword&gt;&lt;/keywords&gt;&lt;dates&gt;&lt;year&gt;2002&lt;/year&gt;&lt;pub-dates&gt;&lt;date&gt;Nov&lt;/date&gt;&lt;/pub-dates&gt;&lt;/dates&gt;&lt;isbn&gt;0003-3022 (Print)&amp;#xD;0003-3022 (Linking)&lt;/isbn&gt;&lt;accession-num&gt;12411788&lt;/accession-num&gt;&lt;urls&gt;&lt;related-urls&gt;&lt;url&gt;https://www.ncbi.nlm.nih.gov/pubmed/12411788&lt;/url&gt;&lt;/related-urls&gt;&lt;/urls&gt;&lt;/record&gt;&lt;/Cite&gt;&lt;/EndNote&gt;</w:instrText>
            </w:r>
            <w:r w:rsidRPr="008D5BC5">
              <w:rPr>
                <w:rFonts w:cs="Times New Roman"/>
              </w:rPr>
              <w:fldChar w:fldCharType="separate"/>
            </w:r>
            <w:r w:rsidR="008C3F27" w:rsidRPr="008D5BC5">
              <w:rPr>
                <w:rFonts w:ascii="Times New Roman" w:hAnsi="Times New Roman" w:cs="Times New Roman"/>
                <w:noProof/>
              </w:rPr>
              <w:t>(29)</w:t>
            </w:r>
            <w:r w:rsidRPr="008D5BC5">
              <w:rPr>
                <w:rFonts w:cs="Times New Roman"/>
              </w:rPr>
              <w:fldChar w:fldCharType="end"/>
            </w:r>
          </w:p>
          <w:p w14:paraId="788A66C5" w14:textId="29431CFF" w:rsidR="00FE1EF5" w:rsidRPr="008D5BC5" w:rsidRDefault="00FE1EF5" w:rsidP="00C71CB6">
            <w:pPr>
              <w:rPr>
                <w:rFonts w:ascii="Times New Roman" w:hAnsi="Times New Roman" w:cs="Times New Roman"/>
              </w:rPr>
            </w:pPr>
            <w:r w:rsidRPr="008D5BC5">
              <w:rPr>
                <w:rFonts w:ascii="Times New Roman" w:hAnsi="Times New Roman" w:cs="Times New Roman"/>
              </w:rPr>
              <w:t xml:space="preserve">Monnier, et al. (2005) </w:t>
            </w:r>
            <w:r w:rsidRPr="008D5BC5">
              <w:rPr>
                <w:rFonts w:cs="Times New Roman"/>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8C3F27" w:rsidRPr="008D5BC5">
              <w:rPr>
                <w:rFonts w:ascii="Times New Roman" w:hAnsi="Times New Roman" w:cs="Times New Roman"/>
              </w:rPr>
              <w:instrText xml:space="preserve"> ADDIN EN.CITE </w:instrText>
            </w:r>
            <w:r w:rsidR="008C3F27" w:rsidRPr="008D5BC5">
              <w:rPr>
                <w:rFonts w:cs="Times New Roman"/>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8C3F27" w:rsidRPr="008D5BC5">
              <w:rPr>
                <w:rFonts w:ascii="Times New Roman" w:hAnsi="Times New Roman" w:cs="Times New Roman"/>
              </w:rPr>
              <w:instrText xml:space="preserve"> ADDIN EN.CITE.DATA </w:instrText>
            </w:r>
            <w:r w:rsidR="008C3F27" w:rsidRPr="008D5BC5">
              <w:rPr>
                <w:rFonts w:cs="Times New Roman"/>
              </w:rPr>
            </w:r>
            <w:r w:rsidR="008C3F27" w:rsidRPr="008D5BC5">
              <w:rPr>
                <w:rFonts w:cs="Times New Roman"/>
              </w:rPr>
              <w:fldChar w:fldCharType="end"/>
            </w:r>
            <w:r w:rsidRPr="008D5BC5">
              <w:rPr>
                <w:rFonts w:cs="Times New Roman"/>
              </w:rPr>
            </w:r>
            <w:r w:rsidRPr="008D5BC5">
              <w:rPr>
                <w:rFonts w:cs="Times New Roman"/>
              </w:rPr>
              <w:fldChar w:fldCharType="separate"/>
            </w:r>
            <w:r w:rsidR="008C3F27" w:rsidRPr="008D5BC5">
              <w:rPr>
                <w:rFonts w:ascii="Times New Roman" w:hAnsi="Times New Roman" w:cs="Times New Roman"/>
                <w:noProof/>
              </w:rPr>
              <w:t>(17)</w:t>
            </w:r>
            <w:r w:rsidRPr="008D5BC5">
              <w:rPr>
                <w:rFonts w:cs="Times New Roman"/>
              </w:rPr>
              <w:fldChar w:fldCharType="end"/>
            </w:r>
          </w:p>
        </w:tc>
        <w:tc>
          <w:tcPr>
            <w:tcW w:w="1440" w:type="dxa"/>
            <w:shd w:val="clear" w:color="auto" w:fill="auto"/>
          </w:tcPr>
          <w:p w14:paraId="70958F45" w14:textId="77777777" w:rsidR="00FE1EF5" w:rsidRPr="008D5BC5" w:rsidRDefault="00FE1EF5" w:rsidP="00C77F14">
            <w:pPr>
              <w:rPr>
                <w:rFonts w:ascii="Times New Roman" w:hAnsi="Times New Roman" w:cs="Times New Roman"/>
              </w:rPr>
            </w:pPr>
            <w:r w:rsidRPr="008D5BC5">
              <w:rPr>
                <w:rFonts w:ascii="Times New Roman" w:hAnsi="Times New Roman" w:cs="Times New Roman"/>
              </w:rPr>
              <w:t>High</w:t>
            </w:r>
          </w:p>
        </w:tc>
      </w:tr>
    </w:tbl>
    <w:p w14:paraId="42032937" w14:textId="77777777" w:rsidR="00C77F14" w:rsidRPr="00C77F14" w:rsidRDefault="00C77F14" w:rsidP="00C77F14"/>
    <w:p w14:paraId="3760FA55" w14:textId="77777777" w:rsidR="00B45595" w:rsidRPr="00B45595" w:rsidRDefault="00B45595" w:rsidP="00B45595">
      <w:pPr>
        <w:rPr>
          <w:rFonts w:eastAsia="Times New Roman" w:cs="Times New Roman"/>
          <w:bCs/>
          <w:color w:val="222222"/>
        </w:rPr>
      </w:pPr>
      <w:r w:rsidRPr="00B45595">
        <w:rPr>
          <w:rFonts w:eastAsia="Times New Roman" w:cs="Times New Roman"/>
          <w:bCs/>
          <w:color w:val="222222"/>
        </w:rPr>
        <w:t xml:space="preserve">Abbreviations: </w:t>
      </w:r>
    </w:p>
    <w:p w14:paraId="1E70669F" w14:textId="77777777" w:rsidR="00B45595" w:rsidRPr="00B45595" w:rsidRDefault="00B45595" w:rsidP="00B45595">
      <w:pPr>
        <w:rPr>
          <w:rFonts w:eastAsia="Times New Roman" w:cs="Times New Roman"/>
          <w:bCs/>
          <w:color w:val="222222"/>
        </w:rPr>
      </w:pPr>
      <w:r w:rsidRPr="00B45595">
        <w:rPr>
          <w:rFonts w:eastAsia="Times New Roman" w:cs="Times New Roman"/>
          <w:bCs/>
          <w:color w:val="222222"/>
        </w:rPr>
        <w:t>MH – Malignant Hyperthermia</w:t>
      </w:r>
    </w:p>
    <w:p w14:paraId="591DB023" w14:textId="31C795D2" w:rsidR="00B45595" w:rsidRPr="00B45595" w:rsidRDefault="00B45595" w:rsidP="00B45595">
      <w:pPr>
        <w:rPr>
          <w:rFonts w:eastAsia="Times New Roman"/>
          <w:bCs/>
          <w:color w:val="222222"/>
        </w:rPr>
      </w:pPr>
      <w:r w:rsidRPr="00B45595">
        <w:rPr>
          <w:rFonts w:eastAsia="Times New Roman"/>
          <w:bCs/>
          <w:color w:val="222222"/>
        </w:rPr>
        <w:t>IVCT - in vitro contracture</w:t>
      </w:r>
      <w:r w:rsidR="00F61EEB">
        <w:rPr>
          <w:rFonts w:eastAsia="Times New Roman"/>
          <w:bCs/>
          <w:color w:val="222222"/>
        </w:rPr>
        <w:t xml:space="preserve"> test </w:t>
      </w:r>
      <w:r w:rsidRPr="00B45595">
        <w:rPr>
          <w:rFonts w:eastAsia="Times New Roman"/>
          <w:bCs/>
          <w:color w:val="222222"/>
        </w:rPr>
        <w:t>(biopsied muscle strips)</w:t>
      </w:r>
    </w:p>
    <w:p w14:paraId="62FB0867" w14:textId="77777777" w:rsidR="00B45595" w:rsidRPr="00B45595" w:rsidRDefault="00B45595" w:rsidP="00B45595">
      <w:pPr>
        <w:rPr>
          <w:rFonts w:eastAsia="Times New Roman"/>
          <w:bCs/>
          <w:color w:val="222222"/>
        </w:rPr>
      </w:pPr>
      <w:r w:rsidRPr="00B45595">
        <w:rPr>
          <w:rFonts w:eastAsia="Times New Roman"/>
          <w:bCs/>
          <w:color w:val="222222"/>
        </w:rPr>
        <w:t>CHCT - caffeine-halothane contracture test (biopsied muscle strips)</w:t>
      </w:r>
    </w:p>
    <w:p w14:paraId="537E4184" w14:textId="77777777" w:rsidR="00B45595" w:rsidRPr="00B45595" w:rsidRDefault="00B45595" w:rsidP="00B45595">
      <w:pPr>
        <w:rPr>
          <w:rFonts w:eastAsia="Times New Roman"/>
          <w:bCs/>
          <w:color w:val="222222"/>
        </w:rPr>
      </w:pPr>
      <w:r w:rsidRPr="00B45595">
        <w:rPr>
          <w:rFonts w:eastAsia="Times New Roman"/>
          <w:bCs/>
          <w:color w:val="222222"/>
        </w:rPr>
        <w:t>CICR - calcium-induced calcium release test (chemically skinned muscle fibers)</w:t>
      </w:r>
    </w:p>
    <w:p w14:paraId="2DA44696" w14:textId="77777777" w:rsidR="00B45595" w:rsidRPr="00B45595" w:rsidRDefault="00B45595" w:rsidP="00B45595">
      <w:pPr>
        <w:rPr>
          <w:rFonts w:eastAsia="Times New Roman"/>
          <w:bCs/>
          <w:color w:val="222222"/>
        </w:rPr>
      </w:pPr>
      <w:r w:rsidRPr="00B45595">
        <w:rPr>
          <w:rFonts w:eastAsia="Times New Roman"/>
          <w:b/>
          <w:bCs/>
          <w:color w:val="222222"/>
        </w:rPr>
        <w:t>Level of Evidence description:</w:t>
      </w:r>
    </w:p>
    <w:p w14:paraId="4B84B995" w14:textId="77777777" w:rsidR="00F61EEB" w:rsidRDefault="00B45595" w:rsidP="00B45595">
      <w:pPr>
        <w:rPr>
          <w:rFonts w:eastAsia="Times New Roman"/>
          <w:bCs/>
          <w:color w:val="000000" w:themeColor="text1"/>
        </w:rPr>
      </w:pPr>
      <w:r w:rsidRPr="00B45595">
        <w:rPr>
          <w:rFonts w:eastAsia="Times New Roman"/>
          <w:bCs/>
          <w:color w:val="000000" w:themeColor="text1"/>
          <w:u w:val="single"/>
        </w:rPr>
        <w:t>High</w:t>
      </w:r>
      <w:r w:rsidRPr="00B45595">
        <w:rPr>
          <w:rFonts w:eastAsia="Times New Roman"/>
          <w:bCs/>
          <w:color w:val="000000" w:themeColor="text1"/>
        </w:rPr>
        <w:t>: Includes evidence of positive IVCT or CHCT results.</w:t>
      </w:r>
    </w:p>
    <w:p w14:paraId="67A39276" w14:textId="200A7059" w:rsidR="00F61EEB" w:rsidRPr="00F61EEB" w:rsidRDefault="00B45595" w:rsidP="00B45595">
      <w:pPr>
        <w:rPr>
          <w:rFonts w:eastAsia="Times New Roman"/>
          <w:bCs/>
          <w:color w:val="000000" w:themeColor="text1"/>
        </w:rPr>
      </w:pPr>
      <w:r w:rsidRPr="00B45595">
        <w:rPr>
          <w:rStyle w:val="im"/>
          <w:rFonts w:eastAsia="Times New Roman"/>
          <w:bCs/>
          <w:color w:val="000000" w:themeColor="text1"/>
          <w:u w:val="single"/>
        </w:rPr>
        <w:t>Moderate</w:t>
      </w:r>
      <w:r w:rsidR="00F61EEB">
        <w:rPr>
          <w:rStyle w:val="im"/>
          <w:rFonts w:eastAsia="Times New Roman"/>
          <w:bCs/>
          <w:color w:val="000000" w:themeColor="text1"/>
        </w:rPr>
        <w:t xml:space="preserve">: </w:t>
      </w:r>
      <w:r w:rsidRPr="00B45595">
        <w:rPr>
          <w:rStyle w:val="im"/>
          <w:rFonts w:eastAsia="Times New Roman"/>
          <w:bCs/>
          <w:color w:val="000000" w:themeColor="text1"/>
        </w:rPr>
        <w:t>Includes evidence of an MH reaction BUT not the IVCT or CHCT. May include positive CICR results</w:t>
      </w:r>
      <w:r w:rsidRPr="00B45595">
        <w:rPr>
          <w:rFonts w:eastAsia="Times New Roman"/>
          <w:bCs/>
          <w:color w:val="000000" w:themeColor="text1"/>
        </w:rPr>
        <w:br/>
      </w:r>
      <w:r w:rsidRPr="00B45595">
        <w:rPr>
          <w:rFonts w:eastAsia="Times New Roman"/>
          <w:bCs/>
          <w:color w:val="000000" w:themeColor="text1"/>
          <w:u w:val="single"/>
        </w:rPr>
        <w:t>Weak</w:t>
      </w:r>
      <w:r w:rsidRPr="00B45595">
        <w:rPr>
          <w:rFonts w:eastAsia="Times New Roman"/>
          <w:bCs/>
          <w:color w:val="000000" w:themeColor="text1"/>
        </w:rPr>
        <w:t>: Includes no evidence of positive contracture test results or MH reaction.</w:t>
      </w:r>
    </w:p>
    <w:p w14:paraId="30D9D017" w14:textId="77777777" w:rsidR="00BE5831" w:rsidRDefault="00BE5831" w:rsidP="00B45595">
      <w:pPr>
        <w:sectPr w:rsidR="00BE5831" w:rsidSect="00081855">
          <w:pgSz w:w="15840" w:h="12240" w:orient="landscape"/>
          <w:pgMar w:top="1440" w:right="1440" w:bottom="1440" w:left="1440" w:header="720" w:footer="720" w:gutter="0"/>
          <w:cols w:space="720"/>
          <w:docGrid w:linePitch="360"/>
        </w:sectPr>
      </w:pPr>
    </w:p>
    <w:p w14:paraId="0B35BDE5" w14:textId="2F10CE1C" w:rsidR="00B45595" w:rsidRDefault="00BE5831" w:rsidP="00BE5831">
      <w:pPr>
        <w:pStyle w:val="Heading1"/>
      </w:pPr>
      <w:r>
        <w:t>References</w:t>
      </w:r>
    </w:p>
    <w:p w14:paraId="62F730A0" w14:textId="77777777" w:rsidR="00C77F14" w:rsidRDefault="00C77F14"/>
    <w:p w14:paraId="74A7E706" w14:textId="77777777" w:rsidR="00C77F14" w:rsidRDefault="00C77F14"/>
    <w:p w14:paraId="32EC0A7D" w14:textId="77777777" w:rsidR="008C3F27" w:rsidRPr="008C3F27" w:rsidRDefault="00C77F14" w:rsidP="008C3F27">
      <w:pPr>
        <w:pStyle w:val="EndNoteBibliography"/>
        <w:spacing w:after="0"/>
        <w:ind w:left="720" w:hanging="720"/>
      </w:pPr>
      <w:r>
        <w:fldChar w:fldCharType="begin"/>
      </w:r>
      <w:r>
        <w:instrText xml:space="preserve"> ADDIN EN.REFLIST </w:instrText>
      </w:r>
      <w:r>
        <w:fldChar w:fldCharType="separate"/>
      </w:r>
      <w:r w:rsidR="008C3F27" w:rsidRPr="008C3F27">
        <w:t>(1)</w:t>
      </w:r>
      <w:r w:rsidR="008C3F27" w:rsidRPr="008C3F27">
        <w:tab/>
        <w:t>Kalman, L.V.</w:t>
      </w:r>
      <w:r w:rsidR="008C3F27" w:rsidRPr="008C3F27">
        <w:rPr>
          <w:i/>
        </w:rPr>
        <w:t xml:space="preserve"> et al.</w:t>
      </w:r>
      <w:r w:rsidR="008C3F27" w:rsidRPr="008C3F27">
        <w:t xml:space="preserve"> Pharmacogenetic allele nomenclature: International workgroup recommendations for test result reporting. </w:t>
      </w:r>
      <w:r w:rsidR="008C3F27" w:rsidRPr="008C3F27">
        <w:rPr>
          <w:i/>
        </w:rPr>
        <w:t>Clinical pharmacology and therapeutics</w:t>
      </w:r>
      <w:r w:rsidR="008C3F27" w:rsidRPr="008C3F27">
        <w:t xml:space="preserve">  </w:t>
      </w:r>
      <w:r w:rsidR="008C3F27" w:rsidRPr="008C3F27">
        <w:rPr>
          <w:b/>
        </w:rPr>
        <w:t>99</w:t>
      </w:r>
      <w:r w:rsidR="008C3F27" w:rsidRPr="008C3F27">
        <w:t>, 172-85 (2016).</w:t>
      </w:r>
    </w:p>
    <w:p w14:paraId="459DA84C" w14:textId="77E6136A" w:rsidR="008C3F27" w:rsidRPr="008C3F27" w:rsidRDefault="008C3F27" w:rsidP="008C3F27">
      <w:pPr>
        <w:pStyle w:val="EndNoteBibliography"/>
        <w:spacing w:after="0"/>
        <w:ind w:left="720" w:hanging="720"/>
      </w:pPr>
      <w:r w:rsidRPr="008C3F27">
        <w:t>(2)</w:t>
      </w:r>
      <w:r w:rsidRPr="008C3F27">
        <w:tab/>
        <w:t>CPIC. &lt;</w:t>
      </w:r>
      <w:hyperlink r:id="rId9" w:history="1">
        <w:r w:rsidRPr="008C3F27">
          <w:rPr>
            <w:rStyle w:val="Hyperlink"/>
          </w:rPr>
          <w:t>https://cpicpgx.org/guidelines/cpic-guidelines-for-ryr1-and-cacna1s</w:t>
        </w:r>
      </w:hyperlink>
      <w:r w:rsidRPr="008C3F27">
        <w:t>&gt;.</w:t>
      </w:r>
    </w:p>
    <w:p w14:paraId="72049BDC" w14:textId="77777777" w:rsidR="008C3F27" w:rsidRPr="008C3F27" w:rsidRDefault="008C3F27" w:rsidP="008C3F27">
      <w:pPr>
        <w:pStyle w:val="EndNoteBibliography"/>
        <w:spacing w:after="0"/>
        <w:ind w:left="720" w:hanging="720"/>
      </w:pPr>
      <w:r w:rsidRPr="008C3F27">
        <w:t>(3)</w:t>
      </w:r>
      <w:r w:rsidRPr="008C3F27">
        <w:tab/>
        <w:t>Green, R.C.</w:t>
      </w:r>
      <w:r w:rsidRPr="008C3F27">
        <w:rPr>
          <w:i/>
        </w:rPr>
        <w:t xml:space="preserve"> et al.</w:t>
      </w:r>
      <w:r w:rsidRPr="008C3F27">
        <w:t xml:space="preserve"> ACMG recommendations for reporting of incidental findings in clinical exome and genome sequencing. </w:t>
      </w:r>
      <w:r w:rsidRPr="008C3F27">
        <w:rPr>
          <w:i/>
        </w:rPr>
        <w:t>Genet Med</w:t>
      </w:r>
      <w:r w:rsidRPr="008C3F27">
        <w:t xml:space="preserve">  </w:t>
      </w:r>
      <w:r w:rsidRPr="008C3F27">
        <w:rPr>
          <w:b/>
        </w:rPr>
        <w:t>15</w:t>
      </w:r>
      <w:r w:rsidRPr="008C3F27">
        <w:t>, 565-74 (2013).</w:t>
      </w:r>
    </w:p>
    <w:p w14:paraId="1E9FF9D6" w14:textId="77777777" w:rsidR="008C3F27" w:rsidRPr="008C3F27" w:rsidRDefault="008C3F27" w:rsidP="008C3F27">
      <w:pPr>
        <w:pStyle w:val="EndNoteBibliography"/>
        <w:spacing w:after="0"/>
        <w:ind w:left="720" w:hanging="720"/>
      </w:pPr>
      <w:r w:rsidRPr="008C3F27">
        <w:t>(4)</w:t>
      </w:r>
      <w:r w:rsidRPr="008C3F27">
        <w:tab/>
        <w:t>Kalia, S.S.</w:t>
      </w:r>
      <w:r w:rsidRPr="008C3F27">
        <w:rPr>
          <w:i/>
        </w:rPr>
        <w:t xml:space="preserve"> et al.</w:t>
      </w:r>
      <w:r w:rsidRPr="008C3F27">
        <w:t xml:space="preserve"> Recommendations for reporting of secondary findings in clinical exome and genome sequencing, 2016 update (ACMG SF v2.0): a policy statement of the American College of Medical Genetics and Genomics. </w:t>
      </w:r>
      <w:r w:rsidRPr="008C3F27">
        <w:rPr>
          <w:i/>
        </w:rPr>
        <w:t>Genet Med</w:t>
      </w:r>
      <w:r w:rsidRPr="008C3F27">
        <w:t xml:space="preserve">  </w:t>
      </w:r>
      <w:r w:rsidRPr="008C3F27">
        <w:rPr>
          <w:b/>
        </w:rPr>
        <w:t>19</w:t>
      </w:r>
      <w:r w:rsidRPr="008C3F27">
        <w:t>, 249-55 (2017).</w:t>
      </w:r>
    </w:p>
    <w:p w14:paraId="4C24B6D2" w14:textId="77777777" w:rsidR="008C3F27" w:rsidRPr="008C3F27" w:rsidRDefault="008C3F27" w:rsidP="008C3F27">
      <w:pPr>
        <w:pStyle w:val="EndNoteBibliography"/>
        <w:spacing w:after="0"/>
        <w:ind w:left="720" w:hanging="720"/>
      </w:pPr>
      <w:r w:rsidRPr="008C3F27">
        <w:t>(5)</w:t>
      </w:r>
      <w:r w:rsidRPr="008C3F27">
        <w:tab/>
        <w:t xml:space="preserve">Valdes, R., Payne, D.A. &amp; Linder, M.W. Laboratory analysis and application of pharmacogenetics to clinical practice. </w:t>
      </w:r>
      <w:r w:rsidRPr="008C3F27">
        <w:rPr>
          <w:i/>
        </w:rPr>
        <w:t>The National Academy of Clinical Biochemistry (NACB) - Laboratory Medicine Practice Guidelines</w:t>
      </w:r>
      <w:r w:rsidRPr="008C3F27">
        <w:t xml:space="preserve"> 2010.</w:t>
      </w:r>
    </w:p>
    <w:p w14:paraId="479D3175" w14:textId="77777777" w:rsidR="008C3F27" w:rsidRPr="008C3F27" w:rsidRDefault="008C3F27" w:rsidP="008C3F27">
      <w:pPr>
        <w:pStyle w:val="EndNoteBibliography"/>
        <w:spacing w:after="0"/>
        <w:ind w:left="720" w:hanging="720"/>
      </w:pPr>
      <w:r w:rsidRPr="008C3F27">
        <w:t>(6)</w:t>
      </w:r>
      <w:r w:rsidRPr="008C3F27">
        <w:tab/>
        <w:t xml:space="preserve">Relling, M.V. &amp; Klein, T.E. CPIC: Clinical Pharmacogenetics Implementation Consortium of the Pharmacogenomics Research Network. </w:t>
      </w:r>
      <w:r w:rsidRPr="008C3F27">
        <w:rPr>
          <w:i/>
        </w:rPr>
        <w:t>Clinical pharmacology and therapeutics</w:t>
      </w:r>
      <w:r w:rsidRPr="008C3F27">
        <w:t xml:space="preserve">  </w:t>
      </w:r>
      <w:r w:rsidRPr="008C3F27">
        <w:rPr>
          <w:b/>
        </w:rPr>
        <w:t>89</w:t>
      </w:r>
      <w:r w:rsidRPr="008C3F27">
        <w:t>, 464-7 (2011).</w:t>
      </w:r>
    </w:p>
    <w:p w14:paraId="4CB5A6BF" w14:textId="77777777" w:rsidR="008C3F27" w:rsidRPr="008C3F27" w:rsidRDefault="008C3F27" w:rsidP="008C3F27">
      <w:pPr>
        <w:pStyle w:val="EndNoteBibliography"/>
        <w:spacing w:after="0"/>
        <w:ind w:left="720" w:hanging="720"/>
      </w:pPr>
      <w:r w:rsidRPr="008C3F27">
        <w:t>(7)</w:t>
      </w:r>
      <w:r w:rsidRPr="008C3F27">
        <w:tab/>
        <w:t>Adolescents, P.o.A.G.f.A.a. Guidelines for the use of antiretroviral agents in HIV-1-infected adults and adolescents. Department of Health and Human Services.   1-166 (2011).</w:t>
      </w:r>
    </w:p>
    <w:p w14:paraId="7BCD69CF" w14:textId="77777777" w:rsidR="008C3F27" w:rsidRPr="008C3F27" w:rsidRDefault="008C3F27" w:rsidP="008C3F27">
      <w:pPr>
        <w:pStyle w:val="EndNoteBibliography"/>
        <w:spacing w:after="0"/>
        <w:ind w:left="720" w:hanging="720"/>
      </w:pPr>
      <w:r w:rsidRPr="008C3F27">
        <w:t>(8)</w:t>
      </w:r>
      <w:r w:rsidRPr="008C3F27">
        <w:tab/>
        <w:t>Shuldiner, A.R.</w:t>
      </w:r>
      <w:r w:rsidRPr="008C3F27">
        <w:rPr>
          <w:i/>
        </w:rPr>
        <w:t xml:space="preserve"> et al.</w:t>
      </w:r>
      <w:r w:rsidRPr="008C3F27">
        <w:t xml:space="preserve"> The Pharmacogenomics Research Network Translational Pharmacogenetics Program: overcoming challenges of real-world implementation. </w:t>
      </w:r>
      <w:r w:rsidRPr="008C3F27">
        <w:rPr>
          <w:i/>
        </w:rPr>
        <w:t>Clinical pharmacology and therapeutics</w:t>
      </w:r>
      <w:r w:rsidRPr="008C3F27">
        <w:t xml:space="preserve">  </w:t>
      </w:r>
      <w:r w:rsidRPr="008C3F27">
        <w:rPr>
          <w:b/>
        </w:rPr>
        <w:t>94</w:t>
      </w:r>
      <w:r w:rsidRPr="008C3F27">
        <w:t>, 207-10 (2013).</w:t>
      </w:r>
    </w:p>
    <w:p w14:paraId="76D38C59" w14:textId="77777777" w:rsidR="008C3F27" w:rsidRPr="008C3F27" w:rsidRDefault="008C3F27" w:rsidP="008C3F27">
      <w:pPr>
        <w:pStyle w:val="EndNoteBibliography"/>
        <w:spacing w:after="0"/>
        <w:ind w:left="720" w:hanging="720"/>
      </w:pPr>
      <w:r w:rsidRPr="008C3F27">
        <w:t>(9)</w:t>
      </w:r>
      <w:r w:rsidRPr="008C3F27">
        <w:tab/>
        <w:t>Wilke, R.A.</w:t>
      </w:r>
      <w:r w:rsidRPr="008C3F27">
        <w:rPr>
          <w:i/>
        </w:rPr>
        <w:t xml:space="preserve"> et al.</w:t>
      </w:r>
      <w:r w:rsidRPr="008C3F27">
        <w:t xml:space="preserve"> The emerging role of electronic medical records in pharmacogenomics. </w:t>
      </w:r>
      <w:r w:rsidRPr="008C3F27">
        <w:rPr>
          <w:i/>
        </w:rPr>
        <w:t>Clinical pharmacology and therapeutics</w:t>
      </w:r>
      <w:r w:rsidRPr="008C3F27">
        <w:t xml:space="preserve">  </w:t>
      </w:r>
      <w:r w:rsidRPr="008C3F27">
        <w:rPr>
          <w:b/>
        </w:rPr>
        <w:t>89</w:t>
      </w:r>
      <w:r w:rsidRPr="008C3F27">
        <w:t>, 379-86 (2011).</w:t>
      </w:r>
    </w:p>
    <w:p w14:paraId="486D603A" w14:textId="77777777" w:rsidR="008C3F27" w:rsidRPr="008C3F27" w:rsidRDefault="008C3F27" w:rsidP="008C3F27">
      <w:pPr>
        <w:pStyle w:val="EndNoteBibliography"/>
        <w:spacing w:after="0"/>
        <w:ind w:left="720" w:hanging="720"/>
      </w:pPr>
      <w:r w:rsidRPr="008C3F27">
        <w:t>(10)</w:t>
      </w:r>
      <w:r w:rsidRPr="008C3F27">
        <w:tab/>
        <w:t>Peterson, J.F.</w:t>
      </w:r>
      <w:r w:rsidRPr="008C3F27">
        <w:rPr>
          <w:i/>
        </w:rPr>
        <w:t xml:space="preserve"> et al.</w:t>
      </w:r>
      <w:r w:rsidRPr="008C3F27">
        <w:t xml:space="preserve"> Electronic health record design and implementation for pharmacogenomics: a local perspective. </w:t>
      </w:r>
      <w:r w:rsidRPr="008C3F27">
        <w:rPr>
          <w:i/>
        </w:rPr>
        <w:t>Genet Med</w:t>
      </w:r>
      <w:r w:rsidRPr="008C3F27">
        <w:t xml:space="preserve">  </w:t>
      </w:r>
      <w:r w:rsidRPr="008C3F27">
        <w:rPr>
          <w:b/>
        </w:rPr>
        <w:t>15</w:t>
      </w:r>
      <w:r w:rsidRPr="008C3F27">
        <w:t>, 833-41 (2013).</w:t>
      </w:r>
    </w:p>
    <w:p w14:paraId="0FC03BD6" w14:textId="77777777" w:rsidR="008C3F27" w:rsidRPr="008C3F27" w:rsidRDefault="008C3F27" w:rsidP="008C3F27">
      <w:pPr>
        <w:pStyle w:val="EndNoteBibliography"/>
        <w:spacing w:after="0"/>
        <w:ind w:left="720" w:hanging="720"/>
      </w:pPr>
      <w:r w:rsidRPr="008C3F27">
        <w:t>(11)</w:t>
      </w:r>
      <w:r w:rsidRPr="008C3F27">
        <w:tab/>
        <w:t>Gottesman, O.</w:t>
      </w:r>
      <w:r w:rsidRPr="008C3F27">
        <w:rPr>
          <w:i/>
        </w:rPr>
        <w:t xml:space="preserve"> et al.</w:t>
      </w:r>
      <w:r w:rsidRPr="008C3F27">
        <w:t xml:space="preserve"> The Electronic Medical Records and Genomics (eMERGE) Network: past, present, and future. </w:t>
      </w:r>
      <w:r w:rsidRPr="008C3F27">
        <w:rPr>
          <w:i/>
        </w:rPr>
        <w:t>Genet Med</w:t>
      </w:r>
      <w:r w:rsidRPr="008C3F27">
        <w:t xml:space="preserve">  </w:t>
      </w:r>
      <w:r w:rsidRPr="008C3F27">
        <w:rPr>
          <w:b/>
        </w:rPr>
        <w:t>15</w:t>
      </w:r>
      <w:r w:rsidRPr="008C3F27">
        <w:t>, 761-71 (2013).</w:t>
      </w:r>
    </w:p>
    <w:p w14:paraId="31F564DF" w14:textId="77777777" w:rsidR="008C3F27" w:rsidRPr="008C3F27" w:rsidRDefault="008C3F27" w:rsidP="008C3F27">
      <w:pPr>
        <w:pStyle w:val="EndNoteBibliography"/>
        <w:spacing w:after="0"/>
        <w:ind w:left="720" w:hanging="720"/>
      </w:pPr>
      <w:r w:rsidRPr="008C3F27">
        <w:t>(12)</w:t>
      </w:r>
      <w:r w:rsidRPr="008C3F27">
        <w:tab/>
        <w:t xml:space="preserve">Kullo, I.J., Jarvik, G.P., Manolio, T.A., Williams, M.S. &amp; Roden, D.M. Leveraging the electronic health record to implement genomic medicine. </w:t>
      </w:r>
      <w:r w:rsidRPr="008C3F27">
        <w:rPr>
          <w:i/>
        </w:rPr>
        <w:t>Genet Med</w:t>
      </w:r>
      <w:r w:rsidRPr="008C3F27">
        <w:t xml:space="preserve">  </w:t>
      </w:r>
      <w:r w:rsidRPr="008C3F27">
        <w:rPr>
          <w:b/>
        </w:rPr>
        <w:t>15</w:t>
      </w:r>
      <w:r w:rsidRPr="008C3F27">
        <w:t>, 270-1 (2013).</w:t>
      </w:r>
    </w:p>
    <w:p w14:paraId="5DBF1707" w14:textId="77777777" w:rsidR="008C3F27" w:rsidRPr="008C3F27" w:rsidRDefault="008C3F27" w:rsidP="008C3F27">
      <w:pPr>
        <w:pStyle w:val="EndNoteBibliography"/>
        <w:spacing w:after="0"/>
        <w:ind w:left="720" w:hanging="720"/>
      </w:pPr>
      <w:r w:rsidRPr="008C3F27">
        <w:t>(13)</w:t>
      </w:r>
      <w:r w:rsidRPr="008C3F27">
        <w:tab/>
        <w:t>Hicks, J.K.</w:t>
      </w:r>
      <w:r w:rsidRPr="008C3F27">
        <w:rPr>
          <w:i/>
        </w:rPr>
        <w:t xml:space="preserve"> et al.</w:t>
      </w:r>
      <w:r w:rsidRPr="008C3F27">
        <w:t xml:space="preserve"> A clinician-driven automated system for integration of pharmacogenetic interpretations into an electronic medical record. </w:t>
      </w:r>
      <w:r w:rsidRPr="008C3F27">
        <w:rPr>
          <w:i/>
        </w:rPr>
        <w:t>Clinical pharmacology and therapeutics</w:t>
      </w:r>
      <w:r w:rsidRPr="008C3F27">
        <w:t xml:space="preserve">  </w:t>
      </w:r>
      <w:r w:rsidRPr="008C3F27">
        <w:rPr>
          <w:b/>
        </w:rPr>
        <w:t>92</w:t>
      </w:r>
      <w:r w:rsidRPr="008C3F27">
        <w:t>, 563-6 (2012).</w:t>
      </w:r>
    </w:p>
    <w:p w14:paraId="5C0A47D3" w14:textId="77777777" w:rsidR="008C3F27" w:rsidRPr="008C3F27" w:rsidRDefault="008C3F27" w:rsidP="008C3F27">
      <w:pPr>
        <w:pStyle w:val="EndNoteBibliography"/>
        <w:spacing w:after="0"/>
        <w:ind w:left="720" w:hanging="720"/>
      </w:pPr>
      <w:r w:rsidRPr="008C3F27">
        <w:t>(14)</w:t>
      </w:r>
      <w:r w:rsidRPr="008C3F27">
        <w:tab/>
        <w:t>Hoffman, J.M.</w:t>
      </w:r>
      <w:r w:rsidRPr="008C3F27">
        <w:rPr>
          <w:i/>
        </w:rPr>
        <w:t xml:space="preserve"> et al.</w:t>
      </w:r>
      <w:r w:rsidRPr="008C3F27">
        <w:t xml:space="preserve"> Developing knowledge resources to support precision medicine: principles from the Clinical Pharmacogenetics Implementation Consortium (CPIC). </w:t>
      </w:r>
      <w:r w:rsidRPr="008C3F27">
        <w:rPr>
          <w:i/>
        </w:rPr>
        <w:t>J Am Med Inform Assoc</w:t>
      </w:r>
      <w:r w:rsidRPr="008C3F27">
        <w:t xml:space="preserve">  </w:t>
      </w:r>
      <w:r w:rsidRPr="008C3F27">
        <w:rPr>
          <w:b/>
        </w:rPr>
        <w:t>23</w:t>
      </w:r>
      <w:r w:rsidRPr="008C3F27">
        <w:t>, 796-801 (2016).</w:t>
      </w:r>
    </w:p>
    <w:p w14:paraId="22ED4C0E" w14:textId="77777777" w:rsidR="008C3F27" w:rsidRPr="008C3F27" w:rsidRDefault="008C3F27" w:rsidP="008C3F27">
      <w:pPr>
        <w:pStyle w:val="EndNoteBibliography"/>
        <w:spacing w:after="0"/>
        <w:ind w:left="720" w:hanging="720"/>
      </w:pPr>
      <w:r w:rsidRPr="008C3F27">
        <w:t>(15)</w:t>
      </w:r>
      <w:r w:rsidRPr="008C3F27">
        <w:tab/>
        <w:t>Pulley, J.M.</w:t>
      </w:r>
      <w:r w:rsidRPr="008C3F27">
        <w:rPr>
          <w:i/>
        </w:rPr>
        <w:t xml:space="preserve"> et al.</w:t>
      </w:r>
      <w:r w:rsidRPr="008C3F27">
        <w:t xml:space="preserve"> Operational Implementation of Prospective Genotyping for Personalized Medicine: The Design of the Vanderbilt PREDICT Project. </w:t>
      </w:r>
      <w:r w:rsidRPr="008C3F27">
        <w:rPr>
          <w:i/>
        </w:rPr>
        <w:t>Clinical pharmacology and therapeutics</w:t>
      </w:r>
      <w:r w:rsidRPr="008C3F27">
        <w:t xml:space="preserve">  </w:t>
      </w:r>
      <w:r w:rsidRPr="008C3F27">
        <w:rPr>
          <w:b/>
        </w:rPr>
        <w:t>92</w:t>
      </w:r>
      <w:r w:rsidRPr="008C3F27">
        <w:t>, 87-95 (2012).</w:t>
      </w:r>
    </w:p>
    <w:p w14:paraId="5F892912" w14:textId="77777777" w:rsidR="008C3F27" w:rsidRPr="008C3F27" w:rsidRDefault="008C3F27" w:rsidP="008C3F27">
      <w:pPr>
        <w:pStyle w:val="EndNoteBibliography"/>
        <w:spacing w:after="0"/>
        <w:ind w:left="720" w:hanging="720"/>
      </w:pPr>
      <w:r w:rsidRPr="008C3F27">
        <w:t>(16)</w:t>
      </w:r>
      <w:r w:rsidRPr="008C3F27">
        <w:tab/>
        <w:t>Lynch, P.J.</w:t>
      </w:r>
      <w:r w:rsidRPr="008C3F27">
        <w:rPr>
          <w:i/>
        </w:rPr>
        <w:t xml:space="preserve"> et al.</w:t>
      </w:r>
      <w:r w:rsidRPr="008C3F27">
        <w:t xml:space="preserve"> Identification of heterozygous and homozygous individuals with the novel RYR1 mutation Cys35Arg in a large kindred. </w:t>
      </w:r>
      <w:r w:rsidRPr="008C3F27">
        <w:rPr>
          <w:i/>
        </w:rPr>
        <w:t>Anesthesiology</w:t>
      </w:r>
      <w:r w:rsidRPr="008C3F27">
        <w:t xml:space="preserve">  </w:t>
      </w:r>
      <w:r w:rsidRPr="008C3F27">
        <w:rPr>
          <w:b/>
        </w:rPr>
        <w:t>86</w:t>
      </w:r>
      <w:r w:rsidRPr="008C3F27">
        <w:t>, 620-6 (1997).</w:t>
      </w:r>
    </w:p>
    <w:p w14:paraId="2CD0EB82" w14:textId="77777777" w:rsidR="008C3F27" w:rsidRPr="008C3F27" w:rsidRDefault="008C3F27" w:rsidP="008C3F27">
      <w:pPr>
        <w:pStyle w:val="EndNoteBibliography"/>
        <w:spacing w:after="0"/>
        <w:ind w:left="720" w:hanging="720"/>
      </w:pPr>
      <w:r w:rsidRPr="008C3F27">
        <w:t>(17)</w:t>
      </w:r>
      <w:r w:rsidRPr="008C3F27">
        <w:tab/>
        <w:t>Monnier, N.</w:t>
      </w:r>
      <w:r w:rsidRPr="008C3F27">
        <w:rPr>
          <w:i/>
        </w:rPr>
        <w:t xml:space="preserve"> et al.</w:t>
      </w:r>
      <w:r w:rsidRPr="008C3F27">
        <w:t xml:space="preserve"> Correlations between genotype and pharmacological, histological, functional, and clinical phenotypes in malignant hyperthermia susceptibility. </w:t>
      </w:r>
      <w:r w:rsidRPr="008C3F27">
        <w:rPr>
          <w:i/>
        </w:rPr>
        <w:t>Hum Mutat</w:t>
      </w:r>
      <w:r w:rsidRPr="008C3F27">
        <w:t xml:space="preserve">  </w:t>
      </w:r>
      <w:r w:rsidRPr="008C3F27">
        <w:rPr>
          <w:b/>
        </w:rPr>
        <w:t>26</w:t>
      </w:r>
      <w:r w:rsidRPr="008C3F27">
        <w:t>, 413-25 (2005).</w:t>
      </w:r>
    </w:p>
    <w:p w14:paraId="056F5C4A" w14:textId="77777777" w:rsidR="008C3F27" w:rsidRPr="008C3F27" w:rsidRDefault="008C3F27" w:rsidP="008C3F27">
      <w:pPr>
        <w:pStyle w:val="EndNoteBibliography"/>
        <w:spacing w:after="0"/>
        <w:ind w:left="720" w:hanging="720"/>
      </w:pPr>
      <w:r w:rsidRPr="008C3F27">
        <w:t>(18)</w:t>
      </w:r>
      <w:r w:rsidRPr="008C3F27">
        <w:tab/>
        <w:t xml:space="preserve">Heytens, L. Molecular genetic detection of susceptibility to malignant hyperthermia in Belgian families. </w:t>
      </w:r>
      <w:r w:rsidRPr="008C3F27">
        <w:rPr>
          <w:i/>
        </w:rPr>
        <w:t>Acta Anaesthesiol Belg</w:t>
      </w:r>
      <w:r w:rsidRPr="008C3F27">
        <w:t xml:space="preserve">  </w:t>
      </w:r>
      <w:r w:rsidRPr="008C3F27">
        <w:rPr>
          <w:b/>
        </w:rPr>
        <w:t>58</w:t>
      </w:r>
      <w:r w:rsidRPr="008C3F27">
        <w:t>, 113-8 (2007).</w:t>
      </w:r>
    </w:p>
    <w:p w14:paraId="4B955471" w14:textId="77777777" w:rsidR="008C3F27" w:rsidRPr="008C3F27" w:rsidRDefault="008C3F27" w:rsidP="008C3F27">
      <w:pPr>
        <w:pStyle w:val="EndNoteBibliography"/>
        <w:spacing w:after="0"/>
        <w:ind w:left="720" w:hanging="720"/>
      </w:pPr>
      <w:r w:rsidRPr="008C3F27">
        <w:t>(19)</w:t>
      </w:r>
      <w:r w:rsidRPr="008C3F27">
        <w:tab/>
        <w:t>Tammaro, A.</w:t>
      </w:r>
      <w:r w:rsidRPr="008C3F27">
        <w:rPr>
          <w:i/>
        </w:rPr>
        <w:t xml:space="preserve"> et al.</w:t>
      </w:r>
      <w:r w:rsidRPr="008C3F27">
        <w:t xml:space="preserve"> Novel missense mutations and unexpected multiple changes of RYR1 gene in 75 malignant hyperthermia families. </w:t>
      </w:r>
      <w:r w:rsidRPr="008C3F27">
        <w:rPr>
          <w:i/>
        </w:rPr>
        <w:t>Clin Genet</w:t>
      </w:r>
      <w:r w:rsidRPr="008C3F27">
        <w:t xml:space="preserve">  </w:t>
      </w:r>
      <w:r w:rsidRPr="008C3F27">
        <w:rPr>
          <w:b/>
        </w:rPr>
        <w:t>79</w:t>
      </w:r>
      <w:r w:rsidRPr="008C3F27">
        <w:t>, 438-47 (2011).</w:t>
      </w:r>
    </w:p>
    <w:p w14:paraId="2712B48D" w14:textId="77777777" w:rsidR="008C3F27" w:rsidRPr="008C3F27" w:rsidRDefault="008C3F27" w:rsidP="008C3F27">
      <w:pPr>
        <w:pStyle w:val="EndNoteBibliography"/>
        <w:spacing w:after="0"/>
        <w:ind w:left="720" w:hanging="720"/>
      </w:pPr>
      <w:r w:rsidRPr="008C3F27">
        <w:t>(20)</w:t>
      </w:r>
      <w:r w:rsidRPr="008C3F27">
        <w:tab/>
        <w:t>Quane, K.A.</w:t>
      </w:r>
      <w:r w:rsidRPr="008C3F27">
        <w:rPr>
          <w:i/>
        </w:rPr>
        <w:t xml:space="preserve"> et al.</w:t>
      </w:r>
      <w:r w:rsidRPr="008C3F27">
        <w:t xml:space="preserve"> Mutations in the ryanodine receptor gene in central core disease and malignant hyperthermia. </w:t>
      </w:r>
      <w:r w:rsidRPr="008C3F27">
        <w:rPr>
          <w:i/>
        </w:rPr>
        <w:t>Nat Genet</w:t>
      </w:r>
      <w:r w:rsidRPr="008C3F27">
        <w:t xml:space="preserve">  </w:t>
      </w:r>
      <w:r w:rsidRPr="008C3F27">
        <w:rPr>
          <w:b/>
        </w:rPr>
        <w:t>5</w:t>
      </w:r>
      <w:r w:rsidRPr="008C3F27">
        <w:t>, 51-5 (1993).</w:t>
      </w:r>
    </w:p>
    <w:p w14:paraId="1B91B16C" w14:textId="77777777" w:rsidR="008C3F27" w:rsidRPr="008C3F27" w:rsidRDefault="008C3F27" w:rsidP="008C3F27">
      <w:pPr>
        <w:pStyle w:val="EndNoteBibliography"/>
        <w:spacing w:after="0"/>
        <w:ind w:left="720" w:hanging="720"/>
      </w:pPr>
      <w:r w:rsidRPr="008C3F27">
        <w:t>(21)</w:t>
      </w:r>
      <w:r w:rsidRPr="008C3F27">
        <w:tab/>
        <w:t xml:space="preserve">Fagerlund, T., Ording, H., Bendixen, D. &amp; Berg, K. Search for three known mutations in the RYR1 gene in 48 Danish families with malignant hyperthermia. </w:t>
      </w:r>
      <w:r w:rsidRPr="008C3F27">
        <w:rPr>
          <w:i/>
        </w:rPr>
        <w:t>Clin Genet</w:t>
      </w:r>
      <w:r w:rsidRPr="008C3F27">
        <w:t xml:space="preserve">  </w:t>
      </w:r>
      <w:r w:rsidRPr="008C3F27">
        <w:rPr>
          <w:b/>
        </w:rPr>
        <w:t>46</w:t>
      </w:r>
      <w:r w:rsidRPr="008C3F27">
        <w:t>, 401-4 (1994).</w:t>
      </w:r>
    </w:p>
    <w:p w14:paraId="792FA0BB" w14:textId="77777777" w:rsidR="008C3F27" w:rsidRPr="008C3F27" w:rsidRDefault="008C3F27" w:rsidP="008C3F27">
      <w:pPr>
        <w:pStyle w:val="EndNoteBibliography"/>
        <w:spacing w:after="0"/>
        <w:ind w:left="720" w:hanging="720"/>
      </w:pPr>
      <w:r w:rsidRPr="008C3F27">
        <w:t>(22)</w:t>
      </w:r>
      <w:r w:rsidRPr="008C3F27">
        <w:tab/>
        <w:t xml:space="preserve">Fletcher, J.E., Tripolitis, L., Hubert, M., Vita, G.M., Levitt, R.C. &amp; Rosenberg, H. Genotype and phenotype relationships for mutations in the ryanodine receptor in patients referred for diagnosis of malignant hyperthermia. </w:t>
      </w:r>
      <w:r w:rsidRPr="008C3F27">
        <w:rPr>
          <w:i/>
        </w:rPr>
        <w:t>Br J Anaesth</w:t>
      </w:r>
      <w:r w:rsidRPr="008C3F27">
        <w:t xml:space="preserve">  </w:t>
      </w:r>
      <w:r w:rsidRPr="008C3F27">
        <w:rPr>
          <w:b/>
        </w:rPr>
        <w:t>75</w:t>
      </w:r>
      <w:r w:rsidRPr="008C3F27">
        <w:t>, 307-10 (1995).</w:t>
      </w:r>
    </w:p>
    <w:p w14:paraId="2B41C7EF" w14:textId="77777777" w:rsidR="008C3F27" w:rsidRPr="008C3F27" w:rsidRDefault="008C3F27" w:rsidP="008C3F27">
      <w:pPr>
        <w:pStyle w:val="EndNoteBibliography"/>
        <w:spacing w:after="0"/>
        <w:ind w:left="720" w:hanging="720"/>
      </w:pPr>
      <w:r w:rsidRPr="008C3F27">
        <w:t>(23)</w:t>
      </w:r>
      <w:r w:rsidRPr="008C3F27">
        <w:tab/>
        <w:t>Barone, V.</w:t>
      </w:r>
      <w:r w:rsidRPr="008C3F27">
        <w:rPr>
          <w:i/>
        </w:rPr>
        <w:t xml:space="preserve"> et al.</w:t>
      </w:r>
      <w:r w:rsidRPr="008C3F27">
        <w:t xml:space="preserve"> Mutation screening of the RYR1 gene and identification of two novel mutations in Italian malignant hyperthermia families. </w:t>
      </w:r>
      <w:r w:rsidRPr="008C3F27">
        <w:rPr>
          <w:i/>
        </w:rPr>
        <w:t>J Med Genet</w:t>
      </w:r>
      <w:r w:rsidRPr="008C3F27">
        <w:t xml:space="preserve">  </w:t>
      </w:r>
      <w:r w:rsidRPr="008C3F27">
        <w:rPr>
          <w:b/>
        </w:rPr>
        <w:t>36</w:t>
      </w:r>
      <w:r w:rsidRPr="008C3F27">
        <w:t>, 115-8 (1999).</w:t>
      </w:r>
    </w:p>
    <w:p w14:paraId="428149E5" w14:textId="77777777" w:rsidR="008C3F27" w:rsidRPr="008C3F27" w:rsidRDefault="008C3F27" w:rsidP="008C3F27">
      <w:pPr>
        <w:pStyle w:val="EndNoteBibliography"/>
        <w:spacing w:after="0"/>
        <w:ind w:left="720" w:hanging="720"/>
      </w:pPr>
      <w:r w:rsidRPr="008C3F27">
        <w:t>(24)</w:t>
      </w:r>
      <w:r w:rsidRPr="008C3F27">
        <w:tab/>
        <w:t>Sambuughin, N.</w:t>
      </w:r>
      <w:r w:rsidRPr="008C3F27">
        <w:rPr>
          <w:i/>
        </w:rPr>
        <w:t xml:space="preserve"> et al.</w:t>
      </w:r>
      <w:r w:rsidRPr="008C3F27">
        <w:t xml:space="preserve"> North American malignant hyperthermia population: screening of the ryanodine receptor gene and identification of novel mutations. </w:t>
      </w:r>
      <w:r w:rsidRPr="008C3F27">
        <w:rPr>
          <w:i/>
        </w:rPr>
        <w:t>Anesthesiology</w:t>
      </w:r>
      <w:r w:rsidRPr="008C3F27">
        <w:t xml:space="preserve">  </w:t>
      </w:r>
      <w:r w:rsidRPr="008C3F27">
        <w:rPr>
          <w:b/>
        </w:rPr>
        <w:t>95</w:t>
      </w:r>
      <w:r w:rsidRPr="008C3F27">
        <w:t>, 594-9 (2001).</w:t>
      </w:r>
    </w:p>
    <w:p w14:paraId="6D0B3100" w14:textId="77777777" w:rsidR="008C3F27" w:rsidRPr="008C3F27" w:rsidRDefault="008C3F27" w:rsidP="008C3F27">
      <w:pPr>
        <w:pStyle w:val="EndNoteBibliography"/>
        <w:spacing w:after="0"/>
        <w:ind w:left="720" w:hanging="720"/>
      </w:pPr>
      <w:r w:rsidRPr="008C3F27">
        <w:t>(25)</w:t>
      </w:r>
      <w:r w:rsidRPr="008C3F27">
        <w:tab/>
        <w:t xml:space="preserve">Rueffert, H., Olthoff, D., Deutrich, C., Meinecke, C.D. &amp; Froster, U.G. Mutation screening in the ryanodine receptor 1 gene (RYR1) in patients susceptible to malignant hyperthermia who show definite IVCT results: identification of three novel mutations. </w:t>
      </w:r>
      <w:r w:rsidRPr="008C3F27">
        <w:rPr>
          <w:i/>
        </w:rPr>
        <w:t>Acta Anaesthesiol Scand</w:t>
      </w:r>
      <w:r w:rsidRPr="008C3F27">
        <w:t xml:space="preserve">  </w:t>
      </w:r>
      <w:r w:rsidRPr="008C3F27">
        <w:rPr>
          <w:b/>
        </w:rPr>
        <w:t>46</w:t>
      </w:r>
      <w:r w:rsidRPr="008C3F27">
        <w:t>, 692-8 (2002).</w:t>
      </w:r>
    </w:p>
    <w:p w14:paraId="3F39360C" w14:textId="77777777" w:rsidR="008C3F27" w:rsidRPr="008C3F27" w:rsidRDefault="008C3F27" w:rsidP="008C3F27">
      <w:pPr>
        <w:pStyle w:val="EndNoteBibliography"/>
        <w:spacing w:after="0"/>
        <w:ind w:left="720" w:hanging="720"/>
      </w:pPr>
      <w:r w:rsidRPr="008C3F27">
        <w:t>(26)</w:t>
      </w:r>
      <w:r w:rsidRPr="008C3F27">
        <w:tab/>
        <w:t>Robinson, R.L.</w:t>
      </w:r>
      <w:r w:rsidRPr="008C3F27">
        <w:rPr>
          <w:i/>
        </w:rPr>
        <w:t xml:space="preserve"> et al.</w:t>
      </w:r>
      <w:r w:rsidRPr="008C3F27">
        <w:t xml:space="preserve"> RYR1 mutations causing central core disease are associated with more severe malignant hyperthermia in vitro contracture test phenotypes. </w:t>
      </w:r>
      <w:r w:rsidRPr="008C3F27">
        <w:rPr>
          <w:i/>
        </w:rPr>
        <w:t>Hum Mutat</w:t>
      </w:r>
      <w:r w:rsidRPr="008C3F27">
        <w:t xml:space="preserve">  </w:t>
      </w:r>
      <w:r w:rsidRPr="008C3F27">
        <w:rPr>
          <w:b/>
        </w:rPr>
        <w:t>20</w:t>
      </w:r>
      <w:r w:rsidRPr="008C3F27">
        <w:t>, 88-97 (2002).</w:t>
      </w:r>
    </w:p>
    <w:p w14:paraId="03BCB8F3" w14:textId="77777777" w:rsidR="008C3F27" w:rsidRPr="008C3F27" w:rsidRDefault="008C3F27" w:rsidP="008C3F27">
      <w:pPr>
        <w:pStyle w:val="EndNoteBibliography"/>
        <w:spacing w:after="0"/>
        <w:ind w:left="720" w:hanging="720"/>
      </w:pPr>
      <w:r w:rsidRPr="008C3F27">
        <w:t>(27)</w:t>
      </w:r>
      <w:r w:rsidRPr="008C3F27">
        <w:tab/>
        <w:t xml:space="preserve">Fiege, M., Wappler, F., Weisshorn, R., Ulrich Gerbershagen, M., Steinfath, M. &amp; Schulte Am Esch, J. Results of contracture tests with halothane, caffeine, and ryanodine depend on different malignant hyperthermia-associated ryanodine receptor gene mutations. </w:t>
      </w:r>
      <w:r w:rsidRPr="008C3F27">
        <w:rPr>
          <w:i/>
        </w:rPr>
        <w:t>Anesthesiology</w:t>
      </w:r>
      <w:r w:rsidRPr="008C3F27">
        <w:t xml:space="preserve">  </w:t>
      </w:r>
      <w:r w:rsidRPr="008C3F27">
        <w:rPr>
          <w:b/>
        </w:rPr>
        <w:t>97</w:t>
      </w:r>
      <w:r w:rsidRPr="008C3F27">
        <w:t>, 345-50 (2002).</w:t>
      </w:r>
    </w:p>
    <w:p w14:paraId="49B98699" w14:textId="77777777" w:rsidR="008C3F27" w:rsidRPr="008C3F27" w:rsidRDefault="008C3F27" w:rsidP="008C3F27">
      <w:pPr>
        <w:pStyle w:val="EndNoteBibliography"/>
        <w:spacing w:after="0"/>
        <w:ind w:left="720" w:hanging="720"/>
      </w:pPr>
      <w:r w:rsidRPr="008C3F27">
        <w:t>(28)</w:t>
      </w:r>
      <w:r w:rsidRPr="008C3F27">
        <w:tab/>
        <w:t xml:space="preserve">Galli, L., Orrico, A., Cozzolino, S., Pietrini, V., Tegazzin, V. &amp; Sorrentino, V. Mutations in the RYR1 gene in Italian patients at risk for malignant hyperthermia: evidence for a cluster of novel mutations in the C-terminal region. </w:t>
      </w:r>
      <w:r w:rsidRPr="008C3F27">
        <w:rPr>
          <w:i/>
        </w:rPr>
        <w:t>Cell Calcium</w:t>
      </w:r>
      <w:r w:rsidRPr="008C3F27">
        <w:t xml:space="preserve">  </w:t>
      </w:r>
      <w:r w:rsidRPr="008C3F27">
        <w:rPr>
          <w:b/>
        </w:rPr>
        <w:t>32</w:t>
      </w:r>
      <w:r w:rsidRPr="008C3F27">
        <w:t>, 143-51 (2002).</w:t>
      </w:r>
    </w:p>
    <w:p w14:paraId="0ED1B614" w14:textId="77777777" w:rsidR="008C3F27" w:rsidRPr="008C3F27" w:rsidRDefault="008C3F27" w:rsidP="008C3F27">
      <w:pPr>
        <w:pStyle w:val="EndNoteBibliography"/>
        <w:spacing w:after="0"/>
        <w:ind w:left="720" w:hanging="720"/>
      </w:pPr>
      <w:r w:rsidRPr="008C3F27">
        <w:t>(29)</w:t>
      </w:r>
      <w:r w:rsidRPr="008C3F27">
        <w:tab/>
        <w:t>Monnier, N.</w:t>
      </w:r>
      <w:r w:rsidRPr="008C3F27">
        <w:rPr>
          <w:i/>
        </w:rPr>
        <w:t xml:space="preserve"> et al.</w:t>
      </w:r>
      <w:r w:rsidRPr="008C3F27">
        <w:t xml:space="preserve"> Presence of two different genetic traits in malignant hyperthermia families: implication for genetic analysis, diagnosis, and incidence of malignant hyperthermia susceptibility. </w:t>
      </w:r>
      <w:r w:rsidRPr="008C3F27">
        <w:rPr>
          <w:i/>
        </w:rPr>
        <w:t>Anesthesiology</w:t>
      </w:r>
      <w:r w:rsidRPr="008C3F27">
        <w:t xml:space="preserve">  </w:t>
      </w:r>
      <w:r w:rsidRPr="008C3F27">
        <w:rPr>
          <w:b/>
        </w:rPr>
        <w:t>97</w:t>
      </w:r>
      <w:r w:rsidRPr="008C3F27">
        <w:t>, 1067-74 (2002).</w:t>
      </w:r>
    </w:p>
    <w:p w14:paraId="07095B46" w14:textId="77777777" w:rsidR="008C3F27" w:rsidRPr="008C3F27" w:rsidRDefault="008C3F27" w:rsidP="008C3F27">
      <w:pPr>
        <w:pStyle w:val="EndNoteBibliography"/>
        <w:spacing w:after="0"/>
        <w:ind w:left="720" w:hanging="720"/>
      </w:pPr>
      <w:r w:rsidRPr="008C3F27">
        <w:t>(30)</w:t>
      </w:r>
      <w:r w:rsidRPr="008C3F27">
        <w:tab/>
        <w:t>Sei, Y.</w:t>
      </w:r>
      <w:r w:rsidRPr="008C3F27">
        <w:rPr>
          <w:i/>
        </w:rPr>
        <w:t xml:space="preserve"> et al.</w:t>
      </w:r>
      <w:r w:rsidRPr="008C3F27">
        <w:t xml:space="preserve"> Malignant hyperthermia in North America: genetic screening of the three hot spots in the type I ryanodine receptor gene. </w:t>
      </w:r>
      <w:r w:rsidRPr="008C3F27">
        <w:rPr>
          <w:i/>
        </w:rPr>
        <w:t>Anesthesiology</w:t>
      </w:r>
      <w:r w:rsidRPr="008C3F27">
        <w:t xml:space="preserve">  </w:t>
      </w:r>
      <w:r w:rsidRPr="008C3F27">
        <w:rPr>
          <w:b/>
        </w:rPr>
        <w:t>101</w:t>
      </w:r>
      <w:r w:rsidRPr="008C3F27">
        <w:t>, 824-30 (2004).</w:t>
      </w:r>
    </w:p>
    <w:p w14:paraId="48499A7B" w14:textId="77777777" w:rsidR="008C3F27" w:rsidRPr="008C3F27" w:rsidRDefault="008C3F27" w:rsidP="008C3F27">
      <w:pPr>
        <w:pStyle w:val="EndNoteBibliography"/>
        <w:spacing w:after="0"/>
        <w:ind w:left="720" w:hanging="720"/>
      </w:pPr>
      <w:r w:rsidRPr="008C3F27">
        <w:t>(31)</w:t>
      </w:r>
      <w:r w:rsidRPr="008C3F27">
        <w:tab/>
        <w:t>Sambuughin, N.</w:t>
      </w:r>
      <w:r w:rsidRPr="008C3F27">
        <w:rPr>
          <w:i/>
        </w:rPr>
        <w:t xml:space="preserve"> et al.</w:t>
      </w:r>
      <w:r w:rsidRPr="008C3F27">
        <w:t xml:space="preserve"> Screening of the entire ryanodine receptor type 1 coding region for sequence variants associated with malignant hyperthermia susceptibility in the north american population. </w:t>
      </w:r>
      <w:r w:rsidRPr="008C3F27">
        <w:rPr>
          <w:i/>
        </w:rPr>
        <w:t>Anesthesiology</w:t>
      </w:r>
      <w:r w:rsidRPr="008C3F27">
        <w:t xml:space="preserve">  </w:t>
      </w:r>
      <w:r w:rsidRPr="008C3F27">
        <w:rPr>
          <w:b/>
        </w:rPr>
        <w:t>102</w:t>
      </w:r>
      <w:r w:rsidRPr="008C3F27">
        <w:t>, 515-21 (2005).</w:t>
      </w:r>
    </w:p>
    <w:p w14:paraId="00B7134F" w14:textId="77777777" w:rsidR="008C3F27" w:rsidRPr="008C3F27" w:rsidRDefault="008C3F27" w:rsidP="008C3F27">
      <w:pPr>
        <w:pStyle w:val="EndNoteBibliography"/>
        <w:spacing w:after="0"/>
        <w:ind w:left="720" w:hanging="720"/>
      </w:pPr>
      <w:r w:rsidRPr="008C3F27">
        <w:t>(32)</w:t>
      </w:r>
      <w:r w:rsidRPr="008C3F27">
        <w:tab/>
        <w:t>Ibarra, M.C.</w:t>
      </w:r>
      <w:r w:rsidRPr="008C3F27">
        <w:rPr>
          <w:i/>
        </w:rPr>
        <w:t xml:space="preserve"> et al.</w:t>
      </w:r>
      <w:r w:rsidRPr="008C3F27">
        <w:t xml:space="preserve"> Malignant hyperthermia in Japan: mutation screening of the entire ryanodine receptor type 1 gene coding region by direct sequencing. </w:t>
      </w:r>
      <w:r w:rsidRPr="008C3F27">
        <w:rPr>
          <w:i/>
        </w:rPr>
        <w:t>Anesthesiology</w:t>
      </w:r>
      <w:r w:rsidRPr="008C3F27">
        <w:t xml:space="preserve">  </w:t>
      </w:r>
      <w:r w:rsidRPr="008C3F27">
        <w:rPr>
          <w:b/>
        </w:rPr>
        <w:t>104</w:t>
      </w:r>
      <w:r w:rsidRPr="008C3F27">
        <w:t>, 1146-54 (2006).</w:t>
      </w:r>
    </w:p>
    <w:p w14:paraId="2ABCCAC3" w14:textId="77777777" w:rsidR="008C3F27" w:rsidRPr="008C3F27" w:rsidRDefault="008C3F27" w:rsidP="008C3F27">
      <w:pPr>
        <w:pStyle w:val="EndNoteBibliography"/>
        <w:spacing w:after="0"/>
        <w:ind w:left="720" w:hanging="720"/>
      </w:pPr>
      <w:r w:rsidRPr="008C3F27">
        <w:t>(33)</w:t>
      </w:r>
      <w:r w:rsidRPr="008C3F27">
        <w:tab/>
        <w:t>Galli, L.</w:t>
      </w:r>
      <w:r w:rsidRPr="008C3F27">
        <w:rPr>
          <w:i/>
        </w:rPr>
        <w:t xml:space="preserve"> et al.</w:t>
      </w:r>
      <w:r w:rsidRPr="008C3F27">
        <w:t xml:space="preserve"> Frequency and localization of mutations in the 106 exons of the RYR1 gene in 50 individuals with malignant hyperthermia. </w:t>
      </w:r>
      <w:r w:rsidRPr="008C3F27">
        <w:rPr>
          <w:i/>
        </w:rPr>
        <w:t>Hum Mutat</w:t>
      </w:r>
      <w:r w:rsidRPr="008C3F27">
        <w:t xml:space="preserve">  </w:t>
      </w:r>
      <w:r w:rsidRPr="008C3F27">
        <w:rPr>
          <w:b/>
        </w:rPr>
        <w:t>27</w:t>
      </w:r>
      <w:r w:rsidRPr="008C3F27">
        <w:t>, 830 (2006).</w:t>
      </w:r>
    </w:p>
    <w:p w14:paraId="47C3963C" w14:textId="77777777" w:rsidR="008C3F27" w:rsidRPr="008C3F27" w:rsidRDefault="008C3F27" w:rsidP="008C3F27">
      <w:pPr>
        <w:pStyle w:val="EndNoteBibliography"/>
        <w:spacing w:after="0"/>
        <w:ind w:left="720" w:hanging="720"/>
      </w:pPr>
      <w:r w:rsidRPr="008C3F27">
        <w:t>(34)</w:t>
      </w:r>
      <w:r w:rsidRPr="008C3F27">
        <w:tab/>
        <w:t xml:space="preserve">Gillies, R.L., Bjorksten, A.R., Davis, M. &amp; Du Sart, D. Identification of genetic mutations in Australian malignant hyperthermia families using sequencing of RYR1 hotspots. </w:t>
      </w:r>
      <w:r w:rsidRPr="008C3F27">
        <w:rPr>
          <w:i/>
        </w:rPr>
        <w:t>Anaesth Intensive Care</w:t>
      </w:r>
      <w:r w:rsidRPr="008C3F27">
        <w:t xml:space="preserve">  </w:t>
      </w:r>
      <w:r w:rsidRPr="008C3F27">
        <w:rPr>
          <w:b/>
        </w:rPr>
        <w:t>36</w:t>
      </w:r>
      <w:r w:rsidRPr="008C3F27">
        <w:t>, 391-403 (2008).</w:t>
      </w:r>
    </w:p>
    <w:p w14:paraId="56619600" w14:textId="77777777" w:rsidR="008C3F27" w:rsidRPr="008C3F27" w:rsidRDefault="008C3F27" w:rsidP="008C3F27">
      <w:pPr>
        <w:pStyle w:val="EndNoteBibliography"/>
        <w:spacing w:after="0"/>
        <w:ind w:left="720" w:hanging="720"/>
      </w:pPr>
      <w:r w:rsidRPr="008C3F27">
        <w:t>(35)</w:t>
      </w:r>
      <w:r w:rsidRPr="008C3F27">
        <w:tab/>
        <w:t>Carpenter, D.</w:t>
      </w:r>
      <w:r w:rsidRPr="008C3F27">
        <w:rPr>
          <w:i/>
        </w:rPr>
        <w:t xml:space="preserve"> et al.</w:t>
      </w:r>
      <w:r w:rsidRPr="008C3F27">
        <w:t xml:space="preserve"> Genetic variation in RYR1 and malignant hyperthermia phenotypes. </w:t>
      </w:r>
      <w:r w:rsidRPr="008C3F27">
        <w:rPr>
          <w:i/>
        </w:rPr>
        <w:t>Br J Anaesth</w:t>
      </w:r>
      <w:r w:rsidRPr="008C3F27">
        <w:t xml:space="preserve">  </w:t>
      </w:r>
      <w:r w:rsidRPr="008C3F27">
        <w:rPr>
          <w:b/>
        </w:rPr>
        <w:t>103</w:t>
      </w:r>
      <w:r w:rsidRPr="008C3F27">
        <w:t>, 538-48 (2009).</w:t>
      </w:r>
    </w:p>
    <w:p w14:paraId="2D95F1C0" w14:textId="77777777" w:rsidR="008C3F27" w:rsidRPr="008C3F27" w:rsidRDefault="008C3F27" w:rsidP="008C3F27">
      <w:pPr>
        <w:pStyle w:val="EndNoteBibliography"/>
        <w:spacing w:after="0"/>
        <w:ind w:left="720" w:hanging="720"/>
      </w:pPr>
      <w:r w:rsidRPr="008C3F27">
        <w:t>(36)</w:t>
      </w:r>
      <w:r w:rsidRPr="008C3F27">
        <w:tab/>
        <w:t>Kraeva, N.</w:t>
      </w:r>
      <w:r w:rsidRPr="008C3F27">
        <w:rPr>
          <w:i/>
        </w:rPr>
        <w:t xml:space="preserve"> et al.</w:t>
      </w:r>
      <w:r w:rsidRPr="008C3F27">
        <w:t xml:space="preserve"> Ryanodine receptor type 1 gene mutations found in the Canadian malignant hyperthermia population. </w:t>
      </w:r>
      <w:r w:rsidRPr="008C3F27">
        <w:rPr>
          <w:i/>
        </w:rPr>
        <w:t>Can J Anaesth</w:t>
      </w:r>
      <w:r w:rsidRPr="008C3F27">
        <w:t xml:space="preserve">  </w:t>
      </w:r>
      <w:r w:rsidRPr="008C3F27">
        <w:rPr>
          <w:b/>
        </w:rPr>
        <w:t>58</w:t>
      </w:r>
      <w:r w:rsidRPr="008C3F27">
        <w:t>, 504-13 (2011).</w:t>
      </w:r>
    </w:p>
    <w:p w14:paraId="7197E4A4" w14:textId="77777777" w:rsidR="008C3F27" w:rsidRPr="008C3F27" w:rsidRDefault="008C3F27" w:rsidP="008C3F27">
      <w:pPr>
        <w:pStyle w:val="EndNoteBibliography"/>
        <w:spacing w:after="0"/>
        <w:ind w:left="720" w:hanging="720"/>
      </w:pPr>
      <w:r w:rsidRPr="008C3F27">
        <w:t>(37)</w:t>
      </w:r>
      <w:r w:rsidRPr="008C3F27">
        <w:tab/>
        <w:t>Broman, M.</w:t>
      </w:r>
      <w:r w:rsidRPr="008C3F27">
        <w:rPr>
          <w:i/>
        </w:rPr>
        <w:t xml:space="preserve"> et al.</w:t>
      </w:r>
      <w:r w:rsidRPr="008C3F27">
        <w:t xml:space="preserve"> Screening of the ryanodine 1 gene for malignant hyperthermia causative mutations by high resolution melt curve analysis. </w:t>
      </w:r>
      <w:r w:rsidRPr="008C3F27">
        <w:rPr>
          <w:i/>
        </w:rPr>
        <w:t>Anesth Analg</w:t>
      </w:r>
      <w:r w:rsidRPr="008C3F27">
        <w:t xml:space="preserve">  </w:t>
      </w:r>
      <w:r w:rsidRPr="008C3F27">
        <w:rPr>
          <w:b/>
        </w:rPr>
        <w:t>113</w:t>
      </w:r>
      <w:r w:rsidRPr="008C3F27">
        <w:t>, 1120-8 (2011).</w:t>
      </w:r>
    </w:p>
    <w:p w14:paraId="128AE4B7" w14:textId="77777777" w:rsidR="008C3F27" w:rsidRPr="008C3F27" w:rsidRDefault="008C3F27" w:rsidP="008C3F27">
      <w:pPr>
        <w:pStyle w:val="EndNoteBibliography"/>
        <w:spacing w:after="0"/>
        <w:ind w:left="720" w:hanging="720"/>
      </w:pPr>
      <w:r w:rsidRPr="008C3F27">
        <w:t>(38)</w:t>
      </w:r>
      <w:r w:rsidRPr="008C3F27">
        <w:tab/>
        <w:t>Brandom, B.W.</w:t>
      </w:r>
      <w:r w:rsidRPr="008C3F27">
        <w:rPr>
          <w:i/>
        </w:rPr>
        <w:t xml:space="preserve"> et al.</w:t>
      </w:r>
      <w:r w:rsidRPr="008C3F27">
        <w:t xml:space="preserve"> Ryanodine receptor type 1 gene variants in the malignant hyperthermia-susceptible population of the United States. </w:t>
      </w:r>
      <w:r w:rsidRPr="008C3F27">
        <w:rPr>
          <w:i/>
        </w:rPr>
        <w:t>Anesth Analg</w:t>
      </w:r>
      <w:r w:rsidRPr="008C3F27">
        <w:t xml:space="preserve">  </w:t>
      </w:r>
      <w:r w:rsidRPr="008C3F27">
        <w:rPr>
          <w:b/>
        </w:rPr>
        <w:t>116</w:t>
      </w:r>
      <w:r w:rsidRPr="008C3F27">
        <w:t>, 1078-86 (2013).</w:t>
      </w:r>
    </w:p>
    <w:p w14:paraId="7BDFC175" w14:textId="77777777" w:rsidR="008C3F27" w:rsidRPr="008C3F27" w:rsidRDefault="008C3F27" w:rsidP="008C3F27">
      <w:pPr>
        <w:pStyle w:val="EndNoteBibliography"/>
        <w:spacing w:after="0"/>
        <w:ind w:left="720" w:hanging="720"/>
      </w:pPr>
      <w:r w:rsidRPr="008C3F27">
        <w:t>(39)</w:t>
      </w:r>
      <w:r w:rsidRPr="008C3F27">
        <w:tab/>
        <w:t>Fiszer, D.</w:t>
      </w:r>
      <w:r w:rsidRPr="008C3F27">
        <w:rPr>
          <w:i/>
        </w:rPr>
        <w:t xml:space="preserve"> et al.</w:t>
      </w:r>
      <w:r w:rsidRPr="008C3F27">
        <w:t xml:space="preserve"> Next-generation Sequencing of RYR1 and CACNA1S in Malignant Hyperthermia and Exertional Heat Illness. </w:t>
      </w:r>
      <w:r w:rsidRPr="008C3F27">
        <w:rPr>
          <w:i/>
        </w:rPr>
        <w:t>Anesthesiology</w:t>
      </w:r>
      <w:r w:rsidRPr="008C3F27">
        <w:t xml:space="preserve">  </w:t>
      </w:r>
      <w:r w:rsidRPr="008C3F27">
        <w:rPr>
          <w:b/>
        </w:rPr>
        <w:t>122</w:t>
      </w:r>
      <w:r w:rsidRPr="008C3F27">
        <w:t>, 1033-46 (2015).</w:t>
      </w:r>
    </w:p>
    <w:p w14:paraId="1E926BA7" w14:textId="77777777" w:rsidR="008C3F27" w:rsidRPr="008C3F27" w:rsidRDefault="008C3F27" w:rsidP="008C3F27">
      <w:pPr>
        <w:pStyle w:val="EndNoteBibliography"/>
        <w:spacing w:after="0"/>
        <w:ind w:left="720" w:hanging="720"/>
      </w:pPr>
      <w:r w:rsidRPr="008C3F27">
        <w:t>(40)</w:t>
      </w:r>
      <w:r w:rsidRPr="008C3F27">
        <w:tab/>
        <w:t>Gillard, E.F.</w:t>
      </w:r>
      <w:r w:rsidRPr="008C3F27">
        <w:rPr>
          <w:i/>
        </w:rPr>
        <w:t xml:space="preserve"> et al.</w:t>
      </w:r>
      <w:r w:rsidRPr="008C3F27">
        <w:t xml:space="preserve"> Polymorphisms and deduced amino acid substitutions in the coding sequence of the ryanodine receptor (RYR1) gene in individuals with malignant hyperthermia. </w:t>
      </w:r>
      <w:r w:rsidRPr="008C3F27">
        <w:rPr>
          <w:i/>
        </w:rPr>
        <w:t>Genomics</w:t>
      </w:r>
      <w:r w:rsidRPr="008C3F27">
        <w:t xml:space="preserve">  </w:t>
      </w:r>
      <w:r w:rsidRPr="008C3F27">
        <w:rPr>
          <w:b/>
        </w:rPr>
        <w:t>13</w:t>
      </w:r>
      <w:r w:rsidRPr="008C3F27">
        <w:t>, 1247-54 (1992).</w:t>
      </w:r>
    </w:p>
    <w:p w14:paraId="009CEF03" w14:textId="77777777" w:rsidR="008C3F27" w:rsidRPr="008C3F27" w:rsidRDefault="008C3F27" w:rsidP="008C3F27">
      <w:pPr>
        <w:pStyle w:val="EndNoteBibliography"/>
        <w:spacing w:after="0"/>
        <w:ind w:left="720" w:hanging="720"/>
      </w:pPr>
      <w:r w:rsidRPr="008C3F27">
        <w:t>(41)</w:t>
      </w:r>
      <w:r w:rsidRPr="008C3F27">
        <w:tab/>
        <w:t>Broman, M.</w:t>
      </w:r>
      <w:r w:rsidRPr="008C3F27">
        <w:rPr>
          <w:i/>
        </w:rPr>
        <w:t xml:space="preserve"> et al.</w:t>
      </w:r>
      <w:r w:rsidRPr="008C3F27">
        <w:t xml:space="preserve"> Mutation screening of the RYR1-cDNA from peripheral B-lymphocytes in 15 Swedish malignant hyperthermia index cases. </w:t>
      </w:r>
      <w:r w:rsidRPr="008C3F27">
        <w:rPr>
          <w:i/>
        </w:rPr>
        <w:t>Br J Anaesth</w:t>
      </w:r>
      <w:r w:rsidRPr="008C3F27">
        <w:t xml:space="preserve">  </w:t>
      </w:r>
      <w:r w:rsidRPr="008C3F27">
        <w:rPr>
          <w:b/>
        </w:rPr>
        <w:t>102</w:t>
      </w:r>
      <w:r w:rsidRPr="008C3F27">
        <w:t>, 642-9 (2009).</w:t>
      </w:r>
    </w:p>
    <w:p w14:paraId="50E8490B" w14:textId="77777777" w:rsidR="008C3F27" w:rsidRPr="008C3F27" w:rsidRDefault="008C3F27" w:rsidP="008C3F27">
      <w:pPr>
        <w:pStyle w:val="EndNoteBibliography"/>
        <w:spacing w:after="0"/>
        <w:ind w:left="720" w:hanging="720"/>
      </w:pPr>
      <w:r w:rsidRPr="008C3F27">
        <w:t>(42)</w:t>
      </w:r>
      <w:r w:rsidRPr="008C3F27">
        <w:tab/>
        <w:t>Quane, K.A.</w:t>
      </w:r>
      <w:r w:rsidRPr="008C3F27">
        <w:rPr>
          <w:i/>
        </w:rPr>
        <w:t xml:space="preserve"> et al.</w:t>
      </w:r>
      <w:r w:rsidRPr="008C3F27">
        <w:t xml:space="preserve"> Detection of a novel common mutation in the ryanodine receptor gene in malignant hyperthermia: implications for diagnosis and heterogeneity studies. </w:t>
      </w:r>
      <w:r w:rsidRPr="008C3F27">
        <w:rPr>
          <w:i/>
        </w:rPr>
        <w:t>Hum Mol Genet</w:t>
      </w:r>
      <w:r w:rsidRPr="008C3F27">
        <w:t xml:space="preserve">  </w:t>
      </w:r>
      <w:r w:rsidRPr="008C3F27">
        <w:rPr>
          <w:b/>
        </w:rPr>
        <w:t>3</w:t>
      </w:r>
      <w:r w:rsidRPr="008C3F27">
        <w:t>, 471-6 (1994).</w:t>
      </w:r>
    </w:p>
    <w:p w14:paraId="03DC8B9A" w14:textId="77777777" w:rsidR="008C3F27" w:rsidRPr="008C3F27" w:rsidRDefault="008C3F27" w:rsidP="008C3F27">
      <w:pPr>
        <w:pStyle w:val="EndNoteBibliography"/>
        <w:spacing w:after="0"/>
        <w:ind w:left="720" w:hanging="720"/>
      </w:pPr>
      <w:r w:rsidRPr="008C3F27">
        <w:t>(43)</w:t>
      </w:r>
      <w:r w:rsidRPr="008C3F27">
        <w:tab/>
        <w:t xml:space="preserve">Healy, J.M., Quane, K.A., Keating, K.E., Lehane, M., Heffron, J.J. &amp; McCarthy, T.V. Diagnosis of malignant hyperthermia: a comparison of the in vitro contracture test with the molecular genetic diagnosis in a large pedigree. </w:t>
      </w:r>
      <w:r w:rsidRPr="008C3F27">
        <w:rPr>
          <w:i/>
        </w:rPr>
        <w:t>J Med Genet</w:t>
      </w:r>
      <w:r w:rsidRPr="008C3F27">
        <w:t xml:space="preserve">  </w:t>
      </w:r>
      <w:r w:rsidRPr="008C3F27">
        <w:rPr>
          <w:b/>
        </w:rPr>
        <w:t>33</w:t>
      </w:r>
      <w:r w:rsidRPr="008C3F27">
        <w:t>, 18-24 (1996).</w:t>
      </w:r>
    </w:p>
    <w:p w14:paraId="775B29C7" w14:textId="77777777" w:rsidR="008C3F27" w:rsidRPr="008C3F27" w:rsidRDefault="008C3F27" w:rsidP="008C3F27">
      <w:pPr>
        <w:pStyle w:val="EndNoteBibliography"/>
        <w:spacing w:after="0"/>
        <w:ind w:left="720" w:hanging="720"/>
      </w:pPr>
      <w:r w:rsidRPr="008C3F27">
        <w:t>(44)</w:t>
      </w:r>
      <w:r w:rsidRPr="008C3F27">
        <w:tab/>
        <w:t xml:space="preserve">Monsieurs, K.G., Van Broeckhoven, C., Martin, J.J., Dehaene, I. &amp; Heytens, L.G. Malignant hyperthermia susceptibility in a patient with concomitant motor neuron disease. </w:t>
      </w:r>
      <w:r w:rsidRPr="008C3F27">
        <w:rPr>
          <w:i/>
        </w:rPr>
        <w:t>J Neurol Sci</w:t>
      </w:r>
      <w:r w:rsidRPr="008C3F27">
        <w:t xml:space="preserve">  </w:t>
      </w:r>
      <w:r w:rsidRPr="008C3F27">
        <w:rPr>
          <w:b/>
        </w:rPr>
        <w:t>142</w:t>
      </w:r>
      <w:r w:rsidRPr="008C3F27">
        <w:t>, 36-8 (1996).</w:t>
      </w:r>
    </w:p>
    <w:p w14:paraId="3B6D1407" w14:textId="77777777" w:rsidR="008C3F27" w:rsidRPr="008C3F27" w:rsidRDefault="008C3F27" w:rsidP="008C3F27">
      <w:pPr>
        <w:pStyle w:val="EndNoteBibliography"/>
        <w:spacing w:after="0"/>
        <w:ind w:left="720" w:hanging="720"/>
      </w:pPr>
      <w:r w:rsidRPr="008C3F27">
        <w:t>(45)</w:t>
      </w:r>
      <w:r w:rsidRPr="008C3F27">
        <w:tab/>
        <w:t>Adeokun, A.M.</w:t>
      </w:r>
      <w:r w:rsidRPr="008C3F27">
        <w:rPr>
          <w:i/>
        </w:rPr>
        <w:t xml:space="preserve"> et al.</w:t>
      </w:r>
      <w:r w:rsidRPr="008C3F27">
        <w:t xml:space="preserve"> The G1021A substitution in the RYR1 gene does not cosegregate with malignant hyperthermia susceptibility in a British pedigree. </w:t>
      </w:r>
      <w:r w:rsidRPr="008C3F27">
        <w:rPr>
          <w:i/>
        </w:rPr>
        <w:t>Am J Hum Genet</w:t>
      </w:r>
      <w:r w:rsidRPr="008C3F27">
        <w:t xml:space="preserve">  </w:t>
      </w:r>
      <w:r w:rsidRPr="008C3F27">
        <w:rPr>
          <w:b/>
        </w:rPr>
        <w:t>60</w:t>
      </w:r>
      <w:r w:rsidRPr="008C3F27">
        <w:t>, 833-41 (1997).</w:t>
      </w:r>
    </w:p>
    <w:p w14:paraId="1CEB354F" w14:textId="77777777" w:rsidR="008C3F27" w:rsidRPr="008C3F27" w:rsidRDefault="008C3F27" w:rsidP="008C3F27">
      <w:pPr>
        <w:pStyle w:val="EndNoteBibliography"/>
        <w:spacing w:after="0"/>
        <w:ind w:left="720" w:hanging="720"/>
      </w:pPr>
      <w:r w:rsidRPr="008C3F27">
        <w:t>(46)</w:t>
      </w:r>
      <w:r w:rsidRPr="008C3F27">
        <w:tab/>
        <w:t>Klingler, W.</w:t>
      </w:r>
      <w:r w:rsidRPr="008C3F27">
        <w:rPr>
          <w:i/>
        </w:rPr>
        <w:t xml:space="preserve"> et al.</w:t>
      </w:r>
      <w:r w:rsidRPr="008C3F27">
        <w:t xml:space="preserve"> Functional and genetic characterization of clinical malignant hyperthermia crises: a multi-centre study. </w:t>
      </w:r>
      <w:r w:rsidRPr="008C3F27">
        <w:rPr>
          <w:i/>
        </w:rPr>
        <w:t>Orphanet J Rare Dis</w:t>
      </w:r>
      <w:r w:rsidRPr="008C3F27">
        <w:t xml:space="preserve">  </w:t>
      </w:r>
      <w:r w:rsidRPr="008C3F27">
        <w:rPr>
          <w:b/>
        </w:rPr>
        <w:t>9</w:t>
      </w:r>
      <w:r w:rsidRPr="008C3F27">
        <w:t>, 8 (2014).</w:t>
      </w:r>
    </w:p>
    <w:p w14:paraId="7E25328E" w14:textId="77777777" w:rsidR="008C3F27" w:rsidRPr="008C3F27" w:rsidRDefault="008C3F27" w:rsidP="008C3F27">
      <w:pPr>
        <w:pStyle w:val="EndNoteBibliography"/>
        <w:spacing w:after="0"/>
        <w:ind w:left="720" w:hanging="720"/>
      </w:pPr>
      <w:r w:rsidRPr="008C3F27">
        <w:t>(47)</w:t>
      </w:r>
      <w:r w:rsidRPr="008C3F27">
        <w:tab/>
        <w:t>Snoeck, M.</w:t>
      </w:r>
      <w:r w:rsidRPr="008C3F27">
        <w:rPr>
          <w:i/>
        </w:rPr>
        <w:t xml:space="preserve"> et al.</w:t>
      </w:r>
      <w:r w:rsidRPr="008C3F27">
        <w:t xml:space="preserve"> RYR1-related myopathies: a wide spectrum of phenotypes throughout life. </w:t>
      </w:r>
      <w:r w:rsidRPr="008C3F27">
        <w:rPr>
          <w:i/>
        </w:rPr>
        <w:t>Eur J Neurol</w:t>
      </w:r>
      <w:r w:rsidRPr="008C3F27">
        <w:t xml:space="preserve">  </w:t>
      </w:r>
      <w:r w:rsidRPr="008C3F27">
        <w:rPr>
          <w:b/>
        </w:rPr>
        <w:t>22</w:t>
      </w:r>
      <w:r w:rsidRPr="008C3F27">
        <w:t>, 1094-112 (2015).</w:t>
      </w:r>
    </w:p>
    <w:p w14:paraId="348C22FA" w14:textId="77777777" w:rsidR="008C3F27" w:rsidRPr="008C3F27" w:rsidRDefault="008C3F27" w:rsidP="008C3F27">
      <w:pPr>
        <w:pStyle w:val="EndNoteBibliography"/>
        <w:spacing w:after="0"/>
        <w:ind w:left="720" w:hanging="720"/>
      </w:pPr>
      <w:r w:rsidRPr="008C3F27">
        <w:t>(48)</w:t>
      </w:r>
      <w:r w:rsidRPr="008C3F27">
        <w:tab/>
        <w:t xml:space="preserve">Li, W., Zhang, L., Liang, Y., Tong, F. &amp; Zhou, Y. Sudden death due to malignant hyperthermia with a mutation of RYR1: autopsy, morphology and genetic analysis. </w:t>
      </w:r>
      <w:r w:rsidRPr="008C3F27">
        <w:rPr>
          <w:i/>
        </w:rPr>
        <w:t>Forensic Sci Med Pathol</w:t>
      </w:r>
      <w:r w:rsidRPr="008C3F27">
        <w:t xml:space="preserve">  </w:t>
      </w:r>
      <w:r w:rsidRPr="008C3F27">
        <w:rPr>
          <w:b/>
        </w:rPr>
        <w:t>13</w:t>
      </w:r>
      <w:r w:rsidRPr="008C3F27">
        <w:t>, 444-9 (2017).</w:t>
      </w:r>
    </w:p>
    <w:p w14:paraId="2132AA40" w14:textId="77777777" w:rsidR="008C3F27" w:rsidRPr="008C3F27" w:rsidRDefault="008C3F27" w:rsidP="008C3F27">
      <w:pPr>
        <w:pStyle w:val="EndNoteBibliography"/>
        <w:spacing w:after="0"/>
        <w:ind w:left="720" w:hanging="720"/>
      </w:pPr>
      <w:r w:rsidRPr="008C3F27">
        <w:t>(49)</w:t>
      </w:r>
      <w:r w:rsidRPr="008C3F27">
        <w:tab/>
        <w:t xml:space="preserve">Gillies, R.L., Bjorksten, A.R., Du Sart, D. &amp; Hockey, B.M. Analysis of the entire ryanodine receptor type 1 and alpha 1 subunit of the dihydropyridine receptor (CACNA1S) coding regions for variants associated with malignant hyperthermia in Australian families. </w:t>
      </w:r>
      <w:r w:rsidRPr="008C3F27">
        <w:rPr>
          <w:i/>
        </w:rPr>
        <w:t>Anaesth Intensive Care</w:t>
      </w:r>
      <w:r w:rsidRPr="008C3F27">
        <w:t xml:space="preserve">  </w:t>
      </w:r>
      <w:r w:rsidRPr="008C3F27">
        <w:rPr>
          <w:b/>
        </w:rPr>
        <w:t>43</w:t>
      </w:r>
      <w:r w:rsidRPr="008C3F27">
        <w:t>, 157-66 (2015).</w:t>
      </w:r>
    </w:p>
    <w:p w14:paraId="0F77BFC1" w14:textId="77777777" w:rsidR="008C3F27" w:rsidRPr="008C3F27" w:rsidRDefault="008C3F27" w:rsidP="008C3F27">
      <w:pPr>
        <w:pStyle w:val="EndNoteBibliography"/>
        <w:spacing w:after="0"/>
        <w:ind w:left="720" w:hanging="720"/>
      </w:pPr>
      <w:r w:rsidRPr="008C3F27">
        <w:t>(50)</w:t>
      </w:r>
      <w:r w:rsidRPr="008C3F27">
        <w:tab/>
        <w:t>Quane, K.A.</w:t>
      </w:r>
      <w:r w:rsidRPr="008C3F27">
        <w:rPr>
          <w:i/>
        </w:rPr>
        <w:t xml:space="preserve"> et al.</w:t>
      </w:r>
      <w:r w:rsidRPr="008C3F27">
        <w:t xml:space="preserve"> Mutation screening of the RYR1 gene in malignant hyperthermia: detection of a novel Tyr to Ser mutation in a pedigree with associated central cores. </w:t>
      </w:r>
      <w:r w:rsidRPr="008C3F27">
        <w:rPr>
          <w:i/>
        </w:rPr>
        <w:t>Genomics</w:t>
      </w:r>
      <w:r w:rsidRPr="008C3F27">
        <w:t xml:space="preserve">  </w:t>
      </w:r>
      <w:r w:rsidRPr="008C3F27">
        <w:rPr>
          <w:b/>
        </w:rPr>
        <w:t>23</w:t>
      </w:r>
      <w:r w:rsidRPr="008C3F27">
        <w:t>, 236-9 (1994).</w:t>
      </w:r>
    </w:p>
    <w:p w14:paraId="2836D18A" w14:textId="77777777" w:rsidR="008C3F27" w:rsidRPr="008C3F27" w:rsidRDefault="008C3F27" w:rsidP="008C3F27">
      <w:pPr>
        <w:pStyle w:val="EndNoteBibliography"/>
        <w:spacing w:after="0"/>
        <w:ind w:left="720" w:hanging="720"/>
      </w:pPr>
      <w:r w:rsidRPr="008C3F27">
        <w:t>(51)</w:t>
      </w:r>
      <w:r w:rsidRPr="008C3F27">
        <w:tab/>
        <w:t xml:space="preserve">Girard, T., Suhner, M., Levano, S., Singer, M., Zollinger, A. &amp; Hofer, C.K. A fulminant malignant hyperthermia episode in a patient with ryanodine receptor gene mutation p.Tyr522Ser. </w:t>
      </w:r>
      <w:r w:rsidRPr="008C3F27">
        <w:rPr>
          <w:i/>
        </w:rPr>
        <w:t>Anesth Analg</w:t>
      </w:r>
      <w:r w:rsidRPr="008C3F27">
        <w:t xml:space="preserve">  </w:t>
      </w:r>
      <w:r w:rsidRPr="008C3F27">
        <w:rPr>
          <w:b/>
        </w:rPr>
        <w:t>107</w:t>
      </w:r>
      <w:r w:rsidRPr="008C3F27">
        <w:t>, 1953-5 (2008).</w:t>
      </w:r>
    </w:p>
    <w:p w14:paraId="67A7E9D2" w14:textId="77777777" w:rsidR="008C3F27" w:rsidRPr="008C3F27" w:rsidRDefault="008C3F27" w:rsidP="008C3F27">
      <w:pPr>
        <w:pStyle w:val="EndNoteBibliography"/>
        <w:spacing w:after="0"/>
        <w:ind w:left="720" w:hanging="720"/>
      </w:pPr>
      <w:r w:rsidRPr="008C3F27">
        <w:t>(52)</w:t>
      </w:r>
      <w:r w:rsidRPr="008C3F27">
        <w:tab/>
        <w:t>Levano, S.</w:t>
      </w:r>
      <w:r w:rsidRPr="008C3F27">
        <w:rPr>
          <w:i/>
        </w:rPr>
        <w:t xml:space="preserve"> et al.</w:t>
      </w:r>
      <w:r w:rsidRPr="008C3F27">
        <w:t xml:space="preserve"> Increasing the number of diagnostic mutations in malignant hyperthermia. </w:t>
      </w:r>
      <w:r w:rsidRPr="008C3F27">
        <w:rPr>
          <w:i/>
        </w:rPr>
        <w:t>Hum Mutat</w:t>
      </w:r>
      <w:r w:rsidRPr="008C3F27">
        <w:t xml:space="preserve">  </w:t>
      </w:r>
      <w:r w:rsidRPr="008C3F27">
        <w:rPr>
          <w:b/>
        </w:rPr>
        <w:t>30</w:t>
      </w:r>
      <w:r w:rsidRPr="008C3F27">
        <w:t>, 590-8 (2009).</w:t>
      </w:r>
    </w:p>
    <w:p w14:paraId="7CDCCB23" w14:textId="77777777" w:rsidR="008C3F27" w:rsidRPr="008C3F27" w:rsidRDefault="008C3F27" w:rsidP="008C3F27">
      <w:pPr>
        <w:pStyle w:val="EndNoteBibliography"/>
        <w:spacing w:after="0"/>
        <w:ind w:left="720" w:hanging="720"/>
      </w:pPr>
      <w:r w:rsidRPr="008C3F27">
        <w:t>(53)</w:t>
      </w:r>
      <w:r w:rsidRPr="008C3F27">
        <w:tab/>
        <w:t>Zullo, A.</w:t>
      </w:r>
      <w:r w:rsidRPr="008C3F27">
        <w:rPr>
          <w:i/>
        </w:rPr>
        <w:t xml:space="preserve"> et al.</w:t>
      </w:r>
      <w:r w:rsidRPr="008C3F27">
        <w:t xml:space="preserve"> Functional characterization of ryanodine receptor (RYR1) sequence variants using a metabolic assay in immortalized B-lymphocytes. </w:t>
      </w:r>
      <w:r w:rsidRPr="008C3F27">
        <w:rPr>
          <w:i/>
        </w:rPr>
        <w:t>Hum Mutat</w:t>
      </w:r>
      <w:r w:rsidRPr="008C3F27">
        <w:t xml:space="preserve">  </w:t>
      </w:r>
      <w:r w:rsidRPr="008C3F27">
        <w:rPr>
          <w:b/>
        </w:rPr>
        <w:t>30</w:t>
      </w:r>
      <w:r w:rsidRPr="008C3F27">
        <w:t>, E575-90 (2009).</w:t>
      </w:r>
    </w:p>
    <w:p w14:paraId="1116EDCD" w14:textId="77777777" w:rsidR="008C3F27" w:rsidRPr="008C3F27" w:rsidRDefault="008C3F27" w:rsidP="008C3F27">
      <w:pPr>
        <w:pStyle w:val="EndNoteBibliography"/>
        <w:spacing w:after="0"/>
        <w:ind w:left="720" w:hanging="720"/>
      </w:pPr>
      <w:r w:rsidRPr="008C3F27">
        <w:t>(54)</w:t>
      </w:r>
      <w:r w:rsidRPr="008C3F27">
        <w:tab/>
        <w:t>Keating, K.E.</w:t>
      </w:r>
      <w:r w:rsidRPr="008C3F27">
        <w:rPr>
          <w:i/>
        </w:rPr>
        <w:t xml:space="preserve"> et al.</w:t>
      </w:r>
      <w:r w:rsidRPr="008C3F27">
        <w:t xml:space="preserve"> Detection of a novel mutation in the ryanodine receptor gene in an Irish malignant hyperthermia pedigree: correlation of the IVCT response with the affected and unaffected haplotypes. </w:t>
      </w:r>
      <w:r w:rsidRPr="008C3F27">
        <w:rPr>
          <w:i/>
        </w:rPr>
        <w:t>J Med Genet</w:t>
      </w:r>
      <w:r w:rsidRPr="008C3F27">
        <w:t xml:space="preserve">  </w:t>
      </w:r>
      <w:r w:rsidRPr="008C3F27">
        <w:rPr>
          <w:b/>
        </w:rPr>
        <w:t>34</w:t>
      </w:r>
      <w:r w:rsidRPr="008C3F27">
        <w:t>, 291-6 (1997).</w:t>
      </w:r>
    </w:p>
    <w:p w14:paraId="1C925903" w14:textId="77777777" w:rsidR="008C3F27" w:rsidRPr="008C3F27" w:rsidRDefault="008C3F27" w:rsidP="008C3F27">
      <w:pPr>
        <w:pStyle w:val="EndNoteBibliography"/>
        <w:spacing w:after="0"/>
        <w:ind w:left="720" w:hanging="720"/>
      </w:pPr>
      <w:r w:rsidRPr="008C3F27">
        <w:t>(55)</w:t>
      </w:r>
      <w:r w:rsidRPr="008C3F27">
        <w:tab/>
        <w:t>Yeh, H.M.</w:t>
      </w:r>
      <w:r w:rsidRPr="008C3F27">
        <w:rPr>
          <w:i/>
        </w:rPr>
        <w:t xml:space="preserve"> et al.</w:t>
      </w:r>
      <w:r w:rsidRPr="008C3F27">
        <w:t xml:space="preserve"> Denaturing high performance liquid chromatography screening of ryanodine receptor type 1 gene in patients with malignant hyperthermia in Taiwan and identification of a novel mutation (Y522C). </w:t>
      </w:r>
      <w:r w:rsidRPr="008C3F27">
        <w:rPr>
          <w:i/>
        </w:rPr>
        <w:t>Anesth Analg</w:t>
      </w:r>
      <w:r w:rsidRPr="008C3F27">
        <w:t xml:space="preserve">  </w:t>
      </w:r>
      <w:r w:rsidRPr="008C3F27">
        <w:rPr>
          <w:b/>
        </w:rPr>
        <w:t>101</w:t>
      </w:r>
      <w:r w:rsidRPr="008C3F27">
        <w:t>, 1401-6 (2005).</w:t>
      </w:r>
    </w:p>
    <w:p w14:paraId="44EAD2AF" w14:textId="77777777" w:rsidR="008C3F27" w:rsidRPr="008C3F27" w:rsidRDefault="008C3F27" w:rsidP="008C3F27">
      <w:pPr>
        <w:pStyle w:val="EndNoteBibliography"/>
        <w:spacing w:after="0"/>
        <w:ind w:left="720" w:hanging="720"/>
      </w:pPr>
      <w:r w:rsidRPr="008C3F27">
        <w:t>(56)</w:t>
      </w:r>
      <w:r w:rsidRPr="008C3F27">
        <w:tab/>
        <w:t>Gillard, E.F.</w:t>
      </w:r>
      <w:r w:rsidRPr="008C3F27">
        <w:rPr>
          <w:i/>
        </w:rPr>
        <w:t xml:space="preserve"> et al.</w:t>
      </w:r>
      <w:r w:rsidRPr="008C3F27">
        <w:t xml:space="preserve"> A substitution of cysteine for arginine 614 in the ryanodine receptor is potentially causative of human malignant hyperthermia. </w:t>
      </w:r>
      <w:r w:rsidRPr="008C3F27">
        <w:rPr>
          <w:i/>
        </w:rPr>
        <w:t>Genomics</w:t>
      </w:r>
      <w:r w:rsidRPr="008C3F27">
        <w:t xml:space="preserve">  </w:t>
      </w:r>
      <w:r w:rsidRPr="008C3F27">
        <w:rPr>
          <w:b/>
        </w:rPr>
        <w:t>11</w:t>
      </w:r>
      <w:r w:rsidRPr="008C3F27">
        <w:t>, 751-5 (1991).</w:t>
      </w:r>
    </w:p>
    <w:p w14:paraId="5A25E4E0" w14:textId="77777777" w:rsidR="008C3F27" w:rsidRPr="008C3F27" w:rsidRDefault="008C3F27" w:rsidP="008C3F27">
      <w:pPr>
        <w:pStyle w:val="EndNoteBibliography"/>
        <w:spacing w:after="0"/>
        <w:ind w:left="720" w:hanging="720"/>
      </w:pPr>
      <w:r w:rsidRPr="008C3F27">
        <w:t>(57)</w:t>
      </w:r>
      <w:r w:rsidRPr="008C3F27">
        <w:tab/>
        <w:t xml:space="preserve">Hogan, K., Couch, F., Powers, P.A. &amp; Gregg, R.G. A cysteine-for-arginine substitution (R614C) in the human skeletal muscle calcium release channel cosegregates with malignant hyperthermia. </w:t>
      </w:r>
      <w:r w:rsidRPr="008C3F27">
        <w:rPr>
          <w:i/>
        </w:rPr>
        <w:t>Anesth Analg</w:t>
      </w:r>
      <w:r w:rsidRPr="008C3F27">
        <w:t xml:space="preserve">  </w:t>
      </w:r>
      <w:r w:rsidRPr="008C3F27">
        <w:rPr>
          <w:b/>
        </w:rPr>
        <w:t>75</w:t>
      </w:r>
      <w:r w:rsidRPr="008C3F27">
        <w:t>, 441-8 (1992).</w:t>
      </w:r>
    </w:p>
    <w:p w14:paraId="1D3A0B65" w14:textId="77777777" w:rsidR="008C3F27" w:rsidRPr="008C3F27" w:rsidRDefault="008C3F27" w:rsidP="008C3F27">
      <w:pPr>
        <w:pStyle w:val="EndNoteBibliography"/>
        <w:spacing w:after="0"/>
        <w:ind w:left="720" w:hanging="720"/>
      </w:pPr>
      <w:r w:rsidRPr="008C3F27">
        <w:t>(58)</w:t>
      </w:r>
      <w:r w:rsidRPr="008C3F27">
        <w:tab/>
        <w:t xml:space="preserve">Fagerlund, T.H., Islander, G., Twetman, E.R. &amp; Berg, K. A search for three known RYR1 gene mutations in 41 Swedish families with predisposition to malignant hyperthermia. </w:t>
      </w:r>
      <w:r w:rsidRPr="008C3F27">
        <w:rPr>
          <w:i/>
        </w:rPr>
        <w:t>Clin Genet</w:t>
      </w:r>
      <w:r w:rsidRPr="008C3F27">
        <w:t xml:space="preserve">  </w:t>
      </w:r>
      <w:r w:rsidRPr="008C3F27">
        <w:rPr>
          <w:b/>
        </w:rPr>
        <w:t>48</w:t>
      </w:r>
      <w:r w:rsidRPr="008C3F27">
        <w:t>, 12-6 (1995).</w:t>
      </w:r>
    </w:p>
    <w:p w14:paraId="44718B30" w14:textId="77777777" w:rsidR="008C3F27" w:rsidRPr="008C3F27" w:rsidRDefault="008C3F27" w:rsidP="008C3F27">
      <w:pPr>
        <w:pStyle w:val="EndNoteBibliography"/>
        <w:spacing w:after="0"/>
        <w:ind w:left="720" w:hanging="720"/>
      </w:pPr>
      <w:r w:rsidRPr="008C3F27">
        <w:t>(59)</w:t>
      </w:r>
      <w:r w:rsidRPr="008C3F27">
        <w:tab/>
        <w:t>Steinfath, M.</w:t>
      </w:r>
      <w:r w:rsidRPr="008C3F27">
        <w:rPr>
          <w:i/>
        </w:rPr>
        <w:t xml:space="preserve"> et al.</w:t>
      </w:r>
      <w:r w:rsidRPr="008C3F27">
        <w:t xml:space="preserve"> C1840-T mutation in the human skeletal muscle ryanodine receptor gene: frequency in northern German families susceptible to malignant hyperthermia and the relationship to in vitro contracture response. </w:t>
      </w:r>
      <w:r w:rsidRPr="008C3F27">
        <w:rPr>
          <w:i/>
        </w:rPr>
        <w:t>J Mol Med (Berl)</w:t>
      </w:r>
      <w:r w:rsidRPr="008C3F27">
        <w:t xml:space="preserve">  </w:t>
      </w:r>
      <w:r w:rsidRPr="008C3F27">
        <w:rPr>
          <w:b/>
        </w:rPr>
        <w:t>73</w:t>
      </w:r>
      <w:r w:rsidRPr="008C3F27">
        <w:t>, 35-40 (1995).</w:t>
      </w:r>
    </w:p>
    <w:p w14:paraId="6760074E" w14:textId="77777777" w:rsidR="008C3F27" w:rsidRPr="008C3F27" w:rsidRDefault="008C3F27" w:rsidP="008C3F27">
      <w:pPr>
        <w:pStyle w:val="EndNoteBibliography"/>
        <w:spacing w:after="0"/>
        <w:ind w:left="720" w:hanging="720"/>
      </w:pPr>
      <w:r w:rsidRPr="008C3F27">
        <w:t>(60)</w:t>
      </w:r>
      <w:r w:rsidRPr="008C3F27">
        <w:tab/>
        <w:t>Moroni, I.</w:t>
      </w:r>
      <w:r w:rsidRPr="008C3F27">
        <w:rPr>
          <w:i/>
        </w:rPr>
        <w:t xml:space="preserve"> et al.</w:t>
      </w:r>
      <w:r w:rsidRPr="008C3F27">
        <w:t xml:space="preserve"> Ryanodine receptor gene point mutation and malignant hyperthermia susceptibility. </w:t>
      </w:r>
      <w:r w:rsidRPr="008C3F27">
        <w:rPr>
          <w:i/>
        </w:rPr>
        <w:t>J Neurol</w:t>
      </w:r>
      <w:r w:rsidRPr="008C3F27">
        <w:t xml:space="preserve">  </w:t>
      </w:r>
      <w:r w:rsidRPr="008C3F27">
        <w:rPr>
          <w:b/>
        </w:rPr>
        <w:t>242</w:t>
      </w:r>
      <w:r w:rsidRPr="008C3F27">
        <w:t>, 127-33 (1995).</w:t>
      </w:r>
    </w:p>
    <w:p w14:paraId="4AB5859A" w14:textId="77777777" w:rsidR="008C3F27" w:rsidRPr="008C3F27" w:rsidRDefault="008C3F27" w:rsidP="008C3F27">
      <w:pPr>
        <w:pStyle w:val="EndNoteBibliography"/>
        <w:spacing w:after="0"/>
        <w:ind w:left="720" w:hanging="720"/>
      </w:pPr>
      <w:r w:rsidRPr="008C3F27">
        <w:t>(61)</w:t>
      </w:r>
      <w:r w:rsidRPr="008C3F27">
        <w:tab/>
        <w:t>Deufel, T.</w:t>
      </w:r>
      <w:r w:rsidRPr="008C3F27">
        <w:rPr>
          <w:i/>
        </w:rPr>
        <w:t xml:space="preserve"> et al.</w:t>
      </w:r>
      <w:r w:rsidRPr="008C3F27">
        <w:t xml:space="preserve"> Discordance, in a malignant hyperthermia pedigree, between in vitro contracture-test phenotypes and haplotypes for the MHS1 region on chromosome 19q12-13.2, comprising the C1840T transition in the RYR1 gene. </w:t>
      </w:r>
      <w:r w:rsidRPr="008C3F27">
        <w:rPr>
          <w:i/>
        </w:rPr>
        <w:t>Am J Hum Genet</w:t>
      </w:r>
      <w:r w:rsidRPr="008C3F27">
        <w:t xml:space="preserve">  </w:t>
      </w:r>
      <w:r w:rsidRPr="008C3F27">
        <w:rPr>
          <w:b/>
        </w:rPr>
        <w:t>56</w:t>
      </w:r>
      <w:r w:rsidRPr="008C3F27">
        <w:t>, 1334-42 (1995).</w:t>
      </w:r>
    </w:p>
    <w:p w14:paraId="7FF2F596" w14:textId="77777777" w:rsidR="008C3F27" w:rsidRPr="008C3F27" w:rsidRDefault="008C3F27" w:rsidP="008C3F27">
      <w:pPr>
        <w:pStyle w:val="EndNoteBibliography"/>
        <w:spacing w:after="0"/>
        <w:ind w:left="720" w:hanging="720"/>
      </w:pPr>
      <w:r w:rsidRPr="008C3F27">
        <w:t>(62)</w:t>
      </w:r>
      <w:r w:rsidRPr="008C3F27">
        <w:tab/>
        <w:t>Serfas, K.D.</w:t>
      </w:r>
      <w:r w:rsidRPr="008C3F27">
        <w:rPr>
          <w:i/>
        </w:rPr>
        <w:t xml:space="preserve"> et al.</w:t>
      </w:r>
      <w:r w:rsidRPr="008C3F27">
        <w:t xml:space="preserve"> Comparison of the segregation of the RYR1 C1840T mutation with segregation of the caffeine/halothane contracture test results for malignant hyperthermia susceptibility in a large Manitoba Mennonite family. </w:t>
      </w:r>
      <w:r w:rsidRPr="008C3F27">
        <w:rPr>
          <w:i/>
        </w:rPr>
        <w:t>Anesthesiology</w:t>
      </w:r>
      <w:r w:rsidRPr="008C3F27">
        <w:t xml:space="preserve">  </w:t>
      </w:r>
      <w:r w:rsidRPr="008C3F27">
        <w:rPr>
          <w:b/>
        </w:rPr>
        <w:t>84</w:t>
      </w:r>
      <w:r w:rsidRPr="008C3F27">
        <w:t>, 322-9 (1996).</w:t>
      </w:r>
    </w:p>
    <w:p w14:paraId="5A5452C9" w14:textId="77777777" w:rsidR="008C3F27" w:rsidRPr="008C3F27" w:rsidRDefault="008C3F27" w:rsidP="008C3F27">
      <w:pPr>
        <w:pStyle w:val="EndNoteBibliography"/>
        <w:spacing w:after="0"/>
        <w:ind w:left="720" w:hanging="720"/>
      </w:pPr>
      <w:r w:rsidRPr="008C3F27">
        <w:t>(63)</w:t>
      </w:r>
      <w:r w:rsidRPr="008C3F27">
        <w:tab/>
        <w:t>Quane, K.A.</w:t>
      </w:r>
      <w:r w:rsidRPr="008C3F27">
        <w:rPr>
          <w:i/>
        </w:rPr>
        <w:t xml:space="preserve"> et al.</w:t>
      </w:r>
      <w:r w:rsidRPr="008C3F27">
        <w:t xml:space="preserve"> Detection of a novel mutation at amino acid position 614 in the ryanodine receptor in malignant hyperthermia. </w:t>
      </w:r>
      <w:r w:rsidRPr="008C3F27">
        <w:rPr>
          <w:i/>
        </w:rPr>
        <w:t>Br J Anaesth</w:t>
      </w:r>
      <w:r w:rsidRPr="008C3F27">
        <w:t xml:space="preserve">  </w:t>
      </w:r>
      <w:r w:rsidRPr="008C3F27">
        <w:rPr>
          <w:b/>
        </w:rPr>
        <w:t>79</w:t>
      </w:r>
      <w:r w:rsidRPr="008C3F27">
        <w:t>, 332-7 (1997).</w:t>
      </w:r>
    </w:p>
    <w:p w14:paraId="4A980B5F" w14:textId="77777777" w:rsidR="008C3F27" w:rsidRPr="008C3F27" w:rsidRDefault="008C3F27" w:rsidP="008C3F27">
      <w:pPr>
        <w:pStyle w:val="EndNoteBibliography"/>
        <w:spacing w:after="0"/>
        <w:ind w:left="720" w:hanging="720"/>
      </w:pPr>
      <w:r w:rsidRPr="008C3F27">
        <w:t>(64)</w:t>
      </w:r>
      <w:r w:rsidRPr="008C3F27">
        <w:tab/>
        <w:t xml:space="preserve">Fagerlund, T.H., Ording, H., Bendixen, D., Islander, G., Ranklev Twetman, E. &amp; Berg, K. Discordance between malignant hyperthermia susceptibility and RYR1 mutation C1840T in two Scandinavian MH families exhibiting this mutation. </w:t>
      </w:r>
      <w:r w:rsidRPr="008C3F27">
        <w:rPr>
          <w:i/>
        </w:rPr>
        <w:t>Clin Genet</w:t>
      </w:r>
      <w:r w:rsidRPr="008C3F27">
        <w:t xml:space="preserve">  </w:t>
      </w:r>
      <w:r w:rsidRPr="008C3F27">
        <w:rPr>
          <w:b/>
        </w:rPr>
        <w:t>52</w:t>
      </w:r>
      <w:r w:rsidRPr="008C3F27">
        <w:t>, 416-21 (1997).</w:t>
      </w:r>
    </w:p>
    <w:p w14:paraId="792D5FAB" w14:textId="77777777" w:rsidR="008C3F27" w:rsidRPr="008C3F27" w:rsidRDefault="008C3F27" w:rsidP="008C3F27">
      <w:pPr>
        <w:pStyle w:val="EndNoteBibliography"/>
        <w:spacing w:after="0"/>
        <w:ind w:left="720" w:hanging="720"/>
      </w:pPr>
      <w:r w:rsidRPr="008C3F27">
        <w:t>(65)</w:t>
      </w:r>
      <w:r w:rsidRPr="008C3F27">
        <w:tab/>
        <w:t xml:space="preserve">Fortunato, G., Carsana, A., Tinto, N., Brancadoro, V., Canfora, G. &amp; Salvatore, F. A case of discordance between genotype and phenotype in a malignant hyperthermia family. </w:t>
      </w:r>
      <w:r w:rsidRPr="008C3F27">
        <w:rPr>
          <w:i/>
        </w:rPr>
        <w:t>Eur J Hum Genet</w:t>
      </w:r>
      <w:r w:rsidRPr="008C3F27">
        <w:t xml:space="preserve">  </w:t>
      </w:r>
      <w:r w:rsidRPr="008C3F27">
        <w:rPr>
          <w:b/>
        </w:rPr>
        <w:t>7</w:t>
      </w:r>
      <w:r w:rsidRPr="008C3F27">
        <w:t>, 415-20 (1999).</w:t>
      </w:r>
    </w:p>
    <w:p w14:paraId="4C76C859" w14:textId="77777777" w:rsidR="008C3F27" w:rsidRPr="008C3F27" w:rsidRDefault="008C3F27" w:rsidP="008C3F27">
      <w:pPr>
        <w:pStyle w:val="EndNoteBibliography"/>
        <w:spacing w:after="0"/>
        <w:ind w:left="720" w:hanging="720"/>
      </w:pPr>
      <w:r w:rsidRPr="008C3F27">
        <w:t>(66)</w:t>
      </w:r>
      <w:r w:rsidRPr="008C3F27">
        <w:tab/>
        <w:t xml:space="preserve">Brandt, A., Schleithoff, L., Jurkat-Rott, K., Klingler, W., Baur, C. &amp; Lehmann-Horn, F. Screening of the ryanodine receptor gene in 105 malignant hyperthermia families: novel mutations and concordance with the in vitro contracture test. </w:t>
      </w:r>
      <w:r w:rsidRPr="008C3F27">
        <w:rPr>
          <w:i/>
        </w:rPr>
        <w:t>Hum Mol Genet</w:t>
      </w:r>
      <w:r w:rsidRPr="008C3F27">
        <w:t xml:space="preserve">  </w:t>
      </w:r>
      <w:r w:rsidRPr="008C3F27">
        <w:rPr>
          <w:b/>
        </w:rPr>
        <w:t>8</w:t>
      </w:r>
      <w:r w:rsidRPr="008C3F27">
        <w:t>, 2055-62 (1999).</w:t>
      </w:r>
    </w:p>
    <w:p w14:paraId="5BEB6896" w14:textId="77777777" w:rsidR="008C3F27" w:rsidRPr="008C3F27" w:rsidRDefault="008C3F27" w:rsidP="008C3F27">
      <w:pPr>
        <w:pStyle w:val="EndNoteBibliography"/>
        <w:spacing w:after="0"/>
        <w:ind w:left="720" w:hanging="720"/>
      </w:pPr>
      <w:r w:rsidRPr="008C3F27">
        <w:t>(67)</w:t>
      </w:r>
      <w:r w:rsidRPr="008C3F27">
        <w:tab/>
        <w:t xml:space="preserve">Tobin, J.R., Jason, D.R., Challa, V.R., Nelson, T.E. &amp; Sambuughin, N. Malignant hyperthermia and apparent heat stroke. </w:t>
      </w:r>
      <w:r w:rsidRPr="008C3F27">
        <w:rPr>
          <w:i/>
        </w:rPr>
        <w:t>JAMA</w:t>
      </w:r>
      <w:r w:rsidRPr="008C3F27">
        <w:t xml:space="preserve">  </w:t>
      </w:r>
      <w:r w:rsidRPr="008C3F27">
        <w:rPr>
          <w:b/>
        </w:rPr>
        <w:t>286</w:t>
      </w:r>
      <w:r w:rsidRPr="008C3F27">
        <w:t>, 168-9 (2001).</w:t>
      </w:r>
    </w:p>
    <w:p w14:paraId="3CA2196E" w14:textId="77777777" w:rsidR="008C3F27" w:rsidRPr="008C3F27" w:rsidRDefault="008C3F27" w:rsidP="008C3F27">
      <w:pPr>
        <w:pStyle w:val="EndNoteBibliography"/>
        <w:spacing w:after="0"/>
        <w:ind w:left="720" w:hanging="720"/>
      </w:pPr>
      <w:r w:rsidRPr="008C3F27">
        <w:t>(68)</w:t>
      </w:r>
      <w:r w:rsidRPr="008C3F27">
        <w:tab/>
        <w:t xml:space="preserve">Rueffert, H., Olthoff, D., Deutrich, C., Thamm, B. &amp; Froster, U.G. Homozygous and heterozygous Arg614Cys mutations (1840C--&gt;T) in the ryanodine receptor gene co-segregate with malignant hyperthermia susceptibility in a German family. </w:t>
      </w:r>
      <w:r w:rsidRPr="008C3F27">
        <w:rPr>
          <w:i/>
        </w:rPr>
        <w:t>Br J Anaesth</w:t>
      </w:r>
      <w:r w:rsidRPr="008C3F27">
        <w:t xml:space="preserve">  </w:t>
      </w:r>
      <w:r w:rsidRPr="008C3F27">
        <w:rPr>
          <w:b/>
        </w:rPr>
        <w:t>87</w:t>
      </w:r>
      <w:r w:rsidRPr="008C3F27">
        <w:t>, 240-5 (2001).</w:t>
      </w:r>
    </w:p>
    <w:p w14:paraId="73D54B49" w14:textId="77777777" w:rsidR="008C3F27" w:rsidRPr="008C3F27" w:rsidRDefault="008C3F27" w:rsidP="008C3F27">
      <w:pPr>
        <w:pStyle w:val="EndNoteBibliography"/>
        <w:spacing w:after="0"/>
        <w:ind w:left="720" w:hanging="720"/>
      </w:pPr>
      <w:r w:rsidRPr="008C3F27">
        <w:t>(69)</w:t>
      </w:r>
      <w:r w:rsidRPr="008C3F27">
        <w:tab/>
        <w:t xml:space="preserve">Rueffert, H., Olthoff, D., Deutrich, C. &amp; Froster, U.G. Determination of a positive malignant hyperthermia (MH) disposition without the in vitro contracture test in families carrying the RYR1 Arg614Cys mutation. </w:t>
      </w:r>
      <w:r w:rsidRPr="008C3F27">
        <w:rPr>
          <w:i/>
        </w:rPr>
        <w:t>Clin Genet</w:t>
      </w:r>
      <w:r w:rsidRPr="008C3F27">
        <w:t xml:space="preserve">  </w:t>
      </w:r>
      <w:r w:rsidRPr="008C3F27">
        <w:rPr>
          <w:b/>
        </w:rPr>
        <w:t>60</w:t>
      </w:r>
      <w:r w:rsidRPr="008C3F27">
        <w:t>, 117-24 (2001).</w:t>
      </w:r>
    </w:p>
    <w:p w14:paraId="01944936" w14:textId="77777777" w:rsidR="008C3F27" w:rsidRPr="008C3F27" w:rsidRDefault="008C3F27" w:rsidP="008C3F27">
      <w:pPr>
        <w:pStyle w:val="EndNoteBibliography"/>
        <w:spacing w:after="0"/>
        <w:ind w:left="720" w:hanging="720"/>
      </w:pPr>
      <w:r w:rsidRPr="008C3F27">
        <w:t>(70)</w:t>
      </w:r>
      <w:r w:rsidRPr="008C3F27">
        <w:tab/>
        <w:t xml:space="preserve">Girard, T., Urwyler, A., Censier, K., Mueller, C.R., Zorzato, F. &amp; Treves, S. Genotype-phenotype comparison of the Swiss malignant hyperthermia population. </w:t>
      </w:r>
      <w:r w:rsidRPr="008C3F27">
        <w:rPr>
          <w:i/>
        </w:rPr>
        <w:t>Hum Mutat</w:t>
      </w:r>
      <w:r w:rsidRPr="008C3F27">
        <w:t xml:space="preserve">  </w:t>
      </w:r>
      <w:r w:rsidRPr="008C3F27">
        <w:rPr>
          <w:b/>
        </w:rPr>
        <w:t>18</w:t>
      </w:r>
      <w:r w:rsidRPr="008C3F27">
        <w:t>, 357-8 (2001).</w:t>
      </w:r>
    </w:p>
    <w:p w14:paraId="27D0BA46" w14:textId="77777777" w:rsidR="008C3F27" w:rsidRPr="008C3F27" w:rsidRDefault="008C3F27" w:rsidP="008C3F27">
      <w:pPr>
        <w:pStyle w:val="EndNoteBibliography"/>
        <w:spacing w:after="0"/>
        <w:ind w:left="720" w:hanging="720"/>
      </w:pPr>
      <w:r w:rsidRPr="008C3F27">
        <w:t>(71)</w:t>
      </w:r>
      <w:r w:rsidRPr="008C3F27">
        <w:tab/>
        <w:t>Steinfath, M.</w:t>
      </w:r>
      <w:r w:rsidRPr="008C3F27">
        <w:rPr>
          <w:i/>
        </w:rPr>
        <w:t xml:space="preserve"> et al.</w:t>
      </w:r>
      <w:r w:rsidRPr="008C3F27">
        <w:t xml:space="preserve"> Evidence for a spontaneous C1840-T mutation in the RYR1 gene after DNA fingerprinting in a malignant hyperthermia susceptible family. </w:t>
      </w:r>
      <w:r w:rsidRPr="008C3F27">
        <w:rPr>
          <w:i/>
        </w:rPr>
        <w:t>Naunyn Schmiedebergs Arch Pharmacol</w:t>
      </w:r>
      <w:r w:rsidRPr="008C3F27">
        <w:t xml:space="preserve">  </w:t>
      </w:r>
      <w:r w:rsidRPr="008C3F27">
        <w:rPr>
          <w:b/>
        </w:rPr>
        <w:t>366</w:t>
      </w:r>
      <w:r w:rsidRPr="008C3F27">
        <w:t>, 372-5 (2002).</w:t>
      </w:r>
    </w:p>
    <w:p w14:paraId="07B1EBB8" w14:textId="77777777" w:rsidR="008C3F27" w:rsidRPr="008C3F27" w:rsidRDefault="008C3F27" w:rsidP="008C3F27">
      <w:pPr>
        <w:pStyle w:val="EndNoteBibliography"/>
        <w:spacing w:after="0"/>
        <w:ind w:left="720" w:hanging="720"/>
      </w:pPr>
      <w:r w:rsidRPr="008C3F27">
        <w:t>(72)</w:t>
      </w:r>
      <w:r w:rsidRPr="008C3F27">
        <w:tab/>
        <w:t xml:space="preserve">Muniz, V.P., Silva, H.C., Tsanaclis, A.M. &amp; Vainzof, M. Screening for mutations in the RYR1 gene in families with malignant hyperthermia. </w:t>
      </w:r>
      <w:r w:rsidRPr="008C3F27">
        <w:rPr>
          <w:i/>
        </w:rPr>
        <w:t>J Mol Neurosci</w:t>
      </w:r>
      <w:r w:rsidRPr="008C3F27">
        <w:t xml:space="preserve">  </w:t>
      </w:r>
      <w:r w:rsidRPr="008C3F27">
        <w:rPr>
          <w:b/>
        </w:rPr>
        <w:t>21</w:t>
      </w:r>
      <w:r w:rsidRPr="008C3F27">
        <w:t>, 35-42 (2003).</w:t>
      </w:r>
    </w:p>
    <w:p w14:paraId="02186F65" w14:textId="77777777" w:rsidR="008C3F27" w:rsidRPr="008C3F27" w:rsidRDefault="008C3F27" w:rsidP="008C3F27">
      <w:pPr>
        <w:pStyle w:val="EndNoteBibliography"/>
        <w:spacing w:after="0"/>
        <w:ind w:left="720" w:hanging="720"/>
      </w:pPr>
      <w:r w:rsidRPr="008C3F27">
        <w:t>(73)</w:t>
      </w:r>
      <w:r w:rsidRPr="008C3F27">
        <w:tab/>
        <w:t xml:space="preserve">Shepherd, S., Ellis, F., Halsall, J., Hopkins, P. &amp; Robinson, R. RYR1 mutations in UK central core disease patients: more than just the C-terminal transmembrane region of the RYR1 gene. </w:t>
      </w:r>
      <w:r w:rsidRPr="008C3F27">
        <w:rPr>
          <w:i/>
        </w:rPr>
        <w:t>J Med Genet</w:t>
      </w:r>
      <w:r w:rsidRPr="008C3F27">
        <w:t xml:space="preserve">  </w:t>
      </w:r>
      <w:r w:rsidRPr="008C3F27">
        <w:rPr>
          <w:b/>
        </w:rPr>
        <w:t>41</w:t>
      </w:r>
      <w:r w:rsidRPr="008C3F27">
        <w:t>, e33 (2004).</w:t>
      </w:r>
    </w:p>
    <w:p w14:paraId="0CDF3816" w14:textId="77777777" w:rsidR="008C3F27" w:rsidRPr="008C3F27" w:rsidRDefault="008C3F27" w:rsidP="008C3F27">
      <w:pPr>
        <w:pStyle w:val="EndNoteBibliography"/>
        <w:spacing w:after="0"/>
        <w:ind w:left="720" w:hanging="720"/>
      </w:pPr>
      <w:r w:rsidRPr="008C3F27">
        <w:t>(74)</w:t>
      </w:r>
      <w:r w:rsidRPr="008C3F27">
        <w:tab/>
        <w:t xml:space="preserve">Broman, M., Islander, G., Muller, C.R. &amp; Ranklev-Twetman, E. Malignant hyperthermia and central core disease causative mutations in Swedish patients. </w:t>
      </w:r>
      <w:r w:rsidRPr="008C3F27">
        <w:rPr>
          <w:i/>
        </w:rPr>
        <w:t>Acta Anaesthesiol Scand</w:t>
      </w:r>
      <w:r w:rsidRPr="008C3F27">
        <w:t xml:space="preserve">  </w:t>
      </w:r>
      <w:r w:rsidRPr="008C3F27">
        <w:rPr>
          <w:b/>
        </w:rPr>
        <w:t>51</w:t>
      </w:r>
      <w:r w:rsidRPr="008C3F27">
        <w:t>, 50-3 (2007).</w:t>
      </w:r>
    </w:p>
    <w:p w14:paraId="11EA3BFD" w14:textId="77777777" w:rsidR="008C3F27" w:rsidRPr="008C3F27" w:rsidRDefault="008C3F27" w:rsidP="008C3F27">
      <w:pPr>
        <w:pStyle w:val="EndNoteBibliography"/>
        <w:spacing w:after="0"/>
        <w:ind w:left="720" w:hanging="720"/>
      </w:pPr>
      <w:r w:rsidRPr="008C3F27">
        <w:t>(75)</w:t>
      </w:r>
      <w:r w:rsidRPr="008C3F27">
        <w:tab/>
        <w:t xml:space="preserve">Newmark, J.L., Voelkel, M., Brandom, B.W. &amp; Wu, J. Delayed onset of malignant hyperthermia without creatine kinase elevation in a geriatric, ryanodine receptor type 1 gene compound heterozygous patient. </w:t>
      </w:r>
      <w:r w:rsidRPr="008C3F27">
        <w:rPr>
          <w:i/>
        </w:rPr>
        <w:t>Anesthesiology</w:t>
      </w:r>
      <w:r w:rsidRPr="008C3F27">
        <w:t xml:space="preserve">  </w:t>
      </w:r>
      <w:r w:rsidRPr="008C3F27">
        <w:rPr>
          <w:b/>
        </w:rPr>
        <w:t>107</w:t>
      </w:r>
      <w:r w:rsidRPr="008C3F27">
        <w:t>, 350-3 (2007).</w:t>
      </w:r>
    </w:p>
    <w:p w14:paraId="229725CA" w14:textId="77777777" w:rsidR="008C3F27" w:rsidRPr="008C3F27" w:rsidRDefault="008C3F27" w:rsidP="008C3F27">
      <w:pPr>
        <w:pStyle w:val="EndNoteBibliography"/>
        <w:spacing w:after="0"/>
        <w:ind w:left="720" w:hanging="720"/>
      </w:pPr>
      <w:r w:rsidRPr="008C3F27">
        <w:t>(76)</w:t>
      </w:r>
      <w:r w:rsidRPr="008C3F27">
        <w:tab/>
        <w:t xml:space="preserve">Riazi, S., Larach, M.G., Hu, C., Wijeysundera, D., Massey, C. &amp; Kraeva, N. Malignant hyperthermia in Canada: characteristics of index anesthetics in 129 malignant hyperthermia susceptible probands. </w:t>
      </w:r>
      <w:r w:rsidRPr="008C3F27">
        <w:rPr>
          <w:i/>
        </w:rPr>
        <w:t>Anesth Analg</w:t>
      </w:r>
      <w:r w:rsidRPr="008C3F27">
        <w:t xml:space="preserve">  </w:t>
      </w:r>
      <w:r w:rsidRPr="008C3F27">
        <w:rPr>
          <w:b/>
        </w:rPr>
        <w:t>118</w:t>
      </w:r>
      <w:r w:rsidRPr="008C3F27">
        <w:t>, 381-7 (2014).</w:t>
      </w:r>
    </w:p>
    <w:p w14:paraId="3609C96A" w14:textId="77777777" w:rsidR="008C3F27" w:rsidRPr="008C3F27" w:rsidRDefault="008C3F27" w:rsidP="008C3F27">
      <w:pPr>
        <w:pStyle w:val="EndNoteBibliography"/>
        <w:spacing w:after="0"/>
        <w:ind w:left="720" w:hanging="720"/>
      </w:pPr>
      <w:r w:rsidRPr="008C3F27">
        <w:t>(77)</w:t>
      </w:r>
      <w:r w:rsidRPr="008C3F27">
        <w:tab/>
        <w:t>Bamaga, A.K.</w:t>
      </w:r>
      <w:r w:rsidRPr="008C3F27">
        <w:rPr>
          <w:i/>
        </w:rPr>
        <w:t xml:space="preserve"> et al.</w:t>
      </w:r>
      <w:r w:rsidRPr="008C3F27">
        <w:t xml:space="preserve"> Neuromuscular conditions associated with malignant hyperthermia in paediatric patients: A 25-year retrospective study. </w:t>
      </w:r>
      <w:r w:rsidRPr="008C3F27">
        <w:rPr>
          <w:i/>
        </w:rPr>
        <w:t>Neuromuscul Disord</w:t>
      </w:r>
      <w:r w:rsidRPr="008C3F27">
        <w:t xml:space="preserve">  </w:t>
      </w:r>
      <w:r w:rsidRPr="008C3F27">
        <w:rPr>
          <w:b/>
        </w:rPr>
        <w:t>26</w:t>
      </w:r>
      <w:r w:rsidRPr="008C3F27">
        <w:t>, 201-6 (2016).</w:t>
      </w:r>
    </w:p>
    <w:p w14:paraId="7E706D18" w14:textId="77777777" w:rsidR="008C3F27" w:rsidRPr="008C3F27" w:rsidRDefault="008C3F27" w:rsidP="008C3F27">
      <w:pPr>
        <w:pStyle w:val="EndNoteBibliography"/>
        <w:spacing w:after="0"/>
        <w:ind w:left="720" w:hanging="720"/>
      </w:pPr>
      <w:r w:rsidRPr="008C3F27">
        <w:t>(78)</w:t>
      </w:r>
      <w:r w:rsidRPr="008C3F27">
        <w:tab/>
        <w:t xml:space="preserve">Butala, B. &amp; Brandom, B. Muscular body build and male sex are independently associated with malignant hyperthermia susceptibility. </w:t>
      </w:r>
      <w:r w:rsidRPr="008C3F27">
        <w:rPr>
          <w:i/>
        </w:rPr>
        <w:t>Can J Anaesth</w:t>
      </w:r>
      <w:r w:rsidRPr="008C3F27">
        <w:t xml:space="preserve">  </w:t>
      </w:r>
      <w:r w:rsidRPr="008C3F27">
        <w:rPr>
          <w:b/>
        </w:rPr>
        <w:t>64</w:t>
      </w:r>
      <w:r w:rsidRPr="008C3F27">
        <w:t>, 396-401 (2017).</w:t>
      </w:r>
    </w:p>
    <w:p w14:paraId="430FAF8F" w14:textId="77777777" w:rsidR="008C3F27" w:rsidRPr="008C3F27" w:rsidRDefault="008C3F27" w:rsidP="008C3F27">
      <w:pPr>
        <w:pStyle w:val="EndNoteBibliography"/>
        <w:spacing w:after="0"/>
        <w:ind w:left="720" w:hanging="720"/>
      </w:pPr>
      <w:r w:rsidRPr="008C3F27">
        <w:t>(79)</w:t>
      </w:r>
      <w:r w:rsidRPr="008C3F27">
        <w:tab/>
        <w:t>Manning, B.M.</w:t>
      </w:r>
      <w:r w:rsidRPr="008C3F27">
        <w:rPr>
          <w:i/>
        </w:rPr>
        <w:t xml:space="preserve"> et al.</w:t>
      </w:r>
      <w:r w:rsidRPr="008C3F27">
        <w:t xml:space="preserve"> Identification of novel mutations in the ryanodine-receptor gene (RYR1) in malignant hyperthermia: genotype-phenotype correlation. </w:t>
      </w:r>
      <w:r w:rsidRPr="008C3F27">
        <w:rPr>
          <w:i/>
        </w:rPr>
        <w:t>Am J Hum Genet</w:t>
      </w:r>
      <w:r w:rsidRPr="008C3F27">
        <w:t xml:space="preserve">  </w:t>
      </w:r>
      <w:r w:rsidRPr="008C3F27">
        <w:rPr>
          <w:b/>
        </w:rPr>
        <w:t>62</w:t>
      </w:r>
      <w:r w:rsidRPr="008C3F27">
        <w:t>, 599-609 (1998).</w:t>
      </w:r>
    </w:p>
    <w:p w14:paraId="585ED80E" w14:textId="77777777" w:rsidR="008C3F27" w:rsidRPr="008C3F27" w:rsidRDefault="008C3F27" w:rsidP="008C3F27">
      <w:pPr>
        <w:pStyle w:val="EndNoteBibliography"/>
        <w:spacing w:after="0"/>
        <w:ind w:left="720" w:hanging="720"/>
      </w:pPr>
      <w:r w:rsidRPr="008C3F27">
        <w:t>(80)</w:t>
      </w:r>
      <w:r w:rsidRPr="008C3F27">
        <w:tab/>
        <w:t>Sei, Y.</w:t>
      </w:r>
      <w:r w:rsidRPr="008C3F27">
        <w:rPr>
          <w:i/>
        </w:rPr>
        <w:t xml:space="preserve"> et al.</w:t>
      </w:r>
      <w:r w:rsidRPr="008C3F27">
        <w:t xml:space="preserve"> Patients with malignant hyperthermia demonstrate an altered calcium control mechanism in B lymphocytes. </w:t>
      </w:r>
      <w:r w:rsidRPr="008C3F27">
        <w:rPr>
          <w:i/>
        </w:rPr>
        <w:t>Anesthesiology</w:t>
      </w:r>
      <w:r w:rsidRPr="008C3F27">
        <w:t xml:space="preserve">  </w:t>
      </w:r>
      <w:r w:rsidRPr="008C3F27">
        <w:rPr>
          <w:b/>
        </w:rPr>
        <w:t>97</w:t>
      </w:r>
      <w:r w:rsidRPr="008C3F27">
        <w:t>, 1052-8 (2002).</w:t>
      </w:r>
    </w:p>
    <w:p w14:paraId="6B9A9CCE" w14:textId="77777777" w:rsidR="008C3F27" w:rsidRPr="008C3F27" w:rsidRDefault="008C3F27" w:rsidP="008C3F27">
      <w:pPr>
        <w:pStyle w:val="EndNoteBibliography"/>
        <w:spacing w:after="0"/>
        <w:ind w:left="720" w:hanging="720"/>
      </w:pPr>
      <w:r w:rsidRPr="008C3F27">
        <w:t>(81)</w:t>
      </w:r>
      <w:r w:rsidRPr="008C3F27">
        <w:tab/>
        <w:t>Tammaro, A.</w:t>
      </w:r>
      <w:r w:rsidRPr="008C3F27">
        <w:rPr>
          <w:i/>
        </w:rPr>
        <w:t xml:space="preserve"> et al.</w:t>
      </w:r>
      <w:r w:rsidRPr="008C3F27">
        <w:t xml:space="preserve"> Scanning for mutations of the ryanodine receptor (RYR1) gene by denaturing HPLC: detection of three novel malignant hyperthermia alleles. </w:t>
      </w:r>
      <w:r w:rsidRPr="008C3F27">
        <w:rPr>
          <w:i/>
        </w:rPr>
        <w:t>Clin Chem</w:t>
      </w:r>
      <w:r w:rsidRPr="008C3F27">
        <w:t xml:space="preserve">  </w:t>
      </w:r>
      <w:r w:rsidRPr="008C3F27">
        <w:rPr>
          <w:b/>
        </w:rPr>
        <w:t>49</w:t>
      </w:r>
      <w:r w:rsidRPr="008C3F27">
        <w:t>, 761-8 (2003).</w:t>
      </w:r>
    </w:p>
    <w:p w14:paraId="2357DAA4" w14:textId="77777777" w:rsidR="008C3F27" w:rsidRPr="008C3F27" w:rsidRDefault="008C3F27" w:rsidP="008C3F27">
      <w:pPr>
        <w:pStyle w:val="EndNoteBibliography"/>
        <w:spacing w:after="0"/>
        <w:ind w:left="720" w:hanging="720"/>
      </w:pPr>
      <w:r w:rsidRPr="008C3F27">
        <w:t>(82)</w:t>
      </w:r>
      <w:r w:rsidRPr="008C3F27">
        <w:tab/>
        <w:t>Forrest, K.M.</w:t>
      </w:r>
      <w:r w:rsidRPr="008C3F27">
        <w:rPr>
          <w:i/>
        </w:rPr>
        <w:t xml:space="preserve"> et al.</w:t>
      </w:r>
      <w:r w:rsidRPr="008C3F27">
        <w:t xml:space="preserve"> RYR1-related malignant hyperthermia with marked cerebellar involvement - a paradigm of heat-induced CNS injury? </w:t>
      </w:r>
      <w:r w:rsidRPr="008C3F27">
        <w:rPr>
          <w:i/>
        </w:rPr>
        <w:t>Neuromuscul Disord</w:t>
      </w:r>
      <w:r w:rsidRPr="008C3F27">
        <w:t xml:space="preserve">  </w:t>
      </w:r>
      <w:r w:rsidRPr="008C3F27">
        <w:rPr>
          <w:b/>
        </w:rPr>
        <w:t>25</w:t>
      </w:r>
      <w:r w:rsidRPr="008C3F27">
        <w:t>, 138-40 (2015).</w:t>
      </w:r>
    </w:p>
    <w:p w14:paraId="69889815" w14:textId="77777777" w:rsidR="008C3F27" w:rsidRPr="008C3F27" w:rsidRDefault="008C3F27" w:rsidP="008C3F27">
      <w:pPr>
        <w:pStyle w:val="EndNoteBibliography"/>
        <w:spacing w:after="0"/>
        <w:ind w:left="720" w:hanging="720"/>
      </w:pPr>
      <w:r w:rsidRPr="008C3F27">
        <w:t>(83)</w:t>
      </w:r>
      <w:r w:rsidRPr="008C3F27">
        <w:tab/>
        <w:t xml:space="preserve">Wehner, M., Rueffert, H., Koenig, F., Neuhaus, J. &amp; Olthoff, D. Increased sensitivity to 4-chloro-m-cresol and caffeine in primary myotubes from malignant hyperthermia susceptible individuals carrying the ryanodine receptor 1 Thr2206Met (C6617T) mutation. </w:t>
      </w:r>
      <w:r w:rsidRPr="008C3F27">
        <w:rPr>
          <w:i/>
        </w:rPr>
        <w:t>Clin Genet</w:t>
      </w:r>
      <w:r w:rsidRPr="008C3F27">
        <w:t xml:space="preserve">  </w:t>
      </w:r>
      <w:r w:rsidRPr="008C3F27">
        <w:rPr>
          <w:b/>
        </w:rPr>
        <w:t>62</w:t>
      </w:r>
      <w:r w:rsidRPr="008C3F27">
        <w:t>, 135-46 (2002).</w:t>
      </w:r>
    </w:p>
    <w:p w14:paraId="1E328DE9" w14:textId="77777777" w:rsidR="008C3F27" w:rsidRPr="008C3F27" w:rsidRDefault="008C3F27" w:rsidP="008C3F27">
      <w:pPr>
        <w:pStyle w:val="EndNoteBibliography"/>
        <w:spacing w:after="0"/>
        <w:ind w:left="720" w:hanging="720"/>
      </w:pPr>
      <w:r w:rsidRPr="008C3F27">
        <w:t>(84)</w:t>
      </w:r>
      <w:r w:rsidRPr="008C3F27">
        <w:tab/>
        <w:t xml:space="preserve">Rueffert, H., Wehner, M., Ogunlade, V., Meinecke, C. &amp; Schober, R. Mild clinical and histopathological features in patients who carry the frequent and causative malignant hyperthermia RyR1 mutation p.Thr2206Met. </w:t>
      </w:r>
      <w:r w:rsidRPr="008C3F27">
        <w:rPr>
          <w:i/>
        </w:rPr>
        <w:t>Clin Neuropathol</w:t>
      </w:r>
      <w:r w:rsidRPr="008C3F27">
        <w:t xml:space="preserve">  </w:t>
      </w:r>
      <w:r w:rsidRPr="008C3F27">
        <w:rPr>
          <w:b/>
        </w:rPr>
        <w:t>28</w:t>
      </w:r>
      <w:r w:rsidRPr="008C3F27">
        <w:t>, 409-16 (2009).</w:t>
      </w:r>
    </w:p>
    <w:p w14:paraId="57886527" w14:textId="77777777" w:rsidR="008C3F27" w:rsidRPr="008C3F27" w:rsidRDefault="008C3F27" w:rsidP="008C3F27">
      <w:pPr>
        <w:pStyle w:val="EndNoteBibliography"/>
        <w:spacing w:after="0"/>
        <w:ind w:left="720" w:hanging="720"/>
      </w:pPr>
      <w:r w:rsidRPr="008C3F27">
        <w:t>(85)</w:t>
      </w:r>
      <w:r w:rsidRPr="008C3F27">
        <w:tab/>
        <w:t xml:space="preserve">Freiermuth, D., Poblete, B., Singer, M., Konrad, C.J. &amp; Girard, T. Difficult diagnosis of malignant hyperthermia during laparoscopic surgery. </w:t>
      </w:r>
      <w:r w:rsidRPr="008C3F27">
        <w:rPr>
          <w:i/>
        </w:rPr>
        <w:t>Eur J Anaesthesiol</w:t>
      </w:r>
      <w:r w:rsidRPr="008C3F27">
        <w:t xml:space="preserve">  </w:t>
      </w:r>
      <w:r w:rsidRPr="008C3F27">
        <w:rPr>
          <w:b/>
        </w:rPr>
        <w:t>30</w:t>
      </w:r>
      <w:r w:rsidRPr="008C3F27">
        <w:t>, 635-8 (2013).</w:t>
      </w:r>
    </w:p>
    <w:p w14:paraId="23E1EC19" w14:textId="77777777" w:rsidR="008C3F27" w:rsidRPr="008C3F27" w:rsidRDefault="008C3F27" w:rsidP="008C3F27">
      <w:pPr>
        <w:pStyle w:val="EndNoteBibliography"/>
        <w:spacing w:after="0"/>
        <w:ind w:left="720" w:hanging="720"/>
      </w:pPr>
      <w:r w:rsidRPr="008C3F27">
        <w:t>(86)</w:t>
      </w:r>
      <w:r w:rsidRPr="008C3F27">
        <w:tab/>
        <w:t xml:space="preserve">Sambuughin, N., McWilliams, S., de Bantel, A., Sivakumar, K. &amp; Nelson, T.E. Single-amino-acid deletion in the RYR1 gene, associated with malignant hyperthermia susceptibility and unusual contraction phenotype. </w:t>
      </w:r>
      <w:r w:rsidRPr="008C3F27">
        <w:rPr>
          <w:i/>
        </w:rPr>
        <w:t>Am J Hum Genet</w:t>
      </w:r>
      <w:r w:rsidRPr="008C3F27">
        <w:t xml:space="preserve">  </w:t>
      </w:r>
      <w:r w:rsidRPr="008C3F27">
        <w:rPr>
          <w:b/>
        </w:rPr>
        <w:t>69</w:t>
      </w:r>
      <w:r w:rsidRPr="008C3F27">
        <w:t>, 204-8 (2001).</w:t>
      </w:r>
    </w:p>
    <w:p w14:paraId="70889FE0" w14:textId="77777777" w:rsidR="008C3F27" w:rsidRPr="008C3F27" w:rsidRDefault="008C3F27" w:rsidP="008C3F27">
      <w:pPr>
        <w:pStyle w:val="EndNoteBibliography"/>
        <w:spacing w:after="0"/>
        <w:ind w:left="720" w:hanging="720"/>
      </w:pPr>
      <w:r w:rsidRPr="008C3F27">
        <w:t>(87)</w:t>
      </w:r>
      <w:r w:rsidRPr="008C3F27">
        <w:tab/>
        <w:t>Stephens, J.</w:t>
      </w:r>
      <w:r w:rsidRPr="008C3F27">
        <w:rPr>
          <w:i/>
        </w:rPr>
        <w:t xml:space="preserve"> et al.</w:t>
      </w:r>
      <w:r w:rsidRPr="008C3F27">
        <w:t xml:space="preserve"> Functional analysis of RYR1 variants linked to malignant hyperthermia. </w:t>
      </w:r>
      <w:r w:rsidRPr="008C3F27">
        <w:rPr>
          <w:i/>
        </w:rPr>
        <w:t>Temperature (Austin)</w:t>
      </w:r>
      <w:r w:rsidRPr="008C3F27">
        <w:t xml:space="preserve">  </w:t>
      </w:r>
      <w:r w:rsidRPr="008C3F27">
        <w:rPr>
          <w:b/>
        </w:rPr>
        <w:t>3</w:t>
      </w:r>
      <w:r w:rsidRPr="008C3F27">
        <w:t>, 328-39 (2016).</w:t>
      </w:r>
    </w:p>
    <w:p w14:paraId="4B9DDE1B" w14:textId="77777777" w:rsidR="008C3F27" w:rsidRPr="008C3F27" w:rsidRDefault="008C3F27" w:rsidP="008C3F27">
      <w:pPr>
        <w:pStyle w:val="EndNoteBibliography"/>
        <w:spacing w:after="0"/>
        <w:ind w:left="720" w:hanging="720"/>
      </w:pPr>
      <w:r w:rsidRPr="008C3F27">
        <w:t>(88)</w:t>
      </w:r>
      <w:r w:rsidRPr="008C3F27">
        <w:tab/>
        <w:t>Sambuughin, N.</w:t>
      </w:r>
      <w:r w:rsidRPr="008C3F27">
        <w:rPr>
          <w:i/>
        </w:rPr>
        <w:t xml:space="preserve"> et al.</w:t>
      </w:r>
      <w:r w:rsidRPr="008C3F27">
        <w:t xml:space="preserve"> Identification and functional characterization of a novel ryanodine receptor mutation causing malignant hyperthermia in North American and South American families. </w:t>
      </w:r>
      <w:r w:rsidRPr="008C3F27">
        <w:rPr>
          <w:i/>
        </w:rPr>
        <w:t>Neuromuscul Disord</w:t>
      </w:r>
      <w:r w:rsidRPr="008C3F27">
        <w:t xml:space="preserve">  </w:t>
      </w:r>
      <w:r w:rsidRPr="008C3F27">
        <w:rPr>
          <w:b/>
        </w:rPr>
        <w:t>11</w:t>
      </w:r>
      <w:r w:rsidRPr="008C3F27">
        <w:t>, 530-7 (2001).</w:t>
      </w:r>
    </w:p>
    <w:p w14:paraId="2AACF5B1" w14:textId="77777777" w:rsidR="008C3F27" w:rsidRPr="008C3F27" w:rsidRDefault="008C3F27" w:rsidP="008C3F27">
      <w:pPr>
        <w:pStyle w:val="EndNoteBibliography"/>
        <w:spacing w:after="0"/>
        <w:ind w:left="720" w:hanging="720"/>
      </w:pPr>
      <w:r w:rsidRPr="008C3F27">
        <w:t>(89)</w:t>
      </w:r>
      <w:r w:rsidRPr="008C3F27">
        <w:tab/>
        <w:t xml:space="preserve">Wehner, M., Rueffert, H., Koenig, F. &amp; Olthoff, D. Functional characterization of malignant hyperthermia-associated RyR1 mutations in exon 44, using the human myotube model. </w:t>
      </w:r>
      <w:r w:rsidRPr="008C3F27">
        <w:rPr>
          <w:i/>
        </w:rPr>
        <w:t>Neuromuscul Disord</w:t>
      </w:r>
      <w:r w:rsidRPr="008C3F27">
        <w:t xml:space="preserve">  </w:t>
      </w:r>
      <w:r w:rsidRPr="008C3F27">
        <w:rPr>
          <w:b/>
        </w:rPr>
        <w:t>14</w:t>
      </w:r>
      <w:r w:rsidRPr="008C3F27">
        <w:t>, 429-37 (2004).</w:t>
      </w:r>
    </w:p>
    <w:p w14:paraId="081B0841" w14:textId="77777777" w:rsidR="008C3F27" w:rsidRPr="008C3F27" w:rsidRDefault="008C3F27" w:rsidP="008C3F27">
      <w:pPr>
        <w:pStyle w:val="EndNoteBibliography"/>
        <w:spacing w:after="0"/>
        <w:ind w:left="720" w:hanging="720"/>
      </w:pPr>
      <w:r w:rsidRPr="008C3F27">
        <w:t>(90)</w:t>
      </w:r>
      <w:r w:rsidRPr="008C3F27">
        <w:tab/>
        <w:t>Kraeva, N.</w:t>
      </w:r>
      <w:r w:rsidRPr="008C3F27">
        <w:rPr>
          <w:i/>
        </w:rPr>
        <w:t xml:space="preserve"> et al.</w:t>
      </w:r>
      <w:r w:rsidRPr="008C3F27">
        <w:t xml:space="preserve"> CASQ1 gene is an unlikely candidate for malignant hyperthermia susceptibility in the North American population. </w:t>
      </w:r>
      <w:r w:rsidRPr="008C3F27">
        <w:rPr>
          <w:i/>
        </w:rPr>
        <w:t>Anesthesiology</w:t>
      </w:r>
      <w:r w:rsidRPr="008C3F27">
        <w:t xml:space="preserve">  </w:t>
      </w:r>
      <w:r w:rsidRPr="008C3F27">
        <w:rPr>
          <w:b/>
        </w:rPr>
        <w:t>118</w:t>
      </w:r>
      <w:r w:rsidRPr="008C3F27">
        <w:t>, 344-9 (2013).</w:t>
      </w:r>
    </w:p>
    <w:p w14:paraId="5FA941E3" w14:textId="77777777" w:rsidR="008C3F27" w:rsidRPr="008C3F27" w:rsidRDefault="008C3F27" w:rsidP="008C3F27">
      <w:pPr>
        <w:pStyle w:val="EndNoteBibliography"/>
        <w:spacing w:after="0"/>
        <w:ind w:left="720" w:hanging="720"/>
      </w:pPr>
      <w:r w:rsidRPr="008C3F27">
        <w:t>(91)</w:t>
      </w:r>
      <w:r w:rsidRPr="008C3F27">
        <w:tab/>
        <w:t xml:space="preserve">Schiemann, A.H., Paul, N., Parker, R., Pollock, N., Bulger, T.F. &amp; Stowell, K.M. Functional characterization of 2 known ryanodine receptor mutations causing malignant hyperthermia. </w:t>
      </w:r>
      <w:r w:rsidRPr="008C3F27">
        <w:rPr>
          <w:i/>
        </w:rPr>
        <w:t>Anesth Analg</w:t>
      </w:r>
      <w:r w:rsidRPr="008C3F27">
        <w:t xml:space="preserve">  </w:t>
      </w:r>
      <w:r w:rsidRPr="008C3F27">
        <w:rPr>
          <w:b/>
        </w:rPr>
        <w:t>118</w:t>
      </w:r>
      <w:r w:rsidRPr="008C3F27">
        <w:t>, 375-80 (2014).</w:t>
      </w:r>
    </w:p>
    <w:p w14:paraId="03E243BF" w14:textId="77777777" w:rsidR="008C3F27" w:rsidRPr="008C3F27" w:rsidRDefault="008C3F27" w:rsidP="008C3F27">
      <w:pPr>
        <w:pStyle w:val="EndNoteBibliography"/>
        <w:spacing w:after="0"/>
        <w:ind w:left="720" w:hanging="720"/>
      </w:pPr>
      <w:r w:rsidRPr="008C3F27">
        <w:t>(92)</w:t>
      </w:r>
      <w:r w:rsidRPr="008C3F27">
        <w:tab/>
        <w:t xml:space="preserve">Broman, M., Kleinschnitz, I., Bach, J.E., Rost, S., Islander, G. &amp; Muller, C.R. Next-generation DNA sequencing of a Swedish malignant hyperthermia cohort. </w:t>
      </w:r>
      <w:r w:rsidRPr="008C3F27">
        <w:rPr>
          <w:i/>
        </w:rPr>
        <w:t>Clin Genet</w:t>
      </w:r>
      <w:r w:rsidRPr="008C3F27">
        <w:t xml:space="preserve">  </w:t>
      </w:r>
      <w:r w:rsidRPr="008C3F27">
        <w:rPr>
          <w:b/>
        </w:rPr>
        <w:t>88</w:t>
      </w:r>
      <w:r w:rsidRPr="008C3F27">
        <w:t>, 381-5 (2015).</w:t>
      </w:r>
    </w:p>
    <w:p w14:paraId="071CCE88" w14:textId="77777777" w:rsidR="008C3F27" w:rsidRPr="008C3F27" w:rsidRDefault="008C3F27" w:rsidP="008C3F27">
      <w:pPr>
        <w:pStyle w:val="EndNoteBibliography"/>
        <w:spacing w:after="0"/>
        <w:ind w:left="720" w:hanging="720"/>
      </w:pPr>
      <w:r w:rsidRPr="008C3F27">
        <w:t>(93)</w:t>
      </w:r>
      <w:r w:rsidRPr="008C3F27">
        <w:tab/>
        <w:t xml:space="preserve">Wehner, M., Rueffert, H., Koenig, F. &amp; Olthoff, D. Calcium release from sarcoplasmic reticulum is facilitated in human myotubes derived from carriers of the ryanodine receptor type 1 mutations Ile2182Phe and Gly2375Ala. </w:t>
      </w:r>
      <w:r w:rsidRPr="008C3F27">
        <w:rPr>
          <w:i/>
        </w:rPr>
        <w:t>Genet Test</w:t>
      </w:r>
      <w:r w:rsidRPr="008C3F27">
        <w:t xml:space="preserve">  </w:t>
      </w:r>
      <w:r w:rsidRPr="008C3F27">
        <w:rPr>
          <w:b/>
        </w:rPr>
        <w:t>7</w:t>
      </w:r>
      <w:r w:rsidRPr="008C3F27">
        <w:t>, 203-11 (2003).</w:t>
      </w:r>
    </w:p>
    <w:p w14:paraId="611AC7F7" w14:textId="77777777" w:rsidR="008C3F27" w:rsidRPr="008C3F27" w:rsidRDefault="008C3F27" w:rsidP="008C3F27">
      <w:pPr>
        <w:pStyle w:val="EndNoteBibliography"/>
        <w:spacing w:after="0"/>
        <w:ind w:left="720" w:hanging="720"/>
      </w:pPr>
      <w:r w:rsidRPr="008C3F27">
        <w:t>(94)</w:t>
      </w:r>
      <w:r w:rsidRPr="008C3F27">
        <w:tab/>
        <w:t>Brinkmeier, H.</w:t>
      </w:r>
      <w:r w:rsidRPr="008C3F27">
        <w:rPr>
          <w:i/>
        </w:rPr>
        <w:t xml:space="preserve"> et al.</w:t>
      </w:r>
      <w:r w:rsidRPr="008C3F27">
        <w:t xml:space="preserve"> Malignant hyperthermia causing Gly2435Arg mutation of the ryanodine receptor facilitates ryanodine-induced calcium release in myotubes. </w:t>
      </w:r>
      <w:r w:rsidRPr="008C3F27">
        <w:rPr>
          <w:i/>
        </w:rPr>
        <w:t>Br J Anaesth</w:t>
      </w:r>
      <w:r w:rsidRPr="008C3F27">
        <w:t xml:space="preserve">  </w:t>
      </w:r>
      <w:r w:rsidRPr="008C3F27">
        <w:rPr>
          <w:b/>
        </w:rPr>
        <w:t>83</w:t>
      </w:r>
      <w:r w:rsidRPr="008C3F27">
        <w:t>, 855-61 (1999).</w:t>
      </w:r>
    </w:p>
    <w:p w14:paraId="5CE9E82E" w14:textId="77777777" w:rsidR="008C3F27" w:rsidRPr="008C3F27" w:rsidRDefault="008C3F27" w:rsidP="008C3F27">
      <w:pPr>
        <w:pStyle w:val="EndNoteBibliography"/>
        <w:spacing w:after="0"/>
        <w:ind w:left="720" w:hanging="720"/>
      </w:pPr>
      <w:r w:rsidRPr="008C3F27">
        <w:t>(95)</w:t>
      </w:r>
      <w:r w:rsidRPr="008C3F27">
        <w:tab/>
        <w:t xml:space="preserve">Girard, T., Johr, M., Schaefer, C. &amp; Urwyler, A. Perinatal diagnosis of malignant hyperthermia susceptibility. </w:t>
      </w:r>
      <w:r w:rsidRPr="008C3F27">
        <w:rPr>
          <w:i/>
        </w:rPr>
        <w:t>Anesthesiology</w:t>
      </w:r>
      <w:r w:rsidRPr="008C3F27">
        <w:t xml:space="preserve">  </w:t>
      </w:r>
      <w:r w:rsidRPr="008C3F27">
        <w:rPr>
          <w:b/>
        </w:rPr>
        <w:t>104</w:t>
      </w:r>
      <w:r w:rsidRPr="008C3F27">
        <w:t>, 1353-4 (2006).</w:t>
      </w:r>
    </w:p>
    <w:p w14:paraId="1D76899E" w14:textId="77777777" w:rsidR="008C3F27" w:rsidRPr="008C3F27" w:rsidRDefault="008C3F27" w:rsidP="008C3F27">
      <w:pPr>
        <w:pStyle w:val="EndNoteBibliography"/>
        <w:spacing w:after="0"/>
        <w:ind w:left="720" w:hanging="720"/>
      </w:pPr>
      <w:r w:rsidRPr="008C3F27">
        <w:t>(96)</w:t>
      </w:r>
      <w:r w:rsidRPr="008C3F27">
        <w:tab/>
        <w:t>Dlamini, N.</w:t>
      </w:r>
      <w:r w:rsidRPr="008C3F27">
        <w:rPr>
          <w:i/>
        </w:rPr>
        <w:t xml:space="preserve"> et al.</w:t>
      </w:r>
      <w:r w:rsidRPr="008C3F27">
        <w:t xml:space="preserve"> Mutations in RYR1 are a common cause of exertional myalgia and rhabdomyolysis. </w:t>
      </w:r>
      <w:r w:rsidRPr="008C3F27">
        <w:rPr>
          <w:i/>
        </w:rPr>
        <w:t>Neuromuscul Disord</w:t>
      </w:r>
      <w:r w:rsidRPr="008C3F27">
        <w:t xml:space="preserve">  </w:t>
      </w:r>
      <w:r w:rsidRPr="008C3F27">
        <w:rPr>
          <w:b/>
        </w:rPr>
        <w:t>23</w:t>
      </w:r>
      <w:r w:rsidRPr="008C3F27">
        <w:t>, 540-8 (2013).</w:t>
      </w:r>
    </w:p>
    <w:p w14:paraId="2140D13C" w14:textId="77777777" w:rsidR="008C3F27" w:rsidRPr="008C3F27" w:rsidRDefault="008C3F27" w:rsidP="008C3F27">
      <w:pPr>
        <w:pStyle w:val="EndNoteBibliography"/>
        <w:spacing w:after="0"/>
        <w:ind w:left="720" w:hanging="720"/>
      </w:pPr>
      <w:r w:rsidRPr="008C3F27">
        <w:t>(97)</w:t>
      </w:r>
      <w:r w:rsidRPr="008C3F27">
        <w:tab/>
        <w:t>Roux-Buisson, N.</w:t>
      </w:r>
      <w:r w:rsidRPr="008C3F27">
        <w:rPr>
          <w:i/>
        </w:rPr>
        <w:t xml:space="preserve"> et al.</w:t>
      </w:r>
      <w:r w:rsidRPr="008C3F27">
        <w:t xml:space="preserve"> Identification of variants of the ryanodine receptor type 1 in patients with exertional heat stroke and positive response to the malignant hyperthermia in vitro contracture test. </w:t>
      </w:r>
      <w:r w:rsidRPr="008C3F27">
        <w:rPr>
          <w:i/>
        </w:rPr>
        <w:t>Br J Anaesth</w:t>
      </w:r>
      <w:r w:rsidRPr="008C3F27">
        <w:t xml:space="preserve">  </w:t>
      </w:r>
      <w:r w:rsidRPr="008C3F27">
        <w:rPr>
          <w:b/>
        </w:rPr>
        <w:t>116</w:t>
      </w:r>
      <w:r w:rsidRPr="008C3F27">
        <w:t>, 566-8 (2016).</w:t>
      </w:r>
    </w:p>
    <w:p w14:paraId="3FBCD022" w14:textId="77777777" w:rsidR="008C3F27" w:rsidRPr="008C3F27" w:rsidRDefault="008C3F27" w:rsidP="008C3F27">
      <w:pPr>
        <w:pStyle w:val="EndNoteBibliography"/>
        <w:spacing w:after="0"/>
        <w:ind w:left="720" w:hanging="720"/>
      </w:pPr>
      <w:r w:rsidRPr="008C3F27">
        <w:t>(98)</w:t>
      </w:r>
      <w:r w:rsidRPr="008C3F27">
        <w:tab/>
        <w:t xml:space="preserve">Rueffert, H., Olthoff, D. &amp; Deutrich, C. Spontaneous occurrence of the disposition to malignant hyperthermia. </w:t>
      </w:r>
      <w:r w:rsidRPr="008C3F27">
        <w:rPr>
          <w:i/>
        </w:rPr>
        <w:t>Anesthesiology</w:t>
      </w:r>
      <w:r w:rsidRPr="008C3F27">
        <w:t xml:space="preserve">  </w:t>
      </w:r>
      <w:r w:rsidRPr="008C3F27">
        <w:rPr>
          <w:b/>
        </w:rPr>
        <w:t>100</w:t>
      </w:r>
      <w:r w:rsidRPr="008C3F27">
        <w:t>, 731-3 (2004).</w:t>
      </w:r>
    </w:p>
    <w:p w14:paraId="38690519" w14:textId="77777777" w:rsidR="008C3F27" w:rsidRPr="008C3F27" w:rsidRDefault="008C3F27" w:rsidP="008C3F27">
      <w:pPr>
        <w:pStyle w:val="EndNoteBibliography"/>
        <w:spacing w:after="0"/>
        <w:ind w:left="720" w:hanging="720"/>
      </w:pPr>
      <w:r w:rsidRPr="008C3F27">
        <w:t>(99)</w:t>
      </w:r>
      <w:r w:rsidRPr="008C3F27">
        <w:tab/>
        <w:t xml:space="preserve">Chamley, D., Pollock, N.A., Stowell, K.M. &amp; Brown, R.L. Malignant hyperthermia in infancy and identification of novel RYR1 mutation. </w:t>
      </w:r>
      <w:r w:rsidRPr="008C3F27">
        <w:rPr>
          <w:i/>
        </w:rPr>
        <w:t>Br J Anaesth</w:t>
      </w:r>
      <w:r w:rsidRPr="008C3F27">
        <w:t xml:space="preserve">  </w:t>
      </w:r>
      <w:r w:rsidRPr="008C3F27">
        <w:rPr>
          <w:b/>
        </w:rPr>
        <w:t>84</w:t>
      </w:r>
      <w:r w:rsidRPr="008C3F27">
        <w:t>, 500-4 (2000).</w:t>
      </w:r>
    </w:p>
    <w:p w14:paraId="383E93C3" w14:textId="77777777" w:rsidR="008C3F27" w:rsidRPr="008C3F27" w:rsidRDefault="008C3F27" w:rsidP="008C3F27">
      <w:pPr>
        <w:pStyle w:val="EndNoteBibliography"/>
        <w:spacing w:after="0"/>
        <w:ind w:left="720" w:hanging="720"/>
      </w:pPr>
      <w:r w:rsidRPr="008C3F27">
        <w:t>(100)</w:t>
      </w:r>
      <w:r w:rsidRPr="008C3F27">
        <w:tab/>
        <w:t xml:space="preserve">Roesl, C., Sato, K., Schiemann, A., Pollock, N. &amp; Stowell, K.M. Functional characterisation of the R2452W ryanodine receptor variant associated with malignant hyperthermia susceptibility. </w:t>
      </w:r>
      <w:r w:rsidRPr="008C3F27">
        <w:rPr>
          <w:i/>
        </w:rPr>
        <w:t>Cell Calcium</w:t>
      </w:r>
      <w:r w:rsidRPr="008C3F27">
        <w:t xml:space="preserve">  </w:t>
      </w:r>
      <w:r w:rsidRPr="008C3F27">
        <w:rPr>
          <w:b/>
        </w:rPr>
        <w:t>56</w:t>
      </w:r>
      <w:r w:rsidRPr="008C3F27">
        <w:t>, 195-201 (2014).</w:t>
      </w:r>
    </w:p>
    <w:p w14:paraId="753FC44E" w14:textId="77777777" w:rsidR="008C3F27" w:rsidRPr="008C3F27" w:rsidRDefault="008C3F27" w:rsidP="008C3F27">
      <w:pPr>
        <w:pStyle w:val="EndNoteBibliography"/>
        <w:spacing w:after="0"/>
        <w:ind w:left="720" w:hanging="720"/>
      </w:pPr>
      <w:r w:rsidRPr="008C3F27">
        <w:t>(101)</w:t>
      </w:r>
      <w:r w:rsidRPr="008C3F27">
        <w:tab/>
        <w:t xml:space="preserve">Gencik, M., Gencik, A., Mortier, W. &amp; Epplen, J.T. Novel mutation in the RYR1 gene (R2454C) in a patient with malignant hyperthermia. </w:t>
      </w:r>
      <w:r w:rsidRPr="008C3F27">
        <w:rPr>
          <w:i/>
        </w:rPr>
        <w:t>Hum Mutat</w:t>
      </w:r>
      <w:r w:rsidRPr="008C3F27">
        <w:t xml:space="preserve">  </w:t>
      </w:r>
      <w:r w:rsidRPr="008C3F27">
        <w:rPr>
          <w:b/>
        </w:rPr>
        <w:t>15</w:t>
      </w:r>
      <w:r w:rsidRPr="008C3F27">
        <w:t>, 122 (2000).</w:t>
      </w:r>
    </w:p>
    <w:p w14:paraId="58F6113E" w14:textId="77777777" w:rsidR="008C3F27" w:rsidRPr="008C3F27" w:rsidRDefault="008C3F27" w:rsidP="008C3F27">
      <w:pPr>
        <w:pStyle w:val="EndNoteBibliography"/>
        <w:spacing w:after="0"/>
        <w:ind w:left="720" w:hanging="720"/>
      </w:pPr>
      <w:r w:rsidRPr="008C3F27">
        <w:t>(102)</w:t>
      </w:r>
      <w:r w:rsidRPr="008C3F27">
        <w:tab/>
        <w:t>Potts, L.E.</w:t>
      </w:r>
      <w:r w:rsidRPr="008C3F27">
        <w:rPr>
          <w:i/>
        </w:rPr>
        <w:t xml:space="preserve"> et al.</w:t>
      </w:r>
      <w:r w:rsidRPr="008C3F27">
        <w:t xml:space="preserve"> Improving awareness of nonanesthesia-related malignant hyperthermia presentations: a tale of two brothers. </w:t>
      </w:r>
      <w:r w:rsidRPr="008C3F27">
        <w:rPr>
          <w:i/>
        </w:rPr>
        <w:t>A A Case Rep</w:t>
      </w:r>
      <w:r w:rsidRPr="008C3F27">
        <w:t xml:space="preserve">  </w:t>
      </w:r>
      <w:r w:rsidRPr="008C3F27">
        <w:rPr>
          <w:b/>
        </w:rPr>
        <w:t>3</w:t>
      </w:r>
      <w:r w:rsidRPr="008C3F27">
        <w:t>, 23-6 (2014).</w:t>
      </w:r>
    </w:p>
    <w:p w14:paraId="709F930A" w14:textId="77777777" w:rsidR="008C3F27" w:rsidRPr="008C3F27" w:rsidRDefault="008C3F27" w:rsidP="008C3F27">
      <w:pPr>
        <w:pStyle w:val="EndNoteBibliography"/>
        <w:spacing w:after="0"/>
        <w:ind w:left="720" w:hanging="720"/>
      </w:pPr>
      <w:r w:rsidRPr="008C3F27">
        <w:t>(103)</w:t>
      </w:r>
      <w:r w:rsidRPr="008C3F27">
        <w:tab/>
        <w:t>Manning, B.M.</w:t>
      </w:r>
      <w:r w:rsidRPr="008C3F27">
        <w:rPr>
          <w:i/>
        </w:rPr>
        <w:t xml:space="preserve"> et al.</w:t>
      </w:r>
      <w:r w:rsidRPr="008C3F27">
        <w:t xml:space="preserve"> Novel mutations at a CpG dinucleotide in the ryanodine receptor in malignant hyperthermia. </w:t>
      </w:r>
      <w:r w:rsidRPr="008C3F27">
        <w:rPr>
          <w:i/>
        </w:rPr>
        <w:t>Hum Mutat</w:t>
      </w:r>
      <w:r w:rsidRPr="008C3F27">
        <w:t xml:space="preserve">  </w:t>
      </w:r>
      <w:r w:rsidRPr="008C3F27">
        <w:rPr>
          <w:b/>
        </w:rPr>
        <w:t>11</w:t>
      </w:r>
      <w:r w:rsidRPr="008C3F27">
        <w:t>, 45-50 (1998).</w:t>
      </w:r>
    </w:p>
    <w:p w14:paraId="10353482" w14:textId="77777777" w:rsidR="008C3F27" w:rsidRPr="008C3F27" w:rsidRDefault="008C3F27" w:rsidP="008C3F27">
      <w:pPr>
        <w:pStyle w:val="EndNoteBibliography"/>
        <w:spacing w:after="0"/>
        <w:ind w:left="720" w:hanging="720"/>
      </w:pPr>
      <w:r w:rsidRPr="008C3F27">
        <w:t>(104)</w:t>
      </w:r>
      <w:r w:rsidRPr="008C3F27">
        <w:tab/>
        <w:t xml:space="preserve">Li, D.W., Lai, P.S., Lee, D.W., Yong, R.Y. &amp; Lee, T.L. Malignant Hyperthermia and Ryanodine Receptor Type 1 Gene (RyR1) Mutation in a Family in Singapore. </w:t>
      </w:r>
      <w:r w:rsidRPr="008C3F27">
        <w:rPr>
          <w:i/>
        </w:rPr>
        <w:t>Ann Acad Med Singapore</w:t>
      </w:r>
      <w:r w:rsidRPr="008C3F27">
        <w:t xml:space="preserve">  </w:t>
      </w:r>
      <w:r w:rsidRPr="008C3F27">
        <w:rPr>
          <w:b/>
        </w:rPr>
        <w:t>46</w:t>
      </w:r>
      <w:r w:rsidRPr="008C3F27">
        <w:t>, 455-60 (2017).</w:t>
      </w:r>
    </w:p>
    <w:p w14:paraId="1287F1B3" w14:textId="77777777" w:rsidR="008C3F27" w:rsidRPr="008C3F27" w:rsidRDefault="008C3F27" w:rsidP="008C3F27">
      <w:pPr>
        <w:pStyle w:val="EndNoteBibliography"/>
        <w:spacing w:after="0"/>
        <w:ind w:left="720" w:hanging="720"/>
      </w:pPr>
      <w:r w:rsidRPr="008C3F27">
        <w:t>(105)</w:t>
      </w:r>
      <w:r w:rsidRPr="008C3F27">
        <w:tab/>
        <w:t>Wu, S.</w:t>
      </w:r>
      <w:r w:rsidRPr="008C3F27">
        <w:rPr>
          <w:i/>
        </w:rPr>
        <w:t xml:space="preserve"> et al.</w:t>
      </w:r>
      <w:r w:rsidRPr="008C3F27">
        <w:t xml:space="preserve"> Central core disease is due to RYR1 mutations in more than 90% of patients. </w:t>
      </w:r>
      <w:r w:rsidRPr="008C3F27">
        <w:rPr>
          <w:i/>
        </w:rPr>
        <w:t>Brain</w:t>
      </w:r>
      <w:r w:rsidRPr="008C3F27">
        <w:t xml:space="preserve">  </w:t>
      </w:r>
      <w:r w:rsidRPr="008C3F27">
        <w:rPr>
          <w:b/>
        </w:rPr>
        <w:t>129</w:t>
      </w:r>
      <w:r w:rsidRPr="008C3F27">
        <w:t>, 1470-80 (2006).</w:t>
      </w:r>
    </w:p>
    <w:p w14:paraId="0FCF649D" w14:textId="77777777" w:rsidR="008C3F27" w:rsidRPr="008C3F27" w:rsidRDefault="008C3F27" w:rsidP="008C3F27">
      <w:pPr>
        <w:pStyle w:val="EndNoteBibliography"/>
        <w:spacing w:after="0"/>
        <w:ind w:left="720" w:hanging="720"/>
      </w:pPr>
      <w:r w:rsidRPr="008C3F27">
        <w:t>(106)</w:t>
      </w:r>
      <w:r w:rsidRPr="008C3F27">
        <w:tab/>
        <w:t>Migita, T.</w:t>
      </w:r>
      <w:r w:rsidRPr="008C3F27">
        <w:rPr>
          <w:i/>
        </w:rPr>
        <w:t xml:space="preserve"> et al.</w:t>
      </w:r>
      <w:r w:rsidRPr="008C3F27">
        <w:t xml:space="preserve"> Functional analysis of ryanodine receptor type 1 p.R2508C mutation in exon 47. </w:t>
      </w:r>
      <w:r w:rsidRPr="008C3F27">
        <w:rPr>
          <w:i/>
        </w:rPr>
        <w:t>J Anesth</w:t>
      </w:r>
      <w:r w:rsidRPr="008C3F27">
        <w:t xml:space="preserve">  </w:t>
      </w:r>
      <w:r w:rsidRPr="008C3F27">
        <w:rPr>
          <w:b/>
        </w:rPr>
        <w:t>23</w:t>
      </w:r>
      <w:r w:rsidRPr="008C3F27">
        <w:t>, 341-6 (2009).</w:t>
      </w:r>
    </w:p>
    <w:p w14:paraId="6F872E79" w14:textId="77777777" w:rsidR="008C3F27" w:rsidRPr="008C3F27" w:rsidRDefault="008C3F27" w:rsidP="008C3F27">
      <w:pPr>
        <w:pStyle w:val="EndNoteBibliography"/>
        <w:spacing w:after="0"/>
        <w:ind w:left="720" w:hanging="720"/>
      </w:pPr>
      <w:r w:rsidRPr="008C3F27">
        <w:t>(107)</w:t>
      </w:r>
      <w:r w:rsidRPr="008C3F27">
        <w:tab/>
        <w:t xml:space="preserve">Joseph, M.R., Theroux, M.C., Mooney, J.J., Falitz, S., Brandom, B.W. &amp; Byler, D.L. Intraoperative Presentation of Malignant Hyperthermia (Confirmed by RYR1 Gene Mutation, c.7522C&gt;T; p.R2508C) Leads to Diagnosis of King-Denborough Syndrome in a Child With Hypotonia and Dysmorphic Features: A Case Report. </w:t>
      </w:r>
      <w:r w:rsidRPr="008C3F27">
        <w:rPr>
          <w:i/>
        </w:rPr>
        <w:t>A A Case Rep</w:t>
      </w:r>
      <w:r w:rsidRPr="008C3F27">
        <w:t xml:space="preserve">  </w:t>
      </w:r>
      <w:r w:rsidRPr="008C3F27">
        <w:rPr>
          <w:b/>
        </w:rPr>
        <w:t>8</w:t>
      </w:r>
      <w:r w:rsidRPr="008C3F27">
        <w:t>, 55-7 (2017).</w:t>
      </w:r>
    </w:p>
    <w:p w14:paraId="0F43118E" w14:textId="77777777" w:rsidR="008C3F27" w:rsidRPr="008C3F27" w:rsidRDefault="008C3F27" w:rsidP="008C3F27">
      <w:pPr>
        <w:pStyle w:val="EndNoteBibliography"/>
        <w:spacing w:after="0"/>
        <w:ind w:left="720" w:hanging="720"/>
      </w:pPr>
      <w:r w:rsidRPr="008C3F27">
        <w:t>(108)</w:t>
      </w:r>
      <w:r w:rsidRPr="008C3F27">
        <w:tab/>
        <w:t>Monnier, N.</w:t>
      </w:r>
      <w:r w:rsidRPr="008C3F27">
        <w:rPr>
          <w:i/>
        </w:rPr>
        <w:t xml:space="preserve"> et al.</w:t>
      </w:r>
      <w:r w:rsidRPr="008C3F27">
        <w:t xml:space="preserve"> An autosomal dominant congenital myopathy with cores and rods is associated with a neomutation in the RYR1 gene encoding the skeletal muscle ryanodine receptor. </w:t>
      </w:r>
      <w:r w:rsidRPr="008C3F27">
        <w:rPr>
          <w:i/>
        </w:rPr>
        <w:t>Hum Mol Genet</w:t>
      </w:r>
      <w:r w:rsidRPr="008C3F27">
        <w:t xml:space="preserve">  </w:t>
      </w:r>
      <w:r w:rsidRPr="008C3F27">
        <w:rPr>
          <w:b/>
        </w:rPr>
        <w:t>9</w:t>
      </w:r>
      <w:r w:rsidRPr="008C3F27">
        <w:t>, 2599-608 (2000).</w:t>
      </w:r>
    </w:p>
    <w:p w14:paraId="070E928B" w14:textId="77777777" w:rsidR="008C3F27" w:rsidRPr="008C3F27" w:rsidRDefault="008C3F27" w:rsidP="008C3F27">
      <w:pPr>
        <w:pStyle w:val="EndNoteBibliography"/>
        <w:spacing w:after="0"/>
        <w:ind w:left="720" w:hanging="720"/>
      </w:pPr>
      <w:r w:rsidRPr="008C3F27">
        <w:t>(109)</w:t>
      </w:r>
      <w:r w:rsidRPr="008C3F27">
        <w:tab/>
        <w:t>Brown, R.L.</w:t>
      </w:r>
      <w:r w:rsidRPr="008C3F27">
        <w:rPr>
          <w:i/>
        </w:rPr>
        <w:t xml:space="preserve"> et al.</w:t>
      </w:r>
      <w:r w:rsidRPr="008C3F27">
        <w:t xml:space="preserve"> A novel ryanodine receptor mutation and genotype-phenotype correlation in a large malignant hyperthermia New Zealand Maori pedigree. </w:t>
      </w:r>
      <w:r w:rsidRPr="008C3F27">
        <w:rPr>
          <w:i/>
        </w:rPr>
        <w:t>Hum Mol Genet</w:t>
      </w:r>
      <w:r w:rsidRPr="008C3F27">
        <w:t xml:space="preserve">  </w:t>
      </w:r>
      <w:r w:rsidRPr="008C3F27">
        <w:rPr>
          <w:b/>
        </w:rPr>
        <w:t>9</w:t>
      </w:r>
      <w:r w:rsidRPr="008C3F27">
        <w:t>, 1515-24 (2000).</w:t>
      </w:r>
    </w:p>
    <w:p w14:paraId="07B216CE" w14:textId="77777777" w:rsidR="008C3F27" w:rsidRPr="008C3F27" w:rsidRDefault="008C3F27" w:rsidP="008C3F27">
      <w:pPr>
        <w:pStyle w:val="EndNoteBibliography"/>
        <w:spacing w:after="0"/>
        <w:ind w:left="720" w:hanging="720"/>
      </w:pPr>
      <w:r w:rsidRPr="008C3F27">
        <w:t>(110)</w:t>
      </w:r>
      <w:r w:rsidRPr="008C3F27">
        <w:tab/>
        <w:t xml:space="preserve">Anderson, A.A., Brown, R.L., Polster, B., Pollock, N. &amp; Stowell, K.M. Identification and biochemical characterization of a novel ryanodine receptor gene mutation associated with malignant hyperthermia. </w:t>
      </w:r>
      <w:r w:rsidRPr="008C3F27">
        <w:rPr>
          <w:i/>
        </w:rPr>
        <w:t>Anesthesiology</w:t>
      </w:r>
      <w:r w:rsidRPr="008C3F27">
        <w:t xml:space="preserve">  </w:t>
      </w:r>
      <w:r w:rsidRPr="008C3F27">
        <w:rPr>
          <w:b/>
        </w:rPr>
        <w:t>108</w:t>
      </w:r>
      <w:r w:rsidRPr="008C3F27">
        <w:t>, 208-15 (2008).</w:t>
      </w:r>
    </w:p>
    <w:p w14:paraId="0CEB48C2" w14:textId="77777777" w:rsidR="008C3F27" w:rsidRPr="008C3F27" w:rsidRDefault="008C3F27" w:rsidP="008C3F27">
      <w:pPr>
        <w:pStyle w:val="EndNoteBibliography"/>
        <w:spacing w:after="0"/>
        <w:ind w:left="720" w:hanging="720"/>
      </w:pPr>
      <w:r w:rsidRPr="008C3F27">
        <w:t>(111)</w:t>
      </w:r>
      <w:r w:rsidRPr="008C3F27">
        <w:tab/>
        <w:t xml:space="preserve">Grievink, H. &amp; Stowell, K.M. Allele-specific differences in ryanodine receptor 1 mRNA expression levels may contribute to phenotypic variability in malignant hyperthermia. </w:t>
      </w:r>
      <w:r w:rsidRPr="008C3F27">
        <w:rPr>
          <w:i/>
        </w:rPr>
        <w:t>Orphanet J Rare Dis</w:t>
      </w:r>
      <w:r w:rsidRPr="008C3F27">
        <w:t xml:space="preserve">  </w:t>
      </w:r>
      <w:r w:rsidRPr="008C3F27">
        <w:rPr>
          <w:b/>
        </w:rPr>
        <w:t>5</w:t>
      </w:r>
      <w:r w:rsidRPr="008C3F27">
        <w:t>, 10 (2010).</w:t>
      </w:r>
    </w:p>
    <w:p w14:paraId="3B9F70E9" w14:textId="77777777" w:rsidR="008C3F27" w:rsidRPr="008C3F27" w:rsidRDefault="008C3F27" w:rsidP="008C3F27">
      <w:pPr>
        <w:pStyle w:val="EndNoteBibliography"/>
        <w:spacing w:after="0"/>
        <w:ind w:left="720" w:hanging="720"/>
      </w:pPr>
      <w:r w:rsidRPr="008C3F27">
        <w:t>(112)</w:t>
      </w:r>
      <w:r w:rsidRPr="008C3F27">
        <w:tab/>
        <w:t>Oyamada, H.</w:t>
      </w:r>
      <w:r w:rsidRPr="008C3F27">
        <w:rPr>
          <w:i/>
        </w:rPr>
        <w:t xml:space="preserve"> et al.</w:t>
      </w:r>
      <w:r w:rsidRPr="008C3F27">
        <w:t xml:space="preserve"> Novel mutations in C-terminal channel region of the ryanodine receptor in malignant hyperthermia patients. </w:t>
      </w:r>
      <w:r w:rsidRPr="008C3F27">
        <w:rPr>
          <w:i/>
        </w:rPr>
        <w:t>Jpn J Pharmacol</w:t>
      </w:r>
      <w:r w:rsidRPr="008C3F27">
        <w:t xml:space="preserve">  </w:t>
      </w:r>
      <w:r w:rsidRPr="008C3F27">
        <w:rPr>
          <w:b/>
        </w:rPr>
        <w:t>88</w:t>
      </w:r>
      <w:r w:rsidRPr="008C3F27">
        <w:t>, 159-66 (2002).</w:t>
      </w:r>
    </w:p>
    <w:p w14:paraId="1059405B" w14:textId="77777777" w:rsidR="008C3F27" w:rsidRPr="008C3F27" w:rsidRDefault="008C3F27" w:rsidP="008C3F27">
      <w:pPr>
        <w:pStyle w:val="EndNoteBibliography"/>
        <w:spacing w:after="0"/>
        <w:ind w:left="720" w:hanging="720"/>
      </w:pPr>
      <w:r w:rsidRPr="008C3F27">
        <w:t>(113)</w:t>
      </w:r>
      <w:r w:rsidRPr="008C3F27">
        <w:tab/>
        <w:t>Tanabe, T.</w:t>
      </w:r>
      <w:r w:rsidRPr="008C3F27">
        <w:rPr>
          <w:i/>
        </w:rPr>
        <w:t xml:space="preserve"> et al.</w:t>
      </w:r>
      <w:r w:rsidRPr="008C3F27">
        <w:t xml:space="preserve"> Malignant hyperthermia susceptibility diagnosed with a family-specific ryanodine receptor gene type 1 mutation. </w:t>
      </w:r>
      <w:r w:rsidRPr="008C3F27">
        <w:rPr>
          <w:i/>
        </w:rPr>
        <w:t>J Anesth</w:t>
      </w:r>
      <w:r w:rsidRPr="008C3F27">
        <w:t xml:space="preserve">  </w:t>
      </w:r>
      <w:r w:rsidRPr="008C3F27">
        <w:rPr>
          <w:b/>
        </w:rPr>
        <w:t>22</w:t>
      </w:r>
      <w:r w:rsidRPr="008C3F27">
        <w:t>, 70-3 (2008).</w:t>
      </w:r>
    </w:p>
    <w:p w14:paraId="3F3E8077" w14:textId="77777777" w:rsidR="008C3F27" w:rsidRPr="008C3F27" w:rsidRDefault="008C3F27" w:rsidP="008C3F27">
      <w:pPr>
        <w:pStyle w:val="EndNoteBibliography"/>
        <w:spacing w:after="0"/>
        <w:ind w:left="720" w:hanging="720"/>
      </w:pPr>
      <w:r w:rsidRPr="008C3F27">
        <w:t>(114)</w:t>
      </w:r>
      <w:r w:rsidRPr="008C3F27">
        <w:tab/>
        <w:t>Kraeva, N.</w:t>
      </w:r>
      <w:r w:rsidRPr="008C3F27">
        <w:rPr>
          <w:i/>
        </w:rPr>
        <w:t xml:space="preserve"> et al.</w:t>
      </w:r>
      <w:r w:rsidRPr="008C3F27">
        <w:t xml:space="preserve"> Compound RYR1 heterozygosity resulting in a complex phenotype of malignant hyperthermia susceptibility and a core myopathy. </w:t>
      </w:r>
      <w:r w:rsidRPr="008C3F27">
        <w:rPr>
          <w:i/>
        </w:rPr>
        <w:t>Neuromuscul Disord</w:t>
      </w:r>
      <w:r w:rsidRPr="008C3F27">
        <w:t xml:space="preserve">  </w:t>
      </w:r>
      <w:r w:rsidRPr="008C3F27">
        <w:rPr>
          <w:b/>
        </w:rPr>
        <w:t>25</w:t>
      </w:r>
      <w:r w:rsidRPr="008C3F27">
        <w:t>, 567-76 (2015).</w:t>
      </w:r>
    </w:p>
    <w:p w14:paraId="34FB300B" w14:textId="77777777" w:rsidR="008C3F27" w:rsidRPr="008C3F27" w:rsidRDefault="008C3F27" w:rsidP="008C3F27">
      <w:pPr>
        <w:pStyle w:val="EndNoteBibliography"/>
        <w:spacing w:after="0"/>
        <w:ind w:left="720" w:hanging="720"/>
      </w:pPr>
      <w:r w:rsidRPr="008C3F27">
        <w:t>(115)</w:t>
      </w:r>
      <w:r w:rsidRPr="008C3F27">
        <w:tab/>
        <w:t>Davis, M.R.</w:t>
      </w:r>
      <w:r w:rsidRPr="008C3F27">
        <w:rPr>
          <w:i/>
        </w:rPr>
        <w:t xml:space="preserve"> et al.</w:t>
      </w:r>
      <w:r w:rsidRPr="008C3F27">
        <w:t xml:space="preserve"> Principal mutation hotspot for central core disease and related myopathies in the C-terminal transmembrane region of the RYR1 gene. </w:t>
      </w:r>
      <w:r w:rsidRPr="008C3F27">
        <w:rPr>
          <w:i/>
        </w:rPr>
        <w:t>Neuromuscul Disord</w:t>
      </w:r>
      <w:r w:rsidRPr="008C3F27">
        <w:t xml:space="preserve">  </w:t>
      </w:r>
      <w:r w:rsidRPr="008C3F27">
        <w:rPr>
          <w:b/>
        </w:rPr>
        <w:t>13</w:t>
      </w:r>
      <w:r w:rsidRPr="008C3F27">
        <w:t>, 151-7 (2003).</w:t>
      </w:r>
    </w:p>
    <w:p w14:paraId="72A8CE44" w14:textId="77777777" w:rsidR="008C3F27" w:rsidRPr="008C3F27" w:rsidRDefault="008C3F27" w:rsidP="008C3F27">
      <w:pPr>
        <w:pStyle w:val="EndNoteBibliography"/>
        <w:spacing w:after="0"/>
        <w:ind w:left="720" w:hanging="720"/>
      </w:pPr>
      <w:r w:rsidRPr="008C3F27">
        <w:t>(116)</w:t>
      </w:r>
      <w:r w:rsidRPr="008C3F27">
        <w:tab/>
        <w:t>Lynch, P.J.</w:t>
      </w:r>
      <w:r w:rsidRPr="008C3F27">
        <w:rPr>
          <w:i/>
        </w:rPr>
        <w:t xml:space="preserve"> et al.</w:t>
      </w:r>
      <w:r w:rsidRPr="008C3F27">
        <w:t xml:space="preserve"> A mutation in the transmembrane/luminal domain of the ryanodine receptor is associated with abnormal Ca2+ release channel function and severe central core disease. </w:t>
      </w:r>
      <w:r w:rsidRPr="008C3F27">
        <w:rPr>
          <w:i/>
        </w:rPr>
        <w:t>Proc Natl Acad Sci U S A</w:t>
      </w:r>
      <w:r w:rsidRPr="008C3F27">
        <w:t xml:space="preserve">  </w:t>
      </w:r>
      <w:r w:rsidRPr="008C3F27">
        <w:rPr>
          <w:b/>
        </w:rPr>
        <w:t>96</w:t>
      </w:r>
      <w:r w:rsidRPr="008C3F27">
        <w:t>, 4164-9 (1999).</w:t>
      </w:r>
    </w:p>
    <w:p w14:paraId="47BA36A8" w14:textId="77777777" w:rsidR="008C3F27" w:rsidRPr="008C3F27" w:rsidRDefault="008C3F27" w:rsidP="008C3F27">
      <w:pPr>
        <w:pStyle w:val="EndNoteBibliography"/>
        <w:spacing w:after="0"/>
        <w:ind w:left="720" w:hanging="720"/>
      </w:pPr>
      <w:r w:rsidRPr="008C3F27">
        <w:t>(117)</w:t>
      </w:r>
      <w:r w:rsidRPr="008C3F27">
        <w:tab/>
        <w:t>Carpenter, D.</w:t>
      </w:r>
      <w:r w:rsidRPr="008C3F27">
        <w:rPr>
          <w:i/>
        </w:rPr>
        <w:t xml:space="preserve"> et al.</w:t>
      </w:r>
      <w:r w:rsidRPr="008C3F27">
        <w:t xml:space="preserve"> The role of CACNA1S in predisposition to malignant hyperthermia. </w:t>
      </w:r>
      <w:r w:rsidRPr="008C3F27">
        <w:rPr>
          <w:i/>
        </w:rPr>
        <w:t>BMC Med Genet</w:t>
      </w:r>
      <w:r w:rsidRPr="008C3F27">
        <w:t xml:space="preserve">  </w:t>
      </w:r>
      <w:r w:rsidRPr="008C3F27">
        <w:rPr>
          <w:b/>
        </w:rPr>
        <w:t>10</w:t>
      </w:r>
      <w:r w:rsidRPr="008C3F27">
        <w:t>, 104 (2009).</w:t>
      </w:r>
    </w:p>
    <w:p w14:paraId="27E8721E" w14:textId="77777777" w:rsidR="008C3F27" w:rsidRPr="008C3F27" w:rsidRDefault="008C3F27" w:rsidP="008C3F27">
      <w:pPr>
        <w:pStyle w:val="EndNoteBibliography"/>
        <w:spacing w:after="0"/>
        <w:ind w:left="720" w:hanging="720"/>
      </w:pPr>
      <w:r w:rsidRPr="008C3F27">
        <w:t>(118)</w:t>
      </w:r>
      <w:r w:rsidRPr="008C3F27">
        <w:tab/>
        <w:t>Levano, S.</w:t>
      </w:r>
      <w:r w:rsidRPr="008C3F27">
        <w:rPr>
          <w:i/>
        </w:rPr>
        <w:t xml:space="preserve"> et al.</w:t>
      </w:r>
      <w:r w:rsidRPr="008C3F27">
        <w:t xml:space="preserve"> Resequencing array for gene variant detection in malignant hyperthermia and butyrylcholinestherase deficiency. </w:t>
      </w:r>
      <w:r w:rsidRPr="008C3F27">
        <w:rPr>
          <w:i/>
        </w:rPr>
        <w:t>Neuromuscul Disord</w:t>
      </w:r>
      <w:r w:rsidRPr="008C3F27">
        <w:t xml:space="preserve">  </w:t>
      </w:r>
      <w:r w:rsidRPr="008C3F27">
        <w:rPr>
          <w:b/>
        </w:rPr>
        <w:t>27</w:t>
      </w:r>
      <w:r w:rsidRPr="008C3F27">
        <w:t>, 492-9 (2017).</w:t>
      </w:r>
    </w:p>
    <w:p w14:paraId="397EB2FF" w14:textId="77777777" w:rsidR="008C3F27" w:rsidRPr="008C3F27" w:rsidRDefault="008C3F27" w:rsidP="008C3F27">
      <w:pPr>
        <w:pStyle w:val="EndNoteBibliography"/>
        <w:spacing w:after="0"/>
        <w:ind w:left="720" w:hanging="720"/>
      </w:pPr>
      <w:r w:rsidRPr="008C3F27">
        <w:t>(119)</w:t>
      </w:r>
      <w:r w:rsidRPr="008C3F27">
        <w:tab/>
        <w:t xml:space="preserve">Monnier, N., Procaccio, V., Stieglitz, P. &amp; Lunardi, J. Malignant-hyperthermia susceptibility is associated with a mutation of the alpha 1-subunit of the human dihydropyridine-sensitive L-type voltage-dependent calcium-channel receptor in skeletal muscle. </w:t>
      </w:r>
      <w:r w:rsidRPr="008C3F27">
        <w:rPr>
          <w:i/>
        </w:rPr>
        <w:t>Am J Hum Genet</w:t>
      </w:r>
      <w:r w:rsidRPr="008C3F27">
        <w:t xml:space="preserve">  </w:t>
      </w:r>
      <w:r w:rsidRPr="008C3F27">
        <w:rPr>
          <w:b/>
        </w:rPr>
        <w:t>60</w:t>
      </w:r>
      <w:r w:rsidRPr="008C3F27">
        <w:t>, 1316-25 (1997).</w:t>
      </w:r>
    </w:p>
    <w:p w14:paraId="2FF8D982" w14:textId="77777777" w:rsidR="008C3F27" w:rsidRPr="008C3F27" w:rsidRDefault="008C3F27" w:rsidP="008C3F27">
      <w:pPr>
        <w:pStyle w:val="EndNoteBibliography"/>
        <w:ind w:left="720" w:hanging="720"/>
      </w:pPr>
      <w:r w:rsidRPr="008C3F27">
        <w:t>(120)</w:t>
      </w:r>
      <w:r w:rsidRPr="008C3F27">
        <w:tab/>
        <w:t xml:space="preserve">Stewart, S.L., Hogan, K., Rosenberg, H. &amp; Fletcher, J.E. Identification of the Arg1086His mutation in the alpha subunit of the voltage-dependent calcium channel (CACNA1S) in a North American family with malignant hyperthermia. </w:t>
      </w:r>
      <w:r w:rsidRPr="008C3F27">
        <w:rPr>
          <w:i/>
        </w:rPr>
        <w:t>Clin Genet</w:t>
      </w:r>
      <w:r w:rsidRPr="008C3F27">
        <w:t xml:space="preserve">  </w:t>
      </w:r>
      <w:r w:rsidRPr="008C3F27">
        <w:rPr>
          <w:b/>
        </w:rPr>
        <w:t>59</w:t>
      </w:r>
      <w:r w:rsidRPr="008C3F27">
        <w:t>, 178-84 (2001).</w:t>
      </w:r>
    </w:p>
    <w:p w14:paraId="1D05D006" w14:textId="0E1AAA02" w:rsidR="005D030D" w:rsidRDefault="00C77F14">
      <w:r>
        <w:fldChar w:fldCharType="end"/>
      </w:r>
    </w:p>
    <w:sectPr w:rsidR="005D030D" w:rsidSect="00BE58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151F17" w14:textId="77777777" w:rsidR="00695807" w:rsidRDefault="00695807" w:rsidP="00194C2E">
      <w:r>
        <w:separator/>
      </w:r>
    </w:p>
  </w:endnote>
  <w:endnote w:type="continuationSeparator" w:id="0">
    <w:p w14:paraId="671FF81E" w14:textId="77777777" w:rsidR="00695807" w:rsidRDefault="00695807" w:rsidP="00194C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TimesNewRomanPSMT">
    <w:altName w:val="Times New Roman"/>
    <w:charset w:val="00"/>
    <w:family w:val="roman"/>
    <w:pitch w:val="variable"/>
    <w:sig w:usb0="00000000" w:usb1="C0007841" w:usb2="00000009" w:usb3="00000000" w:csb0="000001FF" w:csb1="00000000"/>
  </w:font>
  <w:font w:name="TimesNewRomanPS">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108EA4" w14:textId="77777777" w:rsidR="00695807" w:rsidRDefault="00695807" w:rsidP="00194C2E">
      <w:r>
        <w:separator/>
      </w:r>
    </w:p>
  </w:footnote>
  <w:footnote w:type="continuationSeparator" w:id="0">
    <w:p w14:paraId="34F4CC4C" w14:textId="77777777" w:rsidR="00695807" w:rsidRDefault="00695807" w:rsidP="00194C2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lin pharma therapeu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0fe9zeppxzwrerdwrxser59st9sadt5vet&quot;&gt;RYR1 endnote&lt;record-ids&gt;&lt;item&gt;1&lt;/item&gt;&lt;item&gt;2&lt;/item&gt;&lt;item&gt;3&lt;/item&gt;&lt;item&gt;4&lt;/item&gt;&lt;item&gt;5&lt;/item&gt;&lt;item&gt;7&lt;/item&gt;&lt;item&gt;8&lt;/item&gt;&lt;item&gt;9&lt;/item&gt;&lt;item&gt;10&lt;/item&gt;&lt;item&gt;12&lt;/item&gt;&lt;item&gt;18&lt;/item&gt;&lt;item&gt;20&lt;/item&gt;&lt;item&gt;22&lt;/item&gt;&lt;item&gt;26&lt;/item&gt;&lt;item&gt;27&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61&lt;/item&gt;&lt;item&gt;162&lt;/item&gt;&lt;item&gt;164&lt;/item&gt;&lt;item&gt;165&lt;/item&gt;&lt;item&gt;176&lt;/item&gt;&lt;item&gt;177&lt;/item&gt;&lt;/record-ids&gt;&lt;/item&gt;&lt;/Libraries&gt;"/>
  </w:docVars>
  <w:rsids>
    <w:rsidRoot w:val="0050110B"/>
    <w:rsid w:val="00071ED8"/>
    <w:rsid w:val="00080B65"/>
    <w:rsid w:val="00081855"/>
    <w:rsid w:val="000A5A07"/>
    <w:rsid w:val="000A6CFA"/>
    <w:rsid w:val="000C3DEC"/>
    <w:rsid w:val="000F5892"/>
    <w:rsid w:val="00135986"/>
    <w:rsid w:val="00191FAD"/>
    <w:rsid w:val="00194C2E"/>
    <w:rsid w:val="002226C8"/>
    <w:rsid w:val="0022617B"/>
    <w:rsid w:val="00231051"/>
    <w:rsid w:val="00244988"/>
    <w:rsid w:val="002D7723"/>
    <w:rsid w:val="002F22AB"/>
    <w:rsid w:val="00305044"/>
    <w:rsid w:val="0032180D"/>
    <w:rsid w:val="0036113B"/>
    <w:rsid w:val="003743AC"/>
    <w:rsid w:val="003914E6"/>
    <w:rsid w:val="003E1E96"/>
    <w:rsid w:val="003E30E0"/>
    <w:rsid w:val="003F1D8E"/>
    <w:rsid w:val="0040363B"/>
    <w:rsid w:val="00423A5E"/>
    <w:rsid w:val="004602CD"/>
    <w:rsid w:val="004A4730"/>
    <w:rsid w:val="004B0D6E"/>
    <w:rsid w:val="004C3D64"/>
    <w:rsid w:val="004E00FF"/>
    <w:rsid w:val="004E34E4"/>
    <w:rsid w:val="004F2F76"/>
    <w:rsid w:val="0050110B"/>
    <w:rsid w:val="0055657A"/>
    <w:rsid w:val="00573DBC"/>
    <w:rsid w:val="00583E28"/>
    <w:rsid w:val="0058545A"/>
    <w:rsid w:val="005C62C4"/>
    <w:rsid w:val="005D030D"/>
    <w:rsid w:val="006061ED"/>
    <w:rsid w:val="006128FE"/>
    <w:rsid w:val="00616FA3"/>
    <w:rsid w:val="00622C3C"/>
    <w:rsid w:val="0063324A"/>
    <w:rsid w:val="0066078E"/>
    <w:rsid w:val="0067372A"/>
    <w:rsid w:val="00695807"/>
    <w:rsid w:val="00696BB1"/>
    <w:rsid w:val="006B4A56"/>
    <w:rsid w:val="006C4892"/>
    <w:rsid w:val="006C66A0"/>
    <w:rsid w:val="00727191"/>
    <w:rsid w:val="0077525B"/>
    <w:rsid w:val="007B1E15"/>
    <w:rsid w:val="007E7CC9"/>
    <w:rsid w:val="007F0CCA"/>
    <w:rsid w:val="00892F70"/>
    <w:rsid w:val="008B70C7"/>
    <w:rsid w:val="008C3F27"/>
    <w:rsid w:val="008D5BC5"/>
    <w:rsid w:val="008F521D"/>
    <w:rsid w:val="008F7FFE"/>
    <w:rsid w:val="0095275F"/>
    <w:rsid w:val="00995472"/>
    <w:rsid w:val="009B3C01"/>
    <w:rsid w:val="009B7E39"/>
    <w:rsid w:val="009C2178"/>
    <w:rsid w:val="009C3C24"/>
    <w:rsid w:val="009E07E7"/>
    <w:rsid w:val="00A0321C"/>
    <w:rsid w:val="00A03D7F"/>
    <w:rsid w:val="00A461B8"/>
    <w:rsid w:val="00AA3696"/>
    <w:rsid w:val="00AD1C29"/>
    <w:rsid w:val="00AD5B22"/>
    <w:rsid w:val="00AD632D"/>
    <w:rsid w:val="00B03A48"/>
    <w:rsid w:val="00B1601F"/>
    <w:rsid w:val="00B45595"/>
    <w:rsid w:val="00BA374A"/>
    <w:rsid w:val="00BB0EAA"/>
    <w:rsid w:val="00BD7115"/>
    <w:rsid w:val="00BE5831"/>
    <w:rsid w:val="00BF65F8"/>
    <w:rsid w:val="00C376EF"/>
    <w:rsid w:val="00C54E4F"/>
    <w:rsid w:val="00C71CB6"/>
    <w:rsid w:val="00C77F14"/>
    <w:rsid w:val="00C907A4"/>
    <w:rsid w:val="00D10128"/>
    <w:rsid w:val="00D15AB7"/>
    <w:rsid w:val="00D6278C"/>
    <w:rsid w:val="00DA6AF3"/>
    <w:rsid w:val="00DB54DC"/>
    <w:rsid w:val="00DC4029"/>
    <w:rsid w:val="00E02639"/>
    <w:rsid w:val="00E067B6"/>
    <w:rsid w:val="00E07DD2"/>
    <w:rsid w:val="00E22ECD"/>
    <w:rsid w:val="00E8059C"/>
    <w:rsid w:val="00E95AE9"/>
    <w:rsid w:val="00F23DF1"/>
    <w:rsid w:val="00F25364"/>
    <w:rsid w:val="00F52D05"/>
    <w:rsid w:val="00F61EEB"/>
    <w:rsid w:val="00F93734"/>
    <w:rsid w:val="00F954E8"/>
    <w:rsid w:val="00FA3161"/>
    <w:rsid w:val="00FC5C30"/>
    <w:rsid w:val="00FD646B"/>
    <w:rsid w:val="00FE1EF5"/>
    <w:rsid w:val="00FF4F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F2474"/>
  <w15:docId w15:val="{6DDFB01F-2F06-D74A-9FFE-7563DD0151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0110B"/>
    <w:pPr>
      <w:spacing w:after="0" w:line="240" w:lineRule="auto"/>
    </w:pPr>
    <w:rPr>
      <w:rFonts w:eastAsiaTheme="minorEastAsia" w:cstheme="minorBidi"/>
      <w:szCs w:val="24"/>
    </w:rPr>
  </w:style>
  <w:style w:type="paragraph" w:styleId="Heading1">
    <w:name w:val="heading 1"/>
    <w:basedOn w:val="Normal"/>
    <w:next w:val="Normal"/>
    <w:link w:val="Heading1Char"/>
    <w:uiPriority w:val="9"/>
    <w:qFormat/>
    <w:rsid w:val="00B1601F"/>
    <w:pPr>
      <w:keepNext/>
      <w:keepLines/>
      <w:spacing w:line="276" w:lineRule="auto"/>
      <w:outlineLvl w:val="0"/>
    </w:pPr>
    <w:rPr>
      <w:rFonts w:eastAsiaTheme="majorEastAsia" w:cstheme="majorBidi"/>
      <w:b/>
      <w:bCs/>
      <w:cap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0110B"/>
    <w:rPr>
      <w:color w:val="0563C1" w:themeColor="hyperlink"/>
      <w:u w:val="single"/>
    </w:rPr>
  </w:style>
  <w:style w:type="character" w:styleId="CommentReference">
    <w:name w:val="annotation reference"/>
    <w:basedOn w:val="DefaultParagraphFont"/>
    <w:uiPriority w:val="99"/>
    <w:semiHidden/>
    <w:unhideWhenUsed/>
    <w:rsid w:val="00081855"/>
    <w:rPr>
      <w:sz w:val="16"/>
      <w:szCs w:val="16"/>
    </w:rPr>
  </w:style>
  <w:style w:type="paragraph" w:styleId="CommentText">
    <w:name w:val="annotation text"/>
    <w:basedOn w:val="Normal"/>
    <w:link w:val="CommentTextChar"/>
    <w:uiPriority w:val="99"/>
    <w:semiHidden/>
    <w:unhideWhenUsed/>
    <w:rsid w:val="00081855"/>
    <w:rPr>
      <w:sz w:val="20"/>
      <w:szCs w:val="20"/>
    </w:rPr>
  </w:style>
  <w:style w:type="character" w:customStyle="1" w:styleId="CommentTextChar">
    <w:name w:val="Comment Text Char"/>
    <w:basedOn w:val="DefaultParagraphFont"/>
    <w:link w:val="CommentText"/>
    <w:uiPriority w:val="99"/>
    <w:semiHidden/>
    <w:rsid w:val="00081855"/>
    <w:rPr>
      <w:rFonts w:eastAsiaTheme="minorEastAsia" w:cstheme="minorBidi"/>
      <w:sz w:val="20"/>
      <w:szCs w:val="20"/>
    </w:rPr>
  </w:style>
  <w:style w:type="paragraph" w:styleId="BalloonText">
    <w:name w:val="Balloon Text"/>
    <w:basedOn w:val="Normal"/>
    <w:link w:val="BalloonTextChar"/>
    <w:uiPriority w:val="99"/>
    <w:semiHidden/>
    <w:unhideWhenUsed/>
    <w:rsid w:val="0008185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1855"/>
    <w:rPr>
      <w:rFonts w:ascii="Segoe UI" w:eastAsiaTheme="minorEastAsia" w:hAnsi="Segoe UI" w:cs="Segoe UI"/>
      <w:sz w:val="18"/>
      <w:szCs w:val="18"/>
    </w:rPr>
  </w:style>
  <w:style w:type="paragraph" w:styleId="CommentSubject">
    <w:name w:val="annotation subject"/>
    <w:basedOn w:val="CommentText"/>
    <w:next w:val="CommentText"/>
    <w:link w:val="CommentSubjectChar"/>
    <w:uiPriority w:val="99"/>
    <w:semiHidden/>
    <w:unhideWhenUsed/>
    <w:rsid w:val="00081855"/>
    <w:rPr>
      <w:b/>
      <w:bCs/>
    </w:rPr>
  </w:style>
  <w:style w:type="character" w:customStyle="1" w:styleId="CommentSubjectChar">
    <w:name w:val="Comment Subject Char"/>
    <w:basedOn w:val="CommentTextChar"/>
    <w:link w:val="CommentSubject"/>
    <w:uiPriority w:val="99"/>
    <w:semiHidden/>
    <w:rsid w:val="00081855"/>
    <w:rPr>
      <w:rFonts w:eastAsiaTheme="minorEastAsia" w:cstheme="minorBidi"/>
      <w:b/>
      <w:bCs/>
      <w:sz w:val="20"/>
      <w:szCs w:val="20"/>
    </w:rPr>
  </w:style>
  <w:style w:type="character" w:customStyle="1" w:styleId="Heading1Char">
    <w:name w:val="Heading 1 Char"/>
    <w:basedOn w:val="DefaultParagraphFont"/>
    <w:link w:val="Heading1"/>
    <w:uiPriority w:val="9"/>
    <w:rsid w:val="00B1601F"/>
    <w:rPr>
      <w:rFonts w:eastAsiaTheme="majorEastAsia" w:cstheme="majorBidi"/>
      <w:b/>
      <w:bCs/>
      <w:caps/>
      <w:szCs w:val="28"/>
    </w:rPr>
  </w:style>
  <w:style w:type="table" w:styleId="TableGrid">
    <w:name w:val="Table Grid"/>
    <w:basedOn w:val="TableNormal"/>
    <w:uiPriority w:val="59"/>
    <w:rsid w:val="00081855"/>
    <w:pPr>
      <w:spacing w:after="0" w:line="240" w:lineRule="auto"/>
    </w:pPr>
    <w:rPr>
      <w:rFonts w:asciiTheme="minorHAnsi" w:eastAsiaTheme="minorEastAsia" w:hAnsiTheme="minorHAnsi" w:cstheme="minorBidi"/>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081855"/>
    <w:rPr>
      <w:rFonts w:ascii="Helvetica" w:hAnsi="Helvetica" w:cs="Times New Roman"/>
      <w:sz w:val="11"/>
      <w:szCs w:val="11"/>
    </w:rPr>
  </w:style>
  <w:style w:type="character" w:customStyle="1" w:styleId="apple-converted-space">
    <w:name w:val="apple-converted-space"/>
    <w:basedOn w:val="DefaultParagraphFont"/>
    <w:rsid w:val="00573DBC"/>
  </w:style>
  <w:style w:type="character" w:customStyle="1" w:styleId="im">
    <w:name w:val="im"/>
    <w:basedOn w:val="DefaultParagraphFont"/>
    <w:rsid w:val="00573DBC"/>
  </w:style>
  <w:style w:type="numbering" w:customStyle="1" w:styleId="NoList1">
    <w:name w:val="No List1"/>
    <w:next w:val="NoList"/>
    <w:uiPriority w:val="99"/>
    <w:semiHidden/>
    <w:unhideWhenUsed/>
    <w:rsid w:val="00C77F14"/>
  </w:style>
  <w:style w:type="table" w:customStyle="1" w:styleId="TableGrid1">
    <w:name w:val="Table Grid1"/>
    <w:basedOn w:val="TableNormal"/>
    <w:next w:val="TableGrid"/>
    <w:uiPriority w:val="59"/>
    <w:rsid w:val="00C77F14"/>
    <w:pPr>
      <w:spacing w:after="0" w:line="240" w:lineRule="auto"/>
    </w:pPr>
    <w:rPr>
      <w:rFonts w:asciiTheme="minorHAnsi" w:eastAsiaTheme="minorEastAsia" w:hAnsiTheme="minorHAnsi" w:cstheme="minorBidi"/>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77F14"/>
    <w:pPr>
      <w:spacing w:line="259" w:lineRule="auto"/>
      <w:jc w:val="center"/>
    </w:pPr>
    <w:rPr>
      <w:rFonts w:eastAsiaTheme="minorHAnsi" w:cs="Times New Roman"/>
      <w:noProof/>
      <w:szCs w:val="22"/>
    </w:rPr>
  </w:style>
  <w:style w:type="character" w:customStyle="1" w:styleId="EndNoteBibliographyTitleChar">
    <w:name w:val="EndNote Bibliography Title Char"/>
    <w:basedOn w:val="DefaultParagraphFont"/>
    <w:link w:val="EndNoteBibliographyTitle"/>
    <w:rsid w:val="00C77F14"/>
    <w:rPr>
      <w:noProof/>
    </w:rPr>
  </w:style>
  <w:style w:type="paragraph" w:customStyle="1" w:styleId="EndNoteBibliography">
    <w:name w:val="EndNote Bibliography"/>
    <w:basedOn w:val="Normal"/>
    <w:link w:val="EndNoteBibliographyChar"/>
    <w:rsid w:val="00C77F14"/>
    <w:pPr>
      <w:spacing w:after="160"/>
    </w:pPr>
    <w:rPr>
      <w:rFonts w:eastAsiaTheme="minorHAnsi" w:cs="Times New Roman"/>
      <w:noProof/>
      <w:szCs w:val="22"/>
    </w:rPr>
  </w:style>
  <w:style w:type="character" w:customStyle="1" w:styleId="EndNoteBibliographyChar">
    <w:name w:val="EndNote Bibliography Char"/>
    <w:basedOn w:val="DefaultParagraphFont"/>
    <w:link w:val="EndNoteBibliography"/>
    <w:rsid w:val="00C77F14"/>
    <w:rPr>
      <w:noProof/>
    </w:rPr>
  </w:style>
  <w:style w:type="paragraph" w:styleId="NormalWeb">
    <w:name w:val="Normal (Web)"/>
    <w:basedOn w:val="Normal"/>
    <w:uiPriority w:val="99"/>
    <w:unhideWhenUsed/>
    <w:rsid w:val="00FC5C30"/>
    <w:pPr>
      <w:spacing w:before="100" w:beforeAutospacing="1" w:after="100" w:afterAutospacing="1"/>
    </w:pPr>
    <w:rPr>
      <w:rFonts w:eastAsia="Times New Roman" w:cs="Times New Roman"/>
    </w:rPr>
  </w:style>
  <w:style w:type="paragraph" w:styleId="Header">
    <w:name w:val="header"/>
    <w:basedOn w:val="Normal"/>
    <w:link w:val="HeaderChar"/>
    <w:uiPriority w:val="99"/>
    <w:unhideWhenUsed/>
    <w:rsid w:val="00194C2E"/>
    <w:pPr>
      <w:tabs>
        <w:tab w:val="center" w:pos="4680"/>
        <w:tab w:val="right" w:pos="9360"/>
      </w:tabs>
    </w:pPr>
  </w:style>
  <w:style w:type="character" w:customStyle="1" w:styleId="HeaderChar">
    <w:name w:val="Header Char"/>
    <w:basedOn w:val="DefaultParagraphFont"/>
    <w:link w:val="Header"/>
    <w:uiPriority w:val="99"/>
    <w:rsid w:val="00194C2E"/>
    <w:rPr>
      <w:rFonts w:eastAsiaTheme="minorEastAsia" w:cstheme="minorBidi"/>
      <w:szCs w:val="24"/>
    </w:rPr>
  </w:style>
  <w:style w:type="paragraph" w:styleId="Footer">
    <w:name w:val="footer"/>
    <w:basedOn w:val="Normal"/>
    <w:link w:val="FooterChar"/>
    <w:uiPriority w:val="99"/>
    <w:unhideWhenUsed/>
    <w:rsid w:val="00194C2E"/>
    <w:pPr>
      <w:tabs>
        <w:tab w:val="center" w:pos="4680"/>
        <w:tab w:val="right" w:pos="9360"/>
      </w:tabs>
    </w:pPr>
  </w:style>
  <w:style w:type="character" w:customStyle="1" w:styleId="FooterChar">
    <w:name w:val="Footer Char"/>
    <w:basedOn w:val="DefaultParagraphFont"/>
    <w:link w:val="Footer"/>
    <w:uiPriority w:val="99"/>
    <w:rsid w:val="00194C2E"/>
    <w:rPr>
      <w:rFonts w:eastAsiaTheme="minorEastAsia" w:cstheme="minorBidi"/>
      <w:szCs w:val="24"/>
    </w:rPr>
  </w:style>
  <w:style w:type="character" w:customStyle="1" w:styleId="s1">
    <w:name w:val="s1"/>
    <w:basedOn w:val="DefaultParagraphFont"/>
    <w:rsid w:val="007F0CCA"/>
    <w:rPr>
      <w:color w:val="009F6D"/>
    </w:rPr>
  </w:style>
  <w:style w:type="paragraph" w:styleId="Revision">
    <w:name w:val="Revision"/>
    <w:hidden/>
    <w:uiPriority w:val="99"/>
    <w:semiHidden/>
    <w:rsid w:val="00727191"/>
    <w:pPr>
      <w:spacing w:after="0" w:line="240" w:lineRule="auto"/>
    </w:pPr>
    <w:rPr>
      <w:rFonts w:eastAsiaTheme="minorEastAsia" w:cstheme="minorBidi"/>
      <w:szCs w:val="24"/>
    </w:rPr>
  </w:style>
  <w:style w:type="paragraph" w:customStyle="1" w:styleId="Default">
    <w:name w:val="Default"/>
    <w:rsid w:val="00B1601F"/>
    <w:pPr>
      <w:autoSpaceDE w:val="0"/>
      <w:autoSpaceDN w:val="0"/>
      <w:adjustRightInd w:val="0"/>
      <w:spacing w:after="0" w:line="240" w:lineRule="auto"/>
    </w:pPr>
    <w:rPr>
      <w:color w:val="000000"/>
      <w:szCs w:val="24"/>
    </w:rPr>
  </w:style>
  <w:style w:type="character" w:styleId="UnresolvedMention">
    <w:name w:val="Unresolved Mention"/>
    <w:basedOn w:val="DefaultParagraphFont"/>
    <w:uiPriority w:val="99"/>
    <w:semiHidden/>
    <w:unhideWhenUsed/>
    <w:rsid w:val="00B1601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4146529">
      <w:bodyDiv w:val="1"/>
      <w:marLeft w:val="0"/>
      <w:marRight w:val="0"/>
      <w:marTop w:val="0"/>
      <w:marBottom w:val="0"/>
      <w:divBdr>
        <w:top w:val="none" w:sz="0" w:space="0" w:color="auto"/>
        <w:left w:val="none" w:sz="0" w:space="0" w:color="auto"/>
        <w:bottom w:val="none" w:sz="0" w:space="0" w:color="auto"/>
        <w:right w:val="none" w:sz="0" w:space="0" w:color="auto"/>
      </w:divBdr>
    </w:div>
    <w:div w:id="1589922996">
      <w:bodyDiv w:val="1"/>
      <w:marLeft w:val="0"/>
      <w:marRight w:val="0"/>
      <w:marTop w:val="0"/>
      <w:marBottom w:val="0"/>
      <w:divBdr>
        <w:top w:val="none" w:sz="0" w:space="0" w:color="auto"/>
        <w:left w:val="none" w:sz="0" w:space="0" w:color="auto"/>
        <w:bottom w:val="none" w:sz="0" w:space="0" w:color="auto"/>
        <w:right w:val="none" w:sz="0" w:space="0" w:color="auto"/>
      </w:divBdr>
    </w:div>
    <w:div w:id="1817260002">
      <w:bodyDiv w:val="1"/>
      <w:marLeft w:val="0"/>
      <w:marRight w:val="0"/>
      <w:marTop w:val="0"/>
      <w:marBottom w:val="0"/>
      <w:divBdr>
        <w:top w:val="none" w:sz="0" w:space="0" w:color="auto"/>
        <w:left w:val="none" w:sz="0" w:space="0" w:color="auto"/>
        <w:bottom w:val="none" w:sz="0" w:space="0" w:color="auto"/>
        <w:right w:val="none" w:sz="0" w:space="0" w:color="auto"/>
      </w:divBdr>
    </w:div>
    <w:div w:id="1845509937">
      <w:bodyDiv w:val="1"/>
      <w:marLeft w:val="0"/>
      <w:marRight w:val="0"/>
      <w:marTop w:val="0"/>
      <w:marBottom w:val="0"/>
      <w:divBdr>
        <w:top w:val="none" w:sz="0" w:space="0" w:color="auto"/>
        <w:left w:val="none" w:sz="0" w:space="0" w:color="auto"/>
        <w:bottom w:val="none" w:sz="0" w:space="0" w:color="auto"/>
        <w:right w:val="none" w:sz="0" w:space="0" w:color="auto"/>
      </w:divBdr>
    </w:div>
    <w:div w:id="2130123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ontact@cpicpgx.org" TargetMode="External"/><Relationship Id="rId3" Type="http://schemas.openxmlformats.org/officeDocument/2006/relationships/settings" Target="settings.xml"/><Relationship Id="rId7" Type="http://schemas.openxmlformats.org/officeDocument/2006/relationships/hyperlink" Target="mailto:lesb@mail.nih.gov"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cpicpgx.org/guidelines/cpic-guidelines-for-ryr1-and-cacna1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7E5CFD-8DCA-416B-99B5-86F8169693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56679</Words>
  <Characters>323071</Characters>
  <Application>Microsoft Office Word</Application>
  <DocSecurity>4</DocSecurity>
  <Lines>2692</Lines>
  <Paragraphs>757</Paragraphs>
  <ScaleCrop>false</ScaleCrop>
  <HeadingPairs>
    <vt:vector size="2" baseType="variant">
      <vt:variant>
        <vt:lpstr>Title</vt:lpstr>
      </vt:variant>
      <vt:variant>
        <vt:i4>1</vt:i4>
      </vt:variant>
    </vt:vector>
  </HeadingPairs>
  <TitlesOfParts>
    <vt:vector size="1" baseType="lpstr">
      <vt:lpstr/>
    </vt:vector>
  </TitlesOfParts>
  <Company>SJCRH</Company>
  <LinksUpToDate>false</LinksUpToDate>
  <CharactersWithSpaces>378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udle, Kelly</dc:creator>
  <cp:lastModifiedBy>Caudle, Kelly</cp:lastModifiedBy>
  <cp:revision>2</cp:revision>
  <dcterms:created xsi:type="dcterms:W3CDTF">2018-06-07T20:21:00Z</dcterms:created>
  <dcterms:modified xsi:type="dcterms:W3CDTF">2018-06-07T20:21:00Z</dcterms:modified>
</cp:coreProperties>
</file>